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D0E6A8" w14:textId="77777777" w:rsidR="00BF057E" w:rsidRPr="00B90617" w:rsidRDefault="00BF057E" w:rsidP="0097323E">
      <w:pPr>
        <w:spacing w:after="0" w:line="360" w:lineRule="auto"/>
        <w:contextualSpacing/>
        <w:jc w:val="both"/>
        <w:rPr>
          <w:rFonts w:ascii="Book Antiqua" w:hAnsi="Book Antiqua" w:cs="Times New Roman"/>
          <w:b/>
          <w:i/>
          <w:sz w:val="24"/>
          <w:szCs w:val="24"/>
          <w:lang w:eastAsia="zh-CN"/>
        </w:rPr>
      </w:pPr>
      <w:r w:rsidRPr="00B90617">
        <w:rPr>
          <w:rFonts w:ascii="Book Antiqua" w:hAnsi="Book Antiqua" w:cs="Times New Roman"/>
          <w:b/>
          <w:sz w:val="24"/>
          <w:szCs w:val="24"/>
        </w:rPr>
        <w:t xml:space="preserve">Name of Journal: </w:t>
      </w:r>
      <w:r w:rsidRPr="00B90617">
        <w:rPr>
          <w:rFonts w:ascii="Book Antiqua" w:hAnsi="Book Antiqua" w:cs="Times New Roman"/>
          <w:b/>
          <w:i/>
          <w:sz w:val="24"/>
          <w:szCs w:val="24"/>
        </w:rPr>
        <w:t>World Journal of Gastroenterology</w:t>
      </w:r>
    </w:p>
    <w:p w14:paraId="6A2DA7AD" w14:textId="6D80CC8B" w:rsidR="0065146C" w:rsidRPr="00B90617" w:rsidRDefault="0065146C" w:rsidP="0097323E">
      <w:pPr>
        <w:pStyle w:val="1"/>
        <w:spacing w:line="360" w:lineRule="auto"/>
        <w:jc w:val="both"/>
        <w:rPr>
          <w:rFonts w:ascii="Book Antiqua" w:hAnsi="Book Antiqua" w:cs="Times New Roman"/>
          <w:b/>
          <w:i/>
          <w:color w:val="auto"/>
          <w:sz w:val="24"/>
          <w:szCs w:val="24"/>
          <w:highlight w:val="white"/>
          <w:lang w:eastAsia="zh-CN"/>
        </w:rPr>
      </w:pPr>
      <w:r w:rsidRPr="00B90617">
        <w:rPr>
          <w:rFonts w:ascii="Book Antiqua" w:hAnsi="Book Antiqua" w:cs="Times New Roman"/>
          <w:b/>
          <w:color w:val="auto"/>
          <w:sz w:val="24"/>
          <w:szCs w:val="24"/>
          <w:highlight w:val="white"/>
          <w:lang w:eastAsia="zh-CN"/>
        </w:rPr>
        <w:t xml:space="preserve">ESPS Manuscript NO: </w:t>
      </w:r>
      <w:r w:rsidR="00B5545D" w:rsidRPr="00B90617">
        <w:rPr>
          <w:rFonts w:ascii="Book Antiqua" w:hAnsi="Book Antiqua" w:cs="Times New Roman"/>
          <w:b/>
          <w:color w:val="auto"/>
          <w:sz w:val="24"/>
          <w:szCs w:val="24"/>
          <w:highlight w:val="white"/>
          <w:lang w:eastAsia="zh-CN"/>
        </w:rPr>
        <w:t>21715</w:t>
      </w:r>
    </w:p>
    <w:p w14:paraId="7486805F" w14:textId="0317F2BA" w:rsidR="00BF057E" w:rsidRPr="00B90617" w:rsidRDefault="00BF057E" w:rsidP="0097323E">
      <w:pPr>
        <w:spacing w:after="0" w:line="360" w:lineRule="auto"/>
        <w:contextualSpacing/>
        <w:jc w:val="both"/>
        <w:rPr>
          <w:rFonts w:ascii="Book Antiqua" w:hAnsi="Book Antiqua" w:cs="Times New Roman"/>
          <w:b/>
          <w:sz w:val="24"/>
          <w:szCs w:val="24"/>
          <w:lang w:eastAsia="zh-CN"/>
        </w:rPr>
      </w:pPr>
      <w:r w:rsidRPr="00B90617">
        <w:rPr>
          <w:rFonts w:ascii="Book Antiqua" w:hAnsi="Book Antiqua" w:cs="Times New Roman"/>
          <w:b/>
          <w:sz w:val="24"/>
          <w:szCs w:val="24"/>
        </w:rPr>
        <w:t xml:space="preserve">Manuscript Type: </w:t>
      </w:r>
      <w:r w:rsidR="00286662">
        <w:rPr>
          <w:rFonts w:ascii="Book Antiqua" w:hAnsi="Book Antiqua" w:cs="Times New Roman" w:hint="eastAsia"/>
          <w:b/>
          <w:sz w:val="24"/>
          <w:szCs w:val="24"/>
          <w:lang w:eastAsia="zh-CN"/>
        </w:rPr>
        <w:t>REVIEW</w:t>
      </w:r>
    </w:p>
    <w:p w14:paraId="66F7A542" w14:textId="77777777" w:rsidR="00BF057E" w:rsidRPr="00B5545D" w:rsidRDefault="00BF057E" w:rsidP="0097323E">
      <w:pPr>
        <w:spacing w:after="0" w:line="360" w:lineRule="auto"/>
        <w:contextualSpacing/>
        <w:jc w:val="both"/>
        <w:rPr>
          <w:rFonts w:ascii="Book Antiqua" w:hAnsi="Book Antiqua" w:cs="Times New Roman"/>
          <w:sz w:val="24"/>
          <w:szCs w:val="24"/>
        </w:rPr>
      </w:pPr>
    </w:p>
    <w:p w14:paraId="458BD2C8" w14:textId="4E91189B" w:rsidR="00BF057E" w:rsidRPr="00B5545D" w:rsidRDefault="00BF057E" w:rsidP="0097323E">
      <w:pPr>
        <w:spacing w:after="0" w:line="360" w:lineRule="auto"/>
        <w:contextualSpacing/>
        <w:jc w:val="both"/>
        <w:rPr>
          <w:rFonts w:ascii="Book Antiqua" w:hAnsi="Book Antiqua" w:cs="Times New Roman"/>
          <w:b/>
          <w:sz w:val="24"/>
          <w:szCs w:val="24"/>
        </w:rPr>
      </w:pPr>
      <w:r w:rsidRPr="00B5545D">
        <w:rPr>
          <w:rFonts w:ascii="Book Antiqua" w:hAnsi="Book Antiqua" w:cs="Times New Roman"/>
          <w:b/>
          <w:sz w:val="24"/>
          <w:szCs w:val="24"/>
        </w:rPr>
        <w:t>Impact of obesity treatment on gastroesophageal reflux disease</w:t>
      </w:r>
    </w:p>
    <w:p w14:paraId="20221B86" w14:textId="77777777" w:rsidR="00BF057E" w:rsidRPr="00B5545D" w:rsidRDefault="00BF057E" w:rsidP="0097323E">
      <w:pPr>
        <w:spacing w:after="0" w:line="360" w:lineRule="auto"/>
        <w:contextualSpacing/>
        <w:jc w:val="both"/>
        <w:rPr>
          <w:rFonts w:ascii="Book Antiqua" w:hAnsi="Book Antiqua" w:cs="Times New Roman"/>
          <w:b/>
          <w:sz w:val="24"/>
          <w:szCs w:val="24"/>
        </w:rPr>
      </w:pPr>
    </w:p>
    <w:p w14:paraId="5786A77D" w14:textId="06F33B7A" w:rsidR="00BF057E" w:rsidRPr="00B5545D" w:rsidRDefault="00B5545D" w:rsidP="0097323E">
      <w:pPr>
        <w:spacing w:after="0" w:line="360" w:lineRule="auto"/>
        <w:contextualSpacing/>
        <w:jc w:val="both"/>
        <w:rPr>
          <w:rFonts w:ascii="Book Antiqua" w:hAnsi="Book Antiqua" w:cs="Times New Roman"/>
          <w:sz w:val="24"/>
          <w:szCs w:val="24"/>
        </w:rPr>
      </w:pPr>
      <w:r w:rsidRPr="00B5545D">
        <w:rPr>
          <w:rFonts w:ascii="Book Antiqua" w:hAnsi="Book Antiqua" w:cs="Times New Roman"/>
          <w:sz w:val="24"/>
          <w:szCs w:val="24"/>
        </w:rPr>
        <w:t>Khan A</w:t>
      </w:r>
      <w:r>
        <w:rPr>
          <w:rFonts w:ascii="Book Antiqua" w:hAnsi="Book Antiqua" w:cs="Times New Roman" w:hint="eastAsia"/>
          <w:sz w:val="24"/>
          <w:szCs w:val="24"/>
          <w:lang w:eastAsia="zh-CN"/>
        </w:rPr>
        <w:t xml:space="preserve"> </w:t>
      </w:r>
      <w:r w:rsidRPr="00B5545D">
        <w:rPr>
          <w:rFonts w:ascii="Book Antiqua" w:hAnsi="Book Antiqua" w:cs="Times New Roman" w:hint="eastAsia"/>
          <w:i/>
          <w:sz w:val="24"/>
          <w:szCs w:val="24"/>
          <w:lang w:eastAsia="zh-CN"/>
        </w:rPr>
        <w:t>et al.</w:t>
      </w:r>
      <w:r w:rsidRPr="00B5545D">
        <w:rPr>
          <w:rFonts w:ascii="Book Antiqua" w:hAnsi="Book Antiqua" w:cs="Times New Roman"/>
          <w:sz w:val="24"/>
          <w:szCs w:val="24"/>
        </w:rPr>
        <w:t xml:space="preserve"> </w:t>
      </w:r>
      <w:r w:rsidR="00BF057E" w:rsidRPr="00B5545D">
        <w:rPr>
          <w:rFonts w:ascii="Book Antiqua" w:hAnsi="Book Antiqua" w:cs="Times New Roman"/>
          <w:sz w:val="24"/>
          <w:szCs w:val="24"/>
        </w:rPr>
        <w:t>Impact of obesity treatment on GERD</w:t>
      </w:r>
    </w:p>
    <w:p w14:paraId="63D44F02" w14:textId="77777777" w:rsidR="00BF057E" w:rsidRPr="00B5545D" w:rsidRDefault="00BF057E" w:rsidP="0097323E">
      <w:pPr>
        <w:spacing w:after="0" w:line="360" w:lineRule="auto"/>
        <w:contextualSpacing/>
        <w:jc w:val="both"/>
        <w:rPr>
          <w:rFonts w:ascii="Book Antiqua" w:hAnsi="Book Antiqua" w:cs="Times New Roman"/>
          <w:b/>
          <w:sz w:val="24"/>
          <w:szCs w:val="24"/>
          <w:u w:val="single"/>
        </w:rPr>
      </w:pPr>
    </w:p>
    <w:p w14:paraId="62E7EF71" w14:textId="77777777" w:rsidR="00BF057E" w:rsidRPr="00B5545D" w:rsidRDefault="00BF057E" w:rsidP="0097323E">
      <w:pPr>
        <w:spacing w:after="0" w:line="360" w:lineRule="auto"/>
        <w:contextualSpacing/>
        <w:jc w:val="both"/>
        <w:rPr>
          <w:rFonts w:ascii="Book Antiqua" w:hAnsi="Book Antiqua" w:cs="Times New Roman"/>
          <w:sz w:val="24"/>
          <w:szCs w:val="24"/>
        </w:rPr>
      </w:pPr>
      <w:r w:rsidRPr="00B5545D">
        <w:rPr>
          <w:rFonts w:ascii="Book Antiqua" w:hAnsi="Book Antiqua" w:cs="Times New Roman"/>
          <w:sz w:val="24"/>
          <w:szCs w:val="24"/>
        </w:rPr>
        <w:t xml:space="preserve">Abraham Khan, Aram Kim, Cassandra Sanossian, Fritz Francois </w:t>
      </w:r>
    </w:p>
    <w:p w14:paraId="76D9BB95" w14:textId="77777777" w:rsidR="00BF057E" w:rsidRPr="00B5545D" w:rsidRDefault="00BF057E" w:rsidP="0097323E">
      <w:pPr>
        <w:spacing w:after="0" w:line="360" w:lineRule="auto"/>
        <w:contextualSpacing/>
        <w:jc w:val="both"/>
        <w:rPr>
          <w:rFonts w:ascii="Book Antiqua" w:hAnsi="Book Antiqua" w:cs="Times New Roman"/>
          <w:b/>
          <w:sz w:val="24"/>
          <w:szCs w:val="24"/>
        </w:rPr>
      </w:pPr>
    </w:p>
    <w:p w14:paraId="19FE34CC" w14:textId="77777777" w:rsidR="00BF057E" w:rsidRPr="00B5545D" w:rsidRDefault="00BF057E" w:rsidP="0097323E">
      <w:pPr>
        <w:spacing w:after="0" w:line="360" w:lineRule="auto"/>
        <w:contextualSpacing/>
        <w:jc w:val="both"/>
        <w:rPr>
          <w:rFonts w:ascii="Book Antiqua" w:hAnsi="Book Antiqua" w:cs="Times New Roman"/>
          <w:sz w:val="24"/>
          <w:szCs w:val="24"/>
        </w:rPr>
      </w:pPr>
      <w:r w:rsidRPr="00B5545D">
        <w:rPr>
          <w:rFonts w:ascii="Book Antiqua" w:hAnsi="Book Antiqua" w:cs="Times New Roman"/>
          <w:b/>
          <w:sz w:val="24"/>
          <w:szCs w:val="24"/>
        </w:rPr>
        <w:t xml:space="preserve">Abraham Khan, Fritz Francois, </w:t>
      </w:r>
      <w:r w:rsidRPr="00B5545D">
        <w:rPr>
          <w:rFonts w:ascii="Book Antiqua" w:hAnsi="Book Antiqua" w:cs="Times New Roman"/>
          <w:sz w:val="24"/>
          <w:szCs w:val="24"/>
        </w:rPr>
        <w:t xml:space="preserve">Division of Gastroenterology, Department of Medicine, New York University School of Medicine, New York, NY 10016, United States </w:t>
      </w:r>
    </w:p>
    <w:p w14:paraId="1A764E73" w14:textId="77777777" w:rsidR="00B5545D" w:rsidRDefault="00B5545D" w:rsidP="0097323E">
      <w:pPr>
        <w:spacing w:after="0" w:line="360" w:lineRule="auto"/>
        <w:contextualSpacing/>
        <w:jc w:val="both"/>
        <w:rPr>
          <w:rFonts w:ascii="Book Antiqua" w:hAnsi="Book Antiqua" w:cs="Times New Roman"/>
          <w:b/>
          <w:sz w:val="24"/>
          <w:szCs w:val="24"/>
          <w:lang w:eastAsia="zh-CN"/>
        </w:rPr>
      </w:pPr>
    </w:p>
    <w:p w14:paraId="483C3EB7" w14:textId="77777777" w:rsidR="00BF057E" w:rsidRPr="00B5545D" w:rsidRDefault="00BF057E" w:rsidP="0097323E">
      <w:pPr>
        <w:spacing w:after="0" w:line="360" w:lineRule="auto"/>
        <w:contextualSpacing/>
        <w:jc w:val="both"/>
        <w:rPr>
          <w:rFonts w:ascii="Book Antiqua" w:hAnsi="Book Antiqua" w:cs="Times New Roman"/>
          <w:sz w:val="24"/>
          <w:szCs w:val="24"/>
        </w:rPr>
      </w:pPr>
      <w:r w:rsidRPr="00B5545D">
        <w:rPr>
          <w:rFonts w:ascii="Book Antiqua" w:hAnsi="Book Antiqua" w:cs="Times New Roman"/>
          <w:b/>
          <w:sz w:val="24"/>
          <w:szCs w:val="24"/>
        </w:rPr>
        <w:t xml:space="preserve">Aram Kim, </w:t>
      </w:r>
      <w:r w:rsidRPr="00B5545D">
        <w:rPr>
          <w:rFonts w:ascii="Book Antiqua" w:hAnsi="Book Antiqua" w:cs="Times New Roman"/>
          <w:sz w:val="24"/>
          <w:szCs w:val="24"/>
        </w:rPr>
        <w:t>Department of Medicine, New York University School of Medicine, New York, NY 10016, United States</w:t>
      </w:r>
    </w:p>
    <w:p w14:paraId="3C3D65C7" w14:textId="77777777" w:rsidR="00B5545D" w:rsidRDefault="00B5545D" w:rsidP="0097323E">
      <w:pPr>
        <w:spacing w:after="0" w:line="360" w:lineRule="auto"/>
        <w:contextualSpacing/>
        <w:jc w:val="both"/>
        <w:rPr>
          <w:rFonts w:ascii="Book Antiqua" w:hAnsi="Book Antiqua" w:cs="Times New Roman"/>
          <w:b/>
          <w:sz w:val="24"/>
          <w:szCs w:val="24"/>
          <w:lang w:eastAsia="zh-CN"/>
        </w:rPr>
      </w:pPr>
    </w:p>
    <w:p w14:paraId="4A3ECCB2" w14:textId="77777777" w:rsidR="00BF057E" w:rsidRPr="00B5545D" w:rsidRDefault="00BF057E" w:rsidP="0097323E">
      <w:pPr>
        <w:spacing w:after="0" w:line="360" w:lineRule="auto"/>
        <w:contextualSpacing/>
        <w:jc w:val="both"/>
        <w:rPr>
          <w:rFonts w:ascii="Book Antiqua" w:hAnsi="Book Antiqua" w:cs="Times New Roman"/>
          <w:sz w:val="24"/>
          <w:szCs w:val="24"/>
        </w:rPr>
      </w:pPr>
      <w:r w:rsidRPr="00B5545D">
        <w:rPr>
          <w:rFonts w:ascii="Book Antiqua" w:hAnsi="Book Antiqua" w:cs="Times New Roman"/>
          <w:b/>
          <w:sz w:val="24"/>
          <w:szCs w:val="24"/>
        </w:rPr>
        <w:t xml:space="preserve">Cassandra Sanossian, </w:t>
      </w:r>
      <w:r w:rsidRPr="00B5545D">
        <w:rPr>
          <w:rFonts w:ascii="Book Antiqua" w:hAnsi="Book Antiqua" w:cs="Times New Roman"/>
          <w:sz w:val="24"/>
          <w:szCs w:val="24"/>
        </w:rPr>
        <w:t>New York University School of Medicine, New York, NY 10016, United States</w:t>
      </w:r>
    </w:p>
    <w:p w14:paraId="663F96D0" w14:textId="77777777" w:rsidR="00BF057E" w:rsidRPr="00B5545D" w:rsidRDefault="00BF057E" w:rsidP="0097323E">
      <w:pPr>
        <w:spacing w:after="0" w:line="360" w:lineRule="auto"/>
        <w:contextualSpacing/>
        <w:jc w:val="both"/>
        <w:rPr>
          <w:rFonts w:ascii="Book Antiqua" w:hAnsi="Book Antiqua" w:cs="Times New Roman"/>
          <w:sz w:val="24"/>
          <w:szCs w:val="24"/>
        </w:rPr>
      </w:pPr>
    </w:p>
    <w:p w14:paraId="308994B6" w14:textId="77777777" w:rsidR="00BF057E" w:rsidRPr="00B5545D" w:rsidRDefault="00BF057E" w:rsidP="0097323E">
      <w:pPr>
        <w:spacing w:after="0" w:line="360" w:lineRule="auto"/>
        <w:contextualSpacing/>
        <w:jc w:val="both"/>
        <w:rPr>
          <w:rFonts w:ascii="Book Antiqua" w:hAnsi="Book Antiqua" w:cs="Times New Roman"/>
          <w:sz w:val="24"/>
          <w:szCs w:val="24"/>
        </w:rPr>
      </w:pPr>
      <w:r w:rsidRPr="00B5545D">
        <w:rPr>
          <w:rFonts w:ascii="Book Antiqua" w:hAnsi="Book Antiqua" w:cs="Times New Roman"/>
          <w:b/>
          <w:sz w:val="24"/>
          <w:szCs w:val="24"/>
        </w:rPr>
        <w:t>Author contributions:</w:t>
      </w:r>
      <w:r w:rsidRPr="00B5545D">
        <w:rPr>
          <w:rFonts w:ascii="Book Antiqua" w:hAnsi="Book Antiqua" w:cs="Times New Roman"/>
          <w:sz w:val="24"/>
          <w:szCs w:val="24"/>
        </w:rPr>
        <w:t xml:space="preserve"> All authors equally contributed to this paper with literature review, analysis, drafting and editing. </w:t>
      </w:r>
    </w:p>
    <w:p w14:paraId="5346A373" w14:textId="77777777" w:rsidR="00BF057E" w:rsidRPr="00B5545D" w:rsidRDefault="00BF057E" w:rsidP="0097323E">
      <w:pPr>
        <w:spacing w:after="0" w:line="360" w:lineRule="auto"/>
        <w:contextualSpacing/>
        <w:jc w:val="both"/>
        <w:rPr>
          <w:rFonts w:ascii="Book Antiqua" w:hAnsi="Book Antiqua" w:cs="Times New Roman"/>
          <w:sz w:val="24"/>
          <w:szCs w:val="24"/>
          <w:lang w:eastAsia="zh-CN"/>
        </w:rPr>
      </w:pPr>
    </w:p>
    <w:p w14:paraId="57F95D06" w14:textId="77777777" w:rsidR="00BF057E" w:rsidRDefault="00BF057E" w:rsidP="0097323E">
      <w:pPr>
        <w:spacing w:after="0" w:line="360" w:lineRule="auto"/>
        <w:contextualSpacing/>
        <w:jc w:val="both"/>
        <w:rPr>
          <w:rFonts w:ascii="Book Antiqua" w:hAnsi="Book Antiqua" w:cs="Times New Roman"/>
          <w:sz w:val="24"/>
          <w:szCs w:val="24"/>
          <w:lang w:eastAsia="zh-CN"/>
        </w:rPr>
      </w:pPr>
      <w:r w:rsidRPr="00B5545D">
        <w:rPr>
          <w:rFonts w:ascii="Book Antiqua" w:hAnsi="Book Antiqua" w:cs="Times New Roman"/>
          <w:b/>
          <w:sz w:val="24"/>
          <w:szCs w:val="24"/>
        </w:rPr>
        <w:t xml:space="preserve">Conflict-of-interest: </w:t>
      </w:r>
      <w:r w:rsidRPr="00B5545D">
        <w:rPr>
          <w:rFonts w:ascii="Book Antiqua" w:hAnsi="Book Antiqua" w:cs="Times New Roman"/>
          <w:sz w:val="24"/>
          <w:szCs w:val="24"/>
        </w:rPr>
        <w:t xml:space="preserve">No potential conflicts of interest. </w:t>
      </w:r>
    </w:p>
    <w:p w14:paraId="573FAAE7" w14:textId="77777777" w:rsidR="00B5545D" w:rsidRDefault="00B5545D" w:rsidP="0097323E">
      <w:pPr>
        <w:spacing w:after="0" w:line="360" w:lineRule="auto"/>
        <w:contextualSpacing/>
        <w:jc w:val="both"/>
        <w:rPr>
          <w:rFonts w:ascii="Book Antiqua" w:hAnsi="Book Antiqua" w:cs="Times New Roman"/>
          <w:sz w:val="24"/>
          <w:szCs w:val="24"/>
          <w:lang w:eastAsia="zh-CN"/>
        </w:rPr>
      </w:pPr>
    </w:p>
    <w:p w14:paraId="408C545B" w14:textId="6BC3245E" w:rsidR="00B5545D" w:rsidRPr="00B5545D" w:rsidRDefault="00B5545D" w:rsidP="0097323E">
      <w:pPr>
        <w:pStyle w:val="1"/>
        <w:spacing w:line="360" w:lineRule="auto"/>
        <w:jc w:val="both"/>
        <w:rPr>
          <w:rFonts w:ascii="Book Antiqua" w:hAnsi="Book Antiqua" w:cs="Times New Roman"/>
          <w:bCs/>
          <w:color w:val="auto"/>
          <w:sz w:val="24"/>
          <w:highlight w:val="white"/>
          <w:lang w:val="en-US" w:eastAsia="zh-CN"/>
        </w:rPr>
      </w:pPr>
      <w:bookmarkStart w:id="0" w:name="OLE_LINK441"/>
      <w:bookmarkStart w:id="1" w:name="OLE_LINK442"/>
      <w:bookmarkStart w:id="2" w:name="OLE_LINK1032"/>
      <w:bookmarkStart w:id="3" w:name="OLE_LINK1232"/>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4" w:name="OLE_LINK479"/>
      <w:bookmarkStart w:id="5" w:name="OLE_LINK496"/>
      <w:bookmarkStart w:id="6" w:name="OLE_LINK506"/>
      <w:bookmarkStart w:id="7" w:name="OLE_LINK507"/>
      <w:r w:rsidRPr="00005305">
        <w:rPr>
          <w:rFonts w:ascii="Book Antiqua" w:hAnsi="Book Antiqua" w:cs="Times New Roman"/>
          <w:bCs/>
          <w:color w:val="auto"/>
          <w:sz w:val="24"/>
          <w:highlight w:val="white"/>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005305">
        <w:rPr>
          <w:rFonts w:ascii="Book Antiqua" w:hAnsi="Book Antiqua" w:cs="Times New Roman"/>
          <w:bCs/>
          <w:color w:val="auto"/>
          <w:sz w:val="24"/>
          <w:highlight w:val="white"/>
          <w:lang w:val="en-US"/>
        </w:rPr>
        <w:lastRenderedPageBreak/>
        <w:t xml:space="preserve">provided the original work is properly cited and the use is non-commercial. See: </w:t>
      </w:r>
      <w:hyperlink r:id="rId8" w:history="1">
        <w:r w:rsidRPr="006F417F">
          <w:rPr>
            <w:rStyle w:val="Hyperlink"/>
            <w:rFonts w:ascii="Book Antiqua" w:hAnsi="Book Antiqua" w:cs="Times New Roman"/>
            <w:color w:val="auto"/>
            <w:sz w:val="24"/>
            <w:highlight w:val="white"/>
            <w:lang w:val="en-US"/>
          </w:rPr>
          <w:t>http://creativecommons.org/licenses/by-nc/4.0/</w:t>
        </w:r>
      </w:hyperlink>
      <w:bookmarkEnd w:id="0"/>
      <w:bookmarkEnd w:id="1"/>
      <w:bookmarkEnd w:id="2"/>
      <w:bookmarkEnd w:id="3"/>
      <w:bookmarkEnd w:id="4"/>
      <w:bookmarkEnd w:id="5"/>
      <w:bookmarkEnd w:id="6"/>
      <w:bookmarkEnd w:id="7"/>
    </w:p>
    <w:p w14:paraId="14729EC0" w14:textId="77777777" w:rsidR="00BF057E" w:rsidRPr="00B5545D" w:rsidRDefault="00BF057E" w:rsidP="0097323E">
      <w:pPr>
        <w:spacing w:after="0" w:line="360" w:lineRule="auto"/>
        <w:contextualSpacing/>
        <w:jc w:val="both"/>
        <w:rPr>
          <w:rFonts w:ascii="Book Antiqua" w:hAnsi="Book Antiqua" w:cs="Times New Roman"/>
          <w:sz w:val="24"/>
          <w:szCs w:val="24"/>
        </w:rPr>
      </w:pPr>
    </w:p>
    <w:p w14:paraId="0C40F0FD" w14:textId="77777777" w:rsidR="00BF057E" w:rsidRPr="00B5545D" w:rsidRDefault="00BF057E" w:rsidP="0097323E">
      <w:pPr>
        <w:spacing w:after="0" w:line="360" w:lineRule="auto"/>
        <w:contextualSpacing/>
        <w:jc w:val="both"/>
        <w:rPr>
          <w:rFonts w:ascii="Book Antiqua" w:hAnsi="Book Antiqua" w:cs="Times New Roman"/>
          <w:sz w:val="24"/>
          <w:szCs w:val="24"/>
        </w:rPr>
      </w:pPr>
      <w:r w:rsidRPr="00B5545D">
        <w:rPr>
          <w:rFonts w:ascii="Book Antiqua" w:hAnsi="Book Antiqua" w:cs="Times New Roman"/>
          <w:b/>
          <w:sz w:val="24"/>
          <w:szCs w:val="24"/>
        </w:rPr>
        <w:t xml:space="preserve">Correspondence to: Fritz Francois, MD, MSc, </w:t>
      </w:r>
      <w:r w:rsidRPr="00B5545D">
        <w:rPr>
          <w:rFonts w:ascii="Book Antiqua" w:hAnsi="Book Antiqua" w:cs="Times New Roman"/>
          <w:sz w:val="24"/>
          <w:szCs w:val="24"/>
        </w:rPr>
        <w:t xml:space="preserve">Division of Gastroenterology, Department of Medicine, New York University School of Medicine, 530 First Avenue, New York, NY 10016, United States. </w:t>
      </w:r>
      <w:hyperlink r:id="rId9" w:history="1">
        <w:r w:rsidRPr="00B5545D">
          <w:rPr>
            <w:rStyle w:val="Hyperlink"/>
            <w:rFonts w:ascii="Book Antiqua" w:hAnsi="Book Antiqua" w:cs="Times New Roman"/>
            <w:color w:val="auto"/>
            <w:sz w:val="24"/>
            <w:szCs w:val="24"/>
            <w:u w:val="none"/>
          </w:rPr>
          <w:t>fritz.francois@nyumc.org</w:t>
        </w:r>
      </w:hyperlink>
    </w:p>
    <w:p w14:paraId="3269C718" w14:textId="6E462547" w:rsidR="00BF057E" w:rsidRPr="00B5545D" w:rsidRDefault="00BF057E" w:rsidP="0097323E">
      <w:pPr>
        <w:spacing w:after="0" w:line="360" w:lineRule="auto"/>
        <w:contextualSpacing/>
        <w:jc w:val="both"/>
        <w:rPr>
          <w:rFonts w:ascii="Book Antiqua" w:hAnsi="Book Antiqua" w:cs="Times New Roman"/>
          <w:b/>
          <w:sz w:val="24"/>
          <w:szCs w:val="24"/>
        </w:rPr>
      </w:pPr>
      <w:r w:rsidRPr="00B5545D">
        <w:rPr>
          <w:rFonts w:ascii="Book Antiqua" w:hAnsi="Book Antiqua" w:cs="Times New Roman"/>
          <w:b/>
          <w:sz w:val="24"/>
          <w:szCs w:val="24"/>
        </w:rPr>
        <w:t>Telephone:</w:t>
      </w:r>
      <w:r w:rsidRPr="00B5545D">
        <w:rPr>
          <w:rFonts w:ascii="Book Antiqua" w:hAnsi="Book Antiqua" w:cs="Times New Roman"/>
          <w:sz w:val="24"/>
          <w:szCs w:val="24"/>
        </w:rPr>
        <w:t xml:space="preserve"> </w:t>
      </w:r>
      <w:r w:rsidR="0053501A" w:rsidRPr="00B5545D">
        <w:rPr>
          <w:rFonts w:ascii="Book Antiqua" w:hAnsi="Book Antiqua" w:cs="Times New Roman" w:hint="eastAsia"/>
          <w:sz w:val="24"/>
          <w:szCs w:val="24"/>
          <w:lang w:eastAsia="zh-CN"/>
        </w:rPr>
        <w:t>+1</w:t>
      </w:r>
      <w:r w:rsidR="00B5545D" w:rsidRPr="00B5545D">
        <w:rPr>
          <w:rFonts w:ascii="Book Antiqua" w:hAnsi="Book Antiqua" w:cs="Times New Roman" w:hint="eastAsia"/>
          <w:sz w:val="24"/>
          <w:szCs w:val="24"/>
          <w:lang w:eastAsia="zh-CN"/>
        </w:rPr>
        <w:t>-</w:t>
      </w:r>
      <w:r w:rsidR="00B5545D" w:rsidRPr="00B5545D">
        <w:rPr>
          <w:rFonts w:ascii="Book Antiqua" w:hAnsi="Book Antiqua" w:cs="Times New Roman"/>
          <w:sz w:val="24"/>
          <w:szCs w:val="24"/>
        </w:rPr>
        <w:t>212-263</w:t>
      </w:r>
      <w:r w:rsidRPr="00B5545D">
        <w:rPr>
          <w:rFonts w:ascii="Book Antiqua" w:hAnsi="Book Antiqua" w:cs="Times New Roman"/>
          <w:sz w:val="24"/>
          <w:szCs w:val="24"/>
        </w:rPr>
        <w:t>3250</w:t>
      </w:r>
    </w:p>
    <w:p w14:paraId="38572C13" w14:textId="06F0B55B" w:rsidR="00B5545D" w:rsidRDefault="002A03A2" w:rsidP="0097323E">
      <w:pPr>
        <w:spacing w:after="0" w:line="360" w:lineRule="auto"/>
        <w:jc w:val="both"/>
        <w:rPr>
          <w:rFonts w:ascii="Book Antiqua" w:hAnsi="Book Antiqua" w:cs="Times New Roman"/>
          <w:b/>
          <w:sz w:val="24"/>
          <w:szCs w:val="24"/>
          <w:lang w:eastAsia="zh-CN"/>
        </w:rPr>
      </w:pPr>
      <w:r w:rsidRPr="0053501A">
        <w:rPr>
          <w:rFonts w:ascii="Book Antiqua" w:hAnsi="Book Antiqua" w:hint="eastAsia"/>
          <w:b/>
          <w:sz w:val="24"/>
          <w:szCs w:val="24"/>
        </w:rPr>
        <w:t>Fax:</w:t>
      </w:r>
      <w:r w:rsidR="0053501A" w:rsidRPr="0053501A">
        <w:rPr>
          <w:rFonts w:ascii="Book Antiqua" w:hAnsi="Book Antiqua" w:cs="Times New Roman" w:hint="eastAsia"/>
          <w:sz w:val="24"/>
          <w:szCs w:val="24"/>
          <w:lang w:eastAsia="zh-CN"/>
        </w:rPr>
        <w:t xml:space="preserve"> +1-</w:t>
      </w:r>
      <w:r w:rsidR="0053501A" w:rsidRPr="0053501A">
        <w:rPr>
          <w:rFonts w:ascii="Book Antiqua" w:hAnsi="Book Antiqua"/>
          <w:sz w:val="24"/>
          <w:szCs w:val="24"/>
        </w:rPr>
        <w:t>212-263</w:t>
      </w:r>
      <w:r w:rsidR="001057E9" w:rsidRPr="0053501A">
        <w:rPr>
          <w:rFonts w:ascii="Book Antiqua" w:hAnsi="Book Antiqua"/>
          <w:sz w:val="24"/>
          <w:szCs w:val="24"/>
        </w:rPr>
        <w:t>4542</w:t>
      </w:r>
    </w:p>
    <w:p w14:paraId="09469CBA" w14:textId="77777777" w:rsidR="002A03A2" w:rsidRPr="002A03A2" w:rsidRDefault="002A03A2" w:rsidP="0097323E">
      <w:pPr>
        <w:spacing w:after="0" w:line="360" w:lineRule="auto"/>
        <w:jc w:val="both"/>
        <w:rPr>
          <w:rFonts w:ascii="Book Antiqua" w:hAnsi="Book Antiqua" w:cs="Times New Roman"/>
          <w:b/>
          <w:sz w:val="24"/>
          <w:szCs w:val="24"/>
          <w:lang w:eastAsia="zh-CN"/>
        </w:rPr>
      </w:pPr>
    </w:p>
    <w:p w14:paraId="413C9C81" w14:textId="788A493B" w:rsidR="00B5545D" w:rsidRPr="002A03A2" w:rsidRDefault="00B5545D" w:rsidP="0097323E">
      <w:pPr>
        <w:spacing w:after="0" w:line="360" w:lineRule="auto"/>
        <w:contextualSpacing/>
        <w:rPr>
          <w:rFonts w:ascii="Book Antiqua" w:hAnsi="Book Antiqua"/>
          <w:b/>
          <w:sz w:val="24"/>
          <w:szCs w:val="24"/>
          <w:lang w:eastAsia="zh-CN"/>
        </w:rPr>
      </w:pPr>
      <w:bookmarkStart w:id="8" w:name="OLE_LINK237"/>
      <w:bookmarkStart w:id="9" w:name="OLE_LINK238"/>
      <w:r w:rsidRPr="002A03A2">
        <w:rPr>
          <w:rFonts w:ascii="Book Antiqua" w:hAnsi="Book Antiqua"/>
          <w:b/>
          <w:sz w:val="24"/>
          <w:szCs w:val="24"/>
        </w:rPr>
        <w:t>Received:</w:t>
      </w:r>
      <w:r w:rsidRPr="002A03A2">
        <w:rPr>
          <w:rFonts w:ascii="Book Antiqua" w:hAnsi="Book Antiqua" w:hint="eastAsia"/>
          <w:b/>
          <w:sz w:val="24"/>
          <w:szCs w:val="24"/>
        </w:rPr>
        <w:t xml:space="preserve"> </w:t>
      </w:r>
      <w:r w:rsidRPr="002A03A2">
        <w:rPr>
          <w:rFonts w:ascii="Book Antiqua" w:hAnsi="Book Antiqua" w:hint="eastAsia"/>
          <w:sz w:val="24"/>
          <w:szCs w:val="24"/>
          <w:lang w:eastAsia="zh-CN"/>
        </w:rPr>
        <w:t>July 28, 2015</w:t>
      </w:r>
    </w:p>
    <w:p w14:paraId="4D4CD96E" w14:textId="21EAA7BE" w:rsidR="00B5545D" w:rsidRPr="002A03A2" w:rsidRDefault="00B5545D" w:rsidP="0097323E">
      <w:pPr>
        <w:spacing w:after="0" w:line="360" w:lineRule="auto"/>
        <w:contextualSpacing/>
        <w:rPr>
          <w:rFonts w:ascii="Book Antiqua" w:hAnsi="Book Antiqua"/>
          <w:b/>
          <w:sz w:val="24"/>
          <w:szCs w:val="24"/>
          <w:lang w:eastAsia="zh-CN"/>
        </w:rPr>
      </w:pPr>
      <w:r w:rsidRPr="002A03A2">
        <w:rPr>
          <w:rFonts w:ascii="Book Antiqua" w:hAnsi="Book Antiqua"/>
          <w:b/>
          <w:sz w:val="24"/>
          <w:szCs w:val="24"/>
        </w:rPr>
        <w:t>Peer-review started:</w:t>
      </w:r>
      <w:r w:rsidRPr="002A03A2">
        <w:rPr>
          <w:rFonts w:ascii="Book Antiqua" w:hAnsi="Book Antiqua" w:hint="eastAsia"/>
          <w:b/>
          <w:sz w:val="24"/>
          <w:szCs w:val="24"/>
          <w:lang w:eastAsia="zh-CN"/>
        </w:rPr>
        <w:t xml:space="preserve"> </w:t>
      </w:r>
      <w:r w:rsidRPr="002A03A2">
        <w:rPr>
          <w:rFonts w:ascii="Book Antiqua" w:hAnsi="Book Antiqua" w:hint="eastAsia"/>
          <w:sz w:val="24"/>
          <w:szCs w:val="24"/>
          <w:lang w:eastAsia="zh-CN"/>
        </w:rPr>
        <w:t>July 30, 2015</w:t>
      </w:r>
    </w:p>
    <w:p w14:paraId="183E1F44" w14:textId="4231E0A4" w:rsidR="00B5545D" w:rsidRPr="002A03A2" w:rsidRDefault="00B5545D" w:rsidP="0097323E">
      <w:pPr>
        <w:spacing w:after="0" w:line="360" w:lineRule="auto"/>
        <w:contextualSpacing/>
        <w:rPr>
          <w:rFonts w:ascii="Book Antiqua" w:hAnsi="Book Antiqua"/>
          <w:b/>
          <w:sz w:val="24"/>
          <w:szCs w:val="24"/>
          <w:lang w:eastAsia="zh-CN"/>
        </w:rPr>
      </w:pPr>
      <w:r w:rsidRPr="002A03A2">
        <w:rPr>
          <w:rFonts w:ascii="Book Antiqua" w:hAnsi="Book Antiqua"/>
          <w:b/>
          <w:sz w:val="24"/>
          <w:szCs w:val="24"/>
        </w:rPr>
        <w:t>First decision:</w:t>
      </w:r>
      <w:r w:rsidRPr="002A03A2">
        <w:rPr>
          <w:rFonts w:ascii="Book Antiqua" w:hAnsi="Book Antiqua" w:hint="eastAsia"/>
          <w:b/>
          <w:sz w:val="24"/>
          <w:szCs w:val="24"/>
          <w:lang w:eastAsia="zh-CN"/>
        </w:rPr>
        <w:t xml:space="preserve"> </w:t>
      </w:r>
      <w:r w:rsidRPr="002A03A2">
        <w:rPr>
          <w:rFonts w:ascii="Book Antiqua" w:hAnsi="Book Antiqua" w:hint="eastAsia"/>
          <w:sz w:val="24"/>
          <w:szCs w:val="24"/>
          <w:lang w:eastAsia="zh-CN"/>
        </w:rPr>
        <w:t>August 31, 2015</w:t>
      </w:r>
    </w:p>
    <w:p w14:paraId="22422010" w14:textId="0E83CB66" w:rsidR="00B5545D" w:rsidRPr="002A03A2" w:rsidRDefault="00B5545D" w:rsidP="0097323E">
      <w:pPr>
        <w:spacing w:after="0" w:line="360" w:lineRule="auto"/>
        <w:contextualSpacing/>
        <w:rPr>
          <w:rFonts w:ascii="Book Antiqua" w:hAnsi="Book Antiqua"/>
          <w:b/>
          <w:sz w:val="24"/>
          <w:szCs w:val="24"/>
          <w:lang w:eastAsia="zh-CN"/>
        </w:rPr>
      </w:pPr>
      <w:r w:rsidRPr="002A03A2">
        <w:rPr>
          <w:rFonts w:ascii="Book Antiqua" w:hAnsi="Book Antiqua"/>
          <w:b/>
          <w:sz w:val="24"/>
          <w:szCs w:val="24"/>
        </w:rPr>
        <w:t>Revised:</w:t>
      </w:r>
      <w:r w:rsidRPr="002A03A2">
        <w:rPr>
          <w:rFonts w:ascii="Book Antiqua" w:hAnsi="Book Antiqua" w:hint="eastAsia"/>
          <w:b/>
          <w:sz w:val="24"/>
          <w:szCs w:val="24"/>
        </w:rPr>
        <w:t xml:space="preserve"> </w:t>
      </w:r>
      <w:r w:rsidRPr="002A03A2">
        <w:rPr>
          <w:rFonts w:ascii="Book Antiqua" w:hAnsi="Book Antiqua" w:hint="eastAsia"/>
          <w:sz w:val="24"/>
          <w:szCs w:val="24"/>
          <w:lang w:eastAsia="zh-CN"/>
        </w:rPr>
        <w:t>September 14, 2015</w:t>
      </w:r>
    </w:p>
    <w:p w14:paraId="5DD4CDAB" w14:textId="67B7BC19" w:rsidR="00B5545D" w:rsidRPr="008D5ADF" w:rsidRDefault="00B5545D" w:rsidP="008D5ADF">
      <w:pPr>
        <w:spacing w:line="360" w:lineRule="auto"/>
        <w:rPr>
          <w:rFonts w:ascii="Book Antiqua" w:hAnsi="Book Antiqua"/>
          <w:color w:val="000000"/>
          <w:sz w:val="24"/>
        </w:rPr>
      </w:pPr>
      <w:r w:rsidRPr="002A03A2">
        <w:rPr>
          <w:rFonts w:ascii="Book Antiqua" w:hAnsi="Book Antiqua"/>
          <w:b/>
          <w:sz w:val="24"/>
          <w:szCs w:val="24"/>
        </w:rPr>
        <w:t>Accepted:</w:t>
      </w:r>
      <w:bookmarkStart w:id="10" w:name="OLE_LINK98"/>
      <w:bookmarkStart w:id="11" w:name="OLE_LINK99"/>
      <w:bookmarkStart w:id="12" w:name="OLE_LINK104"/>
      <w:bookmarkStart w:id="13" w:name="OLE_LINK110"/>
      <w:bookmarkStart w:id="14" w:name="OLE_LINK111"/>
      <w:bookmarkStart w:id="15" w:name="OLE_LINK115"/>
      <w:bookmarkStart w:id="16" w:name="OLE_LINK116"/>
      <w:bookmarkStart w:id="17" w:name="OLE_LINK117"/>
      <w:bookmarkStart w:id="18" w:name="OLE_LINK118"/>
      <w:bookmarkStart w:id="19" w:name="OLE_LINK119"/>
      <w:bookmarkStart w:id="20" w:name="OLE_LINK121"/>
      <w:bookmarkStart w:id="21" w:name="OLE_LINK122"/>
      <w:bookmarkStart w:id="22" w:name="OLE_LINK125"/>
      <w:bookmarkStart w:id="23" w:name="OLE_LINK126"/>
      <w:bookmarkStart w:id="24" w:name="OLE_LINK127"/>
      <w:bookmarkStart w:id="25" w:name="OLE_LINK129"/>
      <w:bookmarkStart w:id="26" w:name="OLE_LINK132"/>
      <w:bookmarkStart w:id="27" w:name="OLE_LINK134"/>
      <w:bookmarkStart w:id="28" w:name="OLE_LINK135"/>
      <w:bookmarkStart w:id="29" w:name="OLE_LINK136"/>
      <w:bookmarkStart w:id="30" w:name="OLE_LINK137"/>
      <w:bookmarkStart w:id="31" w:name="OLE_LINK138"/>
      <w:bookmarkStart w:id="32" w:name="OLE_LINK139"/>
      <w:bookmarkStart w:id="33" w:name="OLE_LINK141"/>
      <w:bookmarkStart w:id="34" w:name="OLE_LINK142"/>
      <w:r w:rsidR="008D5ADF" w:rsidRPr="008D5ADF">
        <w:rPr>
          <w:rFonts w:ascii="Book Antiqua" w:hAnsi="Book Antiqua"/>
          <w:color w:val="000000"/>
          <w:sz w:val="24"/>
        </w:rPr>
        <w:t xml:space="preserve"> </w:t>
      </w:r>
      <w:r w:rsidR="008D5ADF">
        <w:rPr>
          <w:rFonts w:ascii="Book Antiqua" w:hAnsi="Book Antiqua"/>
          <w:color w:val="000000"/>
          <w:sz w:val="24"/>
        </w:rPr>
        <w:t>November 13, 2015</w:t>
      </w:r>
      <w:bookmarkStart w:id="35" w:name="_GoBack"/>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14:paraId="47E2FA61" w14:textId="77777777" w:rsidR="00B5545D" w:rsidRPr="002A03A2" w:rsidRDefault="00B5545D" w:rsidP="0097323E">
      <w:pPr>
        <w:spacing w:after="0" w:line="360" w:lineRule="auto"/>
        <w:contextualSpacing/>
        <w:rPr>
          <w:rFonts w:ascii="Book Antiqua" w:hAnsi="Book Antiqua"/>
          <w:b/>
          <w:sz w:val="24"/>
          <w:szCs w:val="24"/>
        </w:rPr>
      </w:pPr>
      <w:r w:rsidRPr="002A03A2">
        <w:rPr>
          <w:rFonts w:ascii="Book Antiqua" w:hAnsi="Book Antiqua"/>
          <w:b/>
          <w:sz w:val="24"/>
          <w:szCs w:val="24"/>
        </w:rPr>
        <w:t>Article in press:</w:t>
      </w:r>
    </w:p>
    <w:p w14:paraId="69AC2C3C" w14:textId="77777777" w:rsidR="00B5545D" w:rsidRPr="002A03A2" w:rsidRDefault="00B5545D" w:rsidP="0097323E">
      <w:pPr>
        <w:pStyle w:val="1"/>
        <w:rPr>
          <w:rFonts w:ascii="Book Antiqua" w:hAnsi="Book Antiqua" w:cs="Times New Roman"/>
          <w:b/>
          <w:color w:val="auto"/>
          <w:sz w:val="24"/>
          <w:highlight w:val="white"/>
          <w:lang w:val="en-US" w:eastAsia="zh-CN"/>
        </w:rPr>
      </w:pPr>
      <w:r w:rsidRPr="002A03A2">
        <w:rPr>
          <w:rFonts w:ascii="Book Antiqua" w:hAnsi="Book Antiqua"/>
          <w:b/>
          <w:color w:val="auto"/>
          <w:sz w:val="24"/>
          <w:szCs w:val="24"/>
        </w:rPr>
        <w:t>Published online</w:t>
      </w:r>
      <w:r w:rsidRPr="002A03A2">
        <w:rPr>
          <w:rFonts w:ascii="Book Antiqua" w:hAnsi="Book Antiqua" w:hint="eastAsia"/>
          <w:b/>
          <w:color w:val="auto"/>
          <w:sz w:val="24"/>
          <w:szCs w:val="24"/>
        </w:rPr>
        <w:t>:</w:t>
      </w:r>
    </w:p>
    <w:bookmarkEnd w:id="8"/>
    <w:bookmarkEnd w:id="9"/>
    <w:p w14:paraId="4DD010AB" w14:textId="77777777" w:rsidR="00357F09" w:rsidRPr="00B5545D" w:rsidRDefault="00357F09" w:rsidP="0097323E">
      <w:pPr>
        <w:spacing w:after="0" w:line="360" w:lineRule="auto"/>
        <w:jc w:val="both"/>
        <w:rPr>
          <w:rFonts w:ascii="Book Antiqua" w:hAnsi="Book Antiqua" w:cs="Times New Roman"/>
          <w:b/>
          <w:sz w:val="24"/>
          <w:szCs w:val="24"/>
        </w:rPr>
      </w:pPr>
      <w:r w:rsidRPr="00B5545D">
        <w:rPr>
          <w:rFonts w:ascii="Book Antiqua" w:hAnsi="Book Antiqua" w:cs="Times New Roman"/>
          <w:b/>
          <w:sz w:val="24"/>
          <w:szCs w:val="24"/>
        </w:rPr>
        <w:br w:type="page"/>
      </w:r>
    </w:p>
    <w:p w14:paraId="421C4E15" w14:textId="77777777" w:rsidR="00BF057E" w:rsidRPr="00B5545D" w:rsidRDefault="00BF057E" w:rsidP="0097323E">
      <w:pPr>
        <w:pStyle w:val="NoSpacing"/>
        <w:spacing w:line="360" w:lineRule="auto"/>
        <w:contextualSpacing/>
        <w:jc w:val="both"/>
        <w:rPr>
          <w:rFonts w:ascii="Book Antiqua" w:hAnsi="Book Antiqua" w:cs="Times New Roman"/>
          <w:b/>
          <w:sz w:val="24"/>
          <w:szCs w:val="24"/>
        </w:rPr>
      </w:pPr>
      <w:r w:rsidRPr="00B5545D">
        <w:rPr>
          <w:rFonts w:ascii="Book Antiqua" w:hAnsi="Book Antiqua" w:cs="Times New Roman"/>
          <w:b/>
          <w:sz w:val="24"/>
          <w:szCs w:val="24"/>
        </w:rPr>
        <w:lastRenderedPageBreak/>
        <w:t>Abstract</w:t>
      </w:r>
    </w:p>
    <w:p w14:paraId="52EC4CED" w14:textId="51DADEC0" w:rsidR="00BF057E" w:rsidRPr="00B5545D" w:rsidRDefault="00BF057E" w:rsidP="0097323E">
      <w:pPr>
        <w:pStyle w:val="NoSpacing"/>
        <w:spacing w:line="360" w:lineRule="auto"/>
        <w:contextualSpacing/>
        <w:jc w:val="both"/>
        <w:rPr>
          <w:rFonts w:ascii="Book Antiqua" w:hAnsi="Book Antiqua" w:cs="Times New Roman"/>
          <w:sz w:val="24"/>
          <w:szCs w:val="24"/>
        </w:rPr>
      </w:pPr>
      <w:r w:rsidRPr="00B5545D">
        <w:rPr>
          <w:rFonts w:ascii="Book Antiqua" w:hAnsi="Book Antiqua" w:cs="Times New Roman"/>
          <w:sz w:val="24"/>
          <w:szCs w:val="24"/>
        </w:rPr>
        <w:t xml:space="preserve">Gastroesophageal reflux disease (GERD) is a </w:t>
      </w:r>
      <w:r w:rsidR="0009531E" w:rsidRPr="00B5545D">
        <w:rPr>
          <w:rFonts w:ascii="Book Antiqua" w:hAnsi="Book Antiqua" w:cs="Times New Roman"/>
          <w:sz w:val="24"/>
          <w:szCs w:val="24"/>
        </w:rPr>
        <w:t>frequently encountered disorder</w:t>
      </w:r>
      <w:r w:rsidRPr="00B5545D">
        <w:rPr>
          <w:rFonts w:ascii="Book Antiqua" w:hAnsi="Book Antiqua" w:cs="Times New Roman"/>
          <w:sz w:val="24"/>
          <w:szCs w:val="24"/>
        </w:rPr>
        <w:t>. Obesity is an important risk factor for GERD, and there are several pathophysiologic me</w:t>
      </w:r>
      <w:r w:rsidR="0009531E" w:rsidRPr="00B5545D">
        <w:rPr>
          <w:rFonts w:ascii="Book Antiqua" w:hAnsi="Book Antiqua" w:cs="Times New Roman"/>
          <w:sz w:val="24"/>
          <w:szCs w:val="24"/>
        </w:rPr>
        <w:t>chanisms linking the two conditions</w:t>
      </w:r>
      <w:r w:rsidRPr="00B5545D">
        <w:rPr>
          <w:rFonts w:ascii="Book Antiqua" w:hAnsi="Book Antiqua" w:cs="Times New Roman"/>
          <w:sz w:val="24"/>
          <w:szCs w:val="24"/>
        </w:rPr>
        <w:t>. For obese patients with GERD, much of the treatment effort is focused on weight loss and its consistent benefit to symptoms, while there is a relative lack of evidence regarding outcomes after novel or even standard medical therapy is offered to this population. Physicians are hesitant to recommend operative anti-reflux therapy to obese patients due to the potential</w:t>
      </w:r>
      <w:r w:rsidR="0009531E" w:rsidRPr="00B5545D">
        <w:rPr>
          <w:rFonts w:ascii="Book Antiqua" w:hAnsi="Book Antiqua" w:cs="Times New Roman"/>
          <w:sz w:val="24"/>
          <w:szCs w:val="24"/>
        </w:rPr>
        <w:t>ly</w:t>
      </w:r>
      <w:r w:rsidRPr="00B5545D">
        <w:rPr>
          <w:rFonts w:ascii="Book Antiqua" w:hAnsi="Book Antiqua" w:cs="Times New Roman"/>
          <w:sz w:val="24"/>
          <w:szCs w:val="24"/>
        </w:rPr>
        <w:t xml:space="preserve"> higher risks and decre</w:t>
      </w:r>
      <w:r w:rsidR="0009531E" w:rsidRPr="00B5545D">
        <w:rPr>
          <w:rFonts w:ascii="Book Antiqua" w:hAnsi="Book Antiqua" w:cs="Times New Roman"/>
          <w:sz w:val="24"/>
          <w:szCs w:val="24"/>
        </w:rPr>
        <w:t>ased efficacy</w:t>
      </w:r>
      <w:r w:rsidRPr="00B5545D">
        <w:rPr>
          <w:rFonts w:ascii="Book Antiqua" w:hAnsi="Book Antiqua" w:cs="Times New Roman"/>
          <w:sz w:val="24"/>
          <w:szCs w:val="24"/>
        </w:rPr>
        <w:t>, and these patients instead are often considered for bariatric surgery. Bariatric surgical approaches are broadening, and each technique has emerging evide</w:t>
      </w:r>
      <w:r w:rsidR="0009531E" w:rsidRPr="00B5545D">
        <w:rPr>
          <w:rFonts w:ascii="Book Antiqua" w:hAnsi="Book Antiqua" w:cs="Times New Roman"/>
          <w:sz w:val="24"/>
          <w:szCs w:val="24"/>
        </w:rPr>
        <w:t xml:space="preserve">nce regarding its effect on </w:t>
      </w:r>
      <w:r w:rsidRPr="00B5545D">
        <w:rPr>
          <w:rFonts w:ascii="Book Antiqua" w:hAnsi="Book Antiqua" w:cs="Times New Roman"/>
          <w:sz w:val="24"/>
          <w:szCs w:val="24"/>
        </w:rPr>
        <w:t>both the risk and outcome of GERD. Furthermore, combined anti-reflux and bariatric options are now being offered to obese</w:t>
      </w:r>
      <w:r w:rsidR="0009531E" w:rsidRPr="00B5545D">
        <w:rPr>
          <w:rFonts w:ascii="Book Antiqua" w:hAnsi="Book Antiqua" w:cs="Times New Roman"/>
          <w:sz w:val="24"/>
          <w:szCs w:val="24"/>
        </w:rPr>
        <w:t xml:space="preserve"> patients with GERD. However, currently R</w:t>
      </w:r>
      <w:r w:rsidR="00560B3C">
        <w:rPr>
          <w:rFonts w:ascii="Book Antiqua" w:hAnsi="Book Antiqua" w:cs="Times New Roman"/>
          <w:sz w:val="24"/>
          <w:szCs w:val="24"/>
        </w:rPr>
        <w:t>oux-en-Y gastric bypass</w:t>
      </w:r>
      <w:r w:rsidRPr="00B5545D">
        <w:rPr>
          <w:rFonts w:ascii="Book Antiqua" w:hAnsi="Book Antiqua" w:cs="Times New Roman"/>
          <w:sz w:val="24"/>
          <w:szCs w:val="24"/>
        </w:rPr>
        <w:t xml:space="preserve"> remains the most effective surgical treatment option in this population, due to its consistent benefits in both weight loss and GERD itself. This article aims to review the impact of both conservative and aggressive approaches of obesity treatment on GERD. </w:t>
      </w:r>
    </w:p>
    <w:p w14:paraId="4E4FFD02" w14:textId="77777777" w:rsidR="00BF057E" w:rsidRPr="00B5545D" w:rsidRDefault="00BF057E" w:rsidP="0097323E">
      <w:pPr>
        <w:pStyle w:val="NoSpacing"/>
        <w:spacing w:line="360" w:lineRule="auto"/>
        <w:contextualSpacing/>
        <w:jc w:val="both"/>
        <w:rPr>
          <w:rFonts w:ascii="Book Antiqua" w:hAnsi="Book Antiqua" w:cs="Times New Roman"/>
          <w:sz w:val="24"/>
          <w:szCs w:val="24"/>
        </w:rPr>
      </w:pPr>
    </w:p>
    <w:p w14:paraId="6DAA188E" w14:textId="77777777" w:rsidR="00BF057E" w:rsidRDefault="00BF057E" w:rsidP="0097323E">
      <w:pPr>
        <w:pStyle w:val="NoSpacing"/>
        <w:spacing w:line="360" w:lineRule="auto"/>
        <w:contextualSpacing/>
        <w:jc w:val="both"/>
        <w:rPr>
          <w:rFonts w:ascii="Book Antiqua" w:hAnsi="Book Antiqua" w:cs="Times New Roman"/>
          <w:sz w:val="24"/>
          <w:szCs w:val="24"/>
          <w:lang w:eastAsia="zh-CN"/>
        </w:rPr>
      </w:pPr>
      <w:r w:rsidRPr="00B5545D">
        <w:rPr>
          <w:rFonts w:ascii="Book Antiqua" w:hAnsi="Book Antiqua" w:cs="Times New Roman"/>
          <w:b/>
          <w:sz w:val="24"/>
          <w:szCs w:val="24"/>
        </w:rPr>
        <w:t xml:space="preserve">Key words: </w:t>
      </w:r>
      <w:r w:rsidRPr="00B5545D">
        <w:rPr>
          <w:rFonts w:ascii="Book Antiqua" w:hAnsi="Book Antiqua" w:cs="Times New Roman"/>
          <w:sz w:val="24"/>
          <w:szCs w:val="24"/>
        </w:rPr>
        <w:t>Obesity; Gastroesophageal reflux disease; Fundoplication; Sleeve gastrectomy; Gastric banding; Gastric bypass</w:t>
      </w:r>
    </w:p>
    <w:p w14:paraId="7FBCA8A6" w14:textId="77777777" w:rsidR="00B5545D" w:rsidRDefault="00B5545D" w:rsidP="0097323E">
      <w:pPr>
        <w:pStyle w:val="NoSpacing"/>
        <w:spacing w:line="360" w:lineRule="auto"/>
        <w:contextualSpacing/>
        <w:jc w:val="both"/>
        <w:rPr>
          <w:rFonts w:ascii="Book Antiqua" w:hAnsi="Book Antiqua" w:cs="Times New Roman"/>
          <w:sz w:val="24"/>
          <w:szCs w:val="24"/>
          <w:lang w:eastAsia="zh-CN"/>
        </w:rPr>
      </w:pPr>
    </w:p>
    <w:p w14:paraId="039ED4E1" w14:textId="26319577" w:rsidR="00B5545D" w:rsidRPr="00DE5BA1" w:rsidRDefault="00B5545D" w:rsidP="0097323E">
      <w:pPr>
        <w:adjustRightInd w:val="0"/>
        <w:snapToGrid w:val="0"/>
        <w:spacing w:after="0" w:line="360" w:lineRule="auto"/>
        <w:rPr>
          <w:rFonts w:ascii="Book Antiqua" w:hAnsi="Book Antiqua"/>
          <w:sz w:val="24"/>
          <w:lang w:eastAsia="zh-CN"/>
        </w:rPr>
      </w:pPr>
      <w:bookmarkStart w:id="36" w:name="OLE_LINK363"/>
      <w:bookmarkStart w:id="37" w:name="OLE_LINK364"/>
      <w:bookmarkStart w:id="38" w:name="OLE_LINK359"/>
      <w:bookmarkStart w:id="39" w:name="OLE_LINK1037"/>
      <w:bookmarkStart w:id="40" w:name="OLE_LINK1195"/>
      <w:bookmarkStart w:id="41" w:name="OLE_LINK1140"/>
      <w:bookmarkStart w:id="42" w:name="OLE_LINK1062"/>
      <w:bookmarkStart w:id="43" w:name="OLE_LINK500"/>
      <w:r w:rsidRPr="00DE5BA1">
        <w:rPr>
          <w:rFonts w:ascii="Book Antiqua" w:hAnsi="Book Antiqua" w:hint="eastAsia"/>
          <w:b/>
          <w:sz w:val="24"/>
        </w:rPr>
        <w:t>©</w:t>
      </w:r>
      <w:r w:rsidRPr="00DE5BA1">
        <w:rPr>
          <w:rFonts w:ascii="Book Antiqua" w:hAnsi="Book Antiqua"/>
          <w:b/>
          <w:sz w:val="24"/>
        </w:rPr>
        <w:t xml:space="preserve"> The Author(s) 2015.</w:t>
      </w:r>
      <w:r w:rsidRPr="00DE5BA1">
        <w:rPr>
          <w:rFonts w:ascii="Book Antiqua" w:hAnsi="Book Antiqua"/>
          <w:sz w:val="24"/>
        </w:rPr>
        <w:t xml:space="preserve"> Published by Baishideng Publishing Group Inc. All rights reserved.</w:t>
      </w:r>
      <w:bookmarkEnd w:id="36"/>
      <w:bookmarkEnd w:id="37"/>
      <w:bookmarkEnd w:id="38"/>
      <w:bookmarkEnd w:id="39"/>
      <w:bookmarkEnd w:id="40"/>
      <w:bookmarkEnd w:id="41"/>
      <w:bookmarkEnd w:id="42"/>
      <w:bookmarkEnd w:id="43"/>
    </w:p>
    <w:p w14:paraId="317CEFD4" w14:textId="77777777" w:rsidR="00BF057E" w:rsidRPr="00B5545D" w:rsidRDefault="00BF057E" w:rsidP="0097323E">
      <w:pPr>
        <w:pStyle w:val="NoSpacing"/>
        <w:spacing w:line="360" w:lineRule="auto"/>
        <w:contextualSpacing/>
        <w:jc w:val="both"/>
        <w:rPr>
          <w:rFonts w:ascii="Book Antiqua" w:hAnsi="Book Antiqua" w:cs="Times New Roman"/>
          <w:b/>
          <w:sz w:val="24"/>
          <w:szCs w:val="24"/>
        </w:rPr>
      </w:pPr>
    </w:p>
    <w:p w14:paraId="210975C1" w14:textId="16D3CC0B" w:rsidR="00BF057E" w:rsidRPr="00B5545D" w:rsidRDefault="00BF057E" w:rsidP="0097323E">
      <w:pPr>
        <w:pStyle w:val="NoSpacing"/>
        <w:spacing w:line="360" w:lineRule="auto"/>
        <w:contextualSpacing/>
        <w:jc w:val="both"/>
        <w:rPr>
          <w:rFonts w:ascii="Book Antiqua" w:hAnsi="Book Antiqua" w:cs="Times New Roman"/>
          <w:sz w:val="24"/>
          <w:szCs w:val="24"/>
        </w:rPr>
      </w:pPr>
      <w:r w:rsidRPr="00B5545D">
        <w:rPr>
          <w:rFonts w:ascii="Book Antiqua" w:hAnsi="Book Antiqua" w:cs="Times New Roman"/>
          <w:b/>
          <w:sz w:val="24"/>
          <w:szCs w:val="24"/>
        </w:rPr>
        <w:t xml:space="preserve">Core tips: </w:t>
      </w:r>
      <w:r w:rsidRPr="00B5545D">
        <w:rPr>
          <w:rFonts w:ascii="Book Antiqua" w:hAnsi="Book Antiqua" w:cs="Times New Roman"/>
          <w:sz w:val="24"/>
          <w:szCs w:val="24"/>
        </w:rPr>
        <w:t xml:space="preserve">Obesity and </w:t>
      </w:r>
      <w:r w:rsidR="00EF1CD4" w:rsidRPr="00B5545D">
        <w:rPr>
          <w:rFonts w:ascii="Book Antiqua" w:hAnsi="Book Antiqua" w:cs="Times New Roman"/>
          <w:sz w:val="24"/>
          <w:szCs w:val="24"/>
        </w:rPr>
        <w:t xml:space="preserve">gastroesophageal </w:t>
      </w:r>
      <w:r w:rsidR="00357F09" w:rsidRPr="00B5545D">
        <w:rPr>
          <w:rFonts w:ascii="Book Antiqua" w:hAnsi="Book Antiqua" w:cs="Times New Roman"/>
          <w:sz w:val="24"/>
          <w:szCs w:val="24"/>
        </w:rPr>
        <w:t xml:space="preserve">reflux disease </w:t>
      </w:r>
      <w:r w:rsidR="00357F09" w:rsidRPr="00B5545D">
        <w:rPr>
          <w:rFonts w:ascii="Book Antiqua" w:hAnsi="Book Antiqua" w:cs="Times New Roman"/>
          <w:sz w:val="24"/>
          <w:szCs w:val="24"/>
          <w:lang w:eastAsia="zh-CN"/>
        </w:rPr>
        <w:t>(</w:t>
      </w:r>
      <w:r w:rsidRPr="00B5545D">
        <w:rPr>
          <w:rFonts w:ascii="Book Antiqua" w:hAnsi="Book Antiqua" w:cs="Times New Roman"/>
          <w:sz w:val="24"/>
          <w:szCs w:val="24"/>
        </w:rPr>
        <w:t>GERD</w:t>
      </w:r>
      <w:r w:rsidR="00357F09" w:rsidRPr="00B5545D">
        <w:rPr>
          <w:rFonts w:ascii="Book Antiqua" w:hAnsi="Book Antiqua" w:cs="Times New Roman"/>
          <w:sz w:val="24"/>
          <w:szCs w:val="24"/>
          <w:lang w:eastAsia="zh-CN"/>
        </w:rPr>
        <w:t>)</w:t>
      </w:r>
      <w:r w:rsidRPr="00B5545D">
        <w:rPr>
          <w:rFonts w:ascii="Book Antiqua" w:hAnsi="Book Antiqua" w:cs="Times New Roman"/>
          <w:sz w:val="24"/>
          <w:szCs w:val="24"/>
        </w:rPr>
        <w:t xml:space="preserve"> have a well-defined relationship, and both the medical and surgical treatment options for both conditions are advancing. However, there is shortage of literature consolidating the effect of obesity treatment on the outcome of GERD. This article aims to detail the evidence behind both standard and novel obesity treatments on the risk and </w:t>
      </w:r>
      <w:r w:rsidR="009176C7" w:rsidRPr="00B5545D">
        <w:rPr>
          <w:rFonts w:ascii="Book Antiqua" w:hAnsi="Book Antiqua" w:cs="Times New Roman"/>
          <w:sz w:val="24"/>
          <w:szCs w:val="24"/>
        </w:rPr>
        <w:t>outcome</w:t>
      </w:r>
      <w:r w:rsidRPr="00B5545D">
        <w:rPr>
          <w:rFonts w:ascii="Book Antiqua" w:hAnsi="Book Antiqua" w:cs="Times New Roman"/>
          <w:sz w:val="24"/>
          <w:szCs w:val="24"/>
        </w:rPr>
        <w:t xml:space="preserve"> of GERD. </w:t>
      </w:r>
    </w:p>
    <w:p w14:paraId="02F72982" w14:textId="77777777" w:rsidR="00BF057E" w:rsidRPr="00B5545D" w:rsidRDefault="00BF057E" w:rsidP="0097323E">
      <w:pPr>
        <w:pStyle w:val="NoSpacing"/>
        <w:spacing w:line="360" w:lineRule="auto"/>
        <w:contextualSpacing/>
        <w:jc w:val="both"/>
        <w:rPr>
          <w:rFonts w:ascii="Book Antiqua" w:hAnsi="Book Antiqua" w:cs="Times New Roman"/>
          <w:b/>
          <w:sz w:val="24"/>
          <w:szCs w:val="24"/>
        </w:rPr>
      </w:pPr>
    </w:p>
    <w:p w14:paraId="5F002323" w14:textId="1AAA8925" w:rsidR="00BF057E" w:rsidRPr="00B5545D" w:rsidRDefault="00BF057E" w:rsidP="0097323E">
      <w:pPr>
        <w:pStyle w:val="NoSpacing"/>
        <w:spacing w:line="360" w:lineRule="auto"/>
        <w:jc w:val="both"/>
        <w:rPr>
          <w:rFonts w:ascii="Book Antiqua" w:hAnsi="Book Antiqua" w:cs="Times New Roman"/>
          <w:sz w:val="24"/>
          <w:szCs w:val="24"/>
          <w:lang w:eastAsia="zh-CN"/>
        </w:rPr>
      </w:pPr>
      <w:r w:rsidRPr="00B5545D">
        <w:rPr>
          <w:rFonts w:ascii="Book Antiqua" w:hAnsi="Book Antiqua" w:cs="Times New Roman"/>
          <w:sz w:val="24"/>
          <w:szCs w:val="24"/>
        </w:rPr>
        <w:lastRenderedPageBreak/>
        <w:t xml:space="preserve">Khan A, Kim A, Sanossian C, Francois F. </w:t>
      </w:r>
      <w:r w:rsidR="00B5545D" w:rsidRPr="00B5545D">
        <w:rPr>
          <w:rFonts w:ascii="Book Antiqua" w:hAnsi="Book Antiqua" w:cs="Times New Roman"/>
          <w:sz w:val="24"/>
          <w:szCs w:val="24"/>
        </w:rPr>
        <w:t>Impact of obesity treatment on gastroesophageal reflux disease</w:t>
      </w:r>
      <w:r w:rsidR="00B5545D">
        <w:rPr>
          <w:rFonts w:ascii="Book Antiqua" w:hAnsi="Book Antiqua" w:cs="Times New Roman" w:hint="eastAsia"/>
          <w:sz w:val="24"/>
          <w:szCs w:val="24"/>
          <w:lang w:eastAsia="zh-CN"/>
        </w:rPr>
        <w:t xml:space="preserve">. </w:t>
      </w:r>
      <w:r w:rsidR="0097323E" w:rsidRPr="00FA6EE4">
        <w:rPr>
          <w:rFonts w:ascii="Book Antiqua" w:hAnsi="Book Antiqua" w:cs="Times New Roman"/>
          <w:i/>
          <w:sz w:val="24"/>
          <w:szCs w:val="24"/>
        </w:rPr>
        <w:t xml:space="preserve">World J Gastroenterol </w:t>
      </w:r>
      <w:r w:rsidR="0097323E" w:rsidRPr="00FA6EE4">
        <w:rPr>
          <w:rFonts w:ascii="Book Antiqua" w:hAnsi="Book Antiqua" w:cs="Times New Roman"/>
          <w:sz w:val="24"/>
          <w:szCs w:val="24"/>
        </w:rPr>
        <w:t>2015; In press</w:t>
      </w:r>
    </w:p>
    <w:p w14:paraId="1B3684D1" w14:textId="77777777" w:rsidR="00357F09" w:rsidRPr="00B5545D" w:rsidRDefault="00357F09" w:rsidP="0097323E">
      <w:pPr>
        <w:pStyle w:val="NoSpacing"/>
        <w:spacing w:line="360" w:lineRule="auto"/>
        <w:contextualSpacing/>
        <w:jc w:val="both"/>
        <w:rPr>
          <w:rFonts w:ascii="Book Antiqua" w:hAnsi="Book Antiqua" w:cs="Times New Roman"/>
          <w:b/>
          <w:sz w:val="24"/>
          <w:szCs w:val="24"/>
          <w:lang w:val="pl-PL" w:eastAsia="zh-CN"/>
        </w:rPr>
      </w:pPr>
    </w:p>
    <w:p w14:paraId="73A0EFBA" w14:textId="77777777" w:rsidR="00933D7E" w:rsidRPr="00B5545D" w:rsidRDefault="00933D7E" w:rsidP="0097323E">
      <w:pPr>
        <w:spacing w:after="0" w:line="360" w:lineRule="auto"/>
        <w:jc w:val="both"/>
        <w:rPr>
          <w:rFonts w:ascii="Book Antiqua" w:hAnsi="Book Antiqua" w:cs="Times New Roman"/>
          <w:b/>
          <w:sz w:val="24"/>
          <w:szCs w:val="24"/>
        </w:rPr>
      </w:pPr>
      <w:r w:rsidRPr="00B5545D">
        <w:rPr>
          <w:rFonts w:ascii="Book Antiqua" w:hAnsi="Book Antiqua" w:cs="Times New Roman"/>
          <w:b/>
          <w:sz w:val="24"/>
          <w:szCs w:val="24"/>
        </w:rPr>
        <w:br w:type="page"/>
      </w:r>
    </w:p>
    <w:p w14:paraId="724B85F0" w14:textId="2F69C33C" w:rsidR="00BF057E" w:rsidRPr="00B5545D" w:rsidRDefault="00AB2A1E" w:rsidP="0097323E">
      <w:pPr>
        <w:pStyle w:val="NoSpacing"/>
        <w:spacing w:line="360" w:lineRule="auto"/>
        <w:contextualSpacing/>
        <w:jc w:val="both"/>
        <w:rPr>
          <w:rFonts w:ascii="Book Antiqua" w:hAnsi="Book Antiqua" w:cs="Times New Roman"/>
          <w:sz w:val="24"/>
          <w:szCs w:val="24"/>
          <w:lang w:eastAsia="zh-CN"/>
        </w:rPr>
      </w:pPr>
      <w:r w:rsidRPr="00B5545D">
        <w:rPr>
          <w:rFonts w:ascii="Book Antiqua" w:hAnsi="Book Antiqua" w:cs="Times New Roman"/>
          <w:b/>
          <w:sz w:val="24"/>
          <w:szCs w:val="24"/>
        </w:rPr>
        <w:lastRenderedPageBreak/>
        <w:t>INTRODUCTION</w:t>
      </w:r>
    </w:p>
    <w:p w14:paraId="760F91B2" w14:textId="07738EDF" w:rsidR="00BF057E" w:rsidRPr="00B5545D" w:rsidRDefault="00BF057E" w:rsidP="0097323E">
      <w:pPr>
        <w:pStyle w:val="NoSpacing"/>
        <w:spacing w:line="360" w:lineRule="auto"/>
        <w:contextualSpacing/>
        <w:jc w:val="both"/>
        <w:rPr>
          <w:rFonts w:ascii="Book Antiqua" w:hAnsi="Book Antiqua" w:cs="Times New Roman"/>
          <w:sz w:val="24"/>
          <w:szCs w:val="24"/>
          <w:shd w:val="clear" w:color="auto" w:fill="FFFFFF"/>
          <w:lang w:eastAsia="zh-CN"/>
        </w:rPr>
      </w:pPr>
      <w:r w:rsidRPr="00B5545D">
        <w:rPr>
          <w:rFonts w:ascii="Book Antiqua" w:hAnsi="Book Antiqua" w:cs="Times New Roman"/>
          <w:sz w:val="24"/>
          <w:szCs w:val="24"/>
        </w:rPr>
        <w:t>Gastroesophageal reflux disease (GERD) is a common condition characterized by the presenting symptoms of heartburn and/or regurgitation. The prevalence of GERD is estimated to be between 10</w:t>
      </w:r>
      <w:r w:rsidR="00933D7E" w:rsidRPr="00B5545D">
        <w:rPr>
          <w:rFonts w:ascii="Book Antiqua" w:hAnsi="Book Antiqua" w:cs="Times New Roman"/>
          <w:sz w:val="24"/>
          <w:szCs w:val="24"/>
        </w:rPr>
        <w:t>%</w:t>
      </w:r>
      <w:r w:rsidRPr="00B5545D">
        <w:rPr>
          <w:rFonts w:ascii="Book Antiqua" w:hAnsi="Book Antiqua" w:cs="Times New Roman"/>
          <w:sz w:val="24"/>
          <w:szCs w:val="24"/>
        </w:rPr>
        <w:t>-20% in the Western world, with a</w:t>
      </w:r>
      <w:r w:rsidR="00B66B40" w:rsidRPr="00B5545D">
        <w:rPr>
          <w:rFonts w:ascii="Book Antiqua" w:hAnsi="Book Antiqua" w:cs="Times New Roman"/>
          <w:sz w:val="24"/>
          <w:szCs w:val="24"/>
        </w:rPr>
        <w:t xml:space="preserve"> lower frequency in Asia</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38/ajg.2012.444", "ISSN" : "1572-0241", "PMID" : "23419381", "author" : [ { "dropping-particle" : "", "family" : "Katz", "given" : "Philip O", "non-dropping-particle" : "", "parse-names" : false, "suffix" : "" }, { "dropping-particle" : "", "family" : "Gerson", "given" : "Lauren B", "non-dropping-particle" : "", "parse-names" : false, "suffix" : "" }, { "dropping-particle" : "", "family" : "Vela", "given" : "Marcelo F", "non-dropping-particle" : "", "parse-names" : false, "suffix" : "" } ], "container-title" : "The American journal of gastroenterology", "id" : "ITEM-1", "issue" : "3", "issued" : { "date-parts" : [ [ "2013", "3" ] ] }, "page" : "308-28; quiz 329", "publisher" : "Nature Publishing Group", "title" : "Guidelines for the diagnosis and management of gastroesophageal reflux disease.", "type" : "article-journal", "volume" : "108" }, "uris" : [ "http://www.mendeley.com/documents/?uuid=b85d9b1c-6935-4748-9875-bcf38729871f" ] } ], "mendeley" : { "formattedCitation" : "&lt;sup&gt;1&lt;/sup&gt;", "plainTextFormattedCitation" : "1", "previouslyFormattedCitation" : "(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shd w:val="clear" w:color="auto" w:fill="FFFFFF"/>
        </w:rPr>
        <w:t xml:space="preserve"> </w:t>
      </w:r>
    </w:p>
    <w:p w14:paraId="38C7A99B" w14:textId="773CABB8"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shd w:val="clear" w:color="auto" w:fill="FFFFFF"/>
        </w:rPr>
        <w:t xml:space="preserve">An important risk factor for GERD is obesity, which has been increasing in prevalence and is strongly associated with adverse metabolic, cardiovascular, chronic inflammatory and malignant health outcomes. Notably, the treatment of obesity remains at the forefront of preventative healthcare. </w:t>
      </w:r>
    </w:p>
    <w:p w14:paraId="5EC26165" w14:textId="77777777"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rPr>
      </w:pPr>
      <w:r w:rsidRPr="00B5545D">
        <w:rPr>
          <w:rFonts w:ascii="Book Antiqua" w:hAnsi="Book Antiqua" w:cs="Times New Roman"/>
          <w:sz w:val="24"/>
          <w:szCs w:val="24"/>
        </w:rPr>
        <w:t xml:space="preserve">A variety of non-surgical and surgical obesity treatments can impact the severity and natural history of its associated diseases. This article aims to review the evidence surrounding the epidemiology, pathophysiology and potential impact of obesity treatment on GERD. </w:t>
      </w:r>
    </w:p>
    <w:p w14:paraId="621F4179" w14:textId="77777777" w:rsidR="00BF057E" w:rsidRPr="00B5545D" w:rsidRDefault="00BF057E" w:rsidP="0097323E">
      <w:pPr>
        <w:pStyle w:val="NoSpacing"/>
        <w:spacing w:line="360" w:lineRule="auto"/>
        <w:contextualSpacing/>
        <w:jc w:val="both"/>
        <w:rPr>
          <w:rFonts w:ascii="Book Antiqua" w:hAnsi="Book Antiqua" w:cs="Times New Roman"/>
          <w:sz w:val="24"/>
          <w:szCs w:val="24"/>
        </w:rPr>
      </w:pPr>
    </w:p>
    <w:p w14:paraId="2B71F911" w14:textId="6D94A036" w:rsidR="00BF057E" w:rsidRPr="00B5545D" w:rsidRDefault="00AB2A1E" w:rsidP="0097323E">
      <w:pPr>
        <w:pStyle w:val="NoSpacing"/>
        <w:spacing w:line="360" w:lineRule="auto"/>
        <w:contextualSpacing/>
        <w:jc w:val="both"/>
        <w:rPr>
          <w:rFonts w:ascii="Book Antiqua" w:hAnsi="Book Antiqua" w:cs="Times New Roman"/>
          <w:sz w:val="24"/>
          <w:szCs w:val="24"/>
          <w:lang w:eastAsia="zh-CN"/>
        </w:rPr>
      </w:pPr>
      <w:r w:rsidRPr="00B5545D">
        <w:rPr>
          <w:rFonts w:ascii="Book Antiqua" w:hAnsi="Book Antiqua" w:cs="Times New Roman"/>
          <w:b/>
          <w:sz w:val="24"/>
          <w:szCs w:val="24"/>
        </w:rPr>
        <w:t>PATHOPHYSIOLOGY</w:t>
      </w:r>
    </w:p>
    <w:p w14:paraId="3F912BD8" w14:textId="5B6A2120" w:rsidR="00BF057E" w:rsidRPr="00B5545D" w:rsidRDefault="00BF057E" w:rsidP="0097323E">
      <w:pPr>
        <w:pStyle w:val="NoSpacing"/>
        <w:spacing w:line="360" w:lineRule="auto"/>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Although it has limitations the degree of adiposity in adults can be categorized by the body mass index (BMI) calculation (weight in kilograms divided by height in meters squared). Both overweight (BMI 25-29.9) and obese (BMI </w:t>
      </w:r>
      <w:r w:rsidR="00933D7E" w:rsidRPr="00B5545D">
        <w:rPr>
          <w:rFonts w:ascii="Book Antiqua" w:hAnsi="Book Antiqua" w:cs="Times New Roman"/>
          <w:sz w:val="24"/>
          <w:szCs w:val="24"/>
        </w:rPr>
        <w:t>≥</w:t>
      </w:r>
      <w:r w:rsidR="00933D7E" w:rsidRPr="00B5545D">
        <w:rPr>
          <w:rFonts w:ascii="Book Antiqua" w:hAnsi="Book Antiqua" w:cs="Times New Roman"/>
          <w:sz w:val="24"/>
          <w:szCs w:val="24"/>
          <w:lang w:eastAsia="zh-CN"/>
        </w:rPr>
        <w:t xml:space="preserve"> </w:t>
      </w:r>
      <w:r w:rsidRPr="00B5545D">
        <w:rPr>
          <w:rFonts w:ascii="Book Antiqua" w:hAnsi="Book Antiqua" w:cs="Times New Roman"/>
          <w:sz w:val="24"/>
          <w:szCs w:val="24"/>
        </w:rPr>
        <w:t>30) patients have been shown</w:t>
      </w:r>
      <w:r w:rsidR="00B66B40" w:rsidRPr="00B5545D">
        <w:rPr>
          <w:rFonts w:ascii="Book Antiqua" w:hAnsi="Book Antiqua" w:cs="Times New Roman"/>
          <w:sz w:val="24"/>
          <w:szCs w:val="24"/>
        </w:rPr>
        <w:t xml:space="preserve"> to be at higher risk for GERD</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5056/jnm.2011.17.1.54", "ISSN" : "20930879", "PMID" : "21369492", "abstract" : "The incidence of gastroesophageal reflux disease (GERD) is increasing in Korea. The aim of this study was to evaluate the relationship between GERD symptoms and dietary factors in Korea.", "author" : [ { "dropping-particle" : "", "family" : "Song", "given" : "Ji Hyun", "non-dropping-particle" : "", "parse-names" : false, "suffix" : "" }, { "dropping-particle" : "", "family" : "Chung", "given" : "Su Jin", "non-dropping-particle" : "", "parse-names" : false, "suffix" : "" }, { "dropping-particle" : "", "family" : "Lee", "given" : "Jun Haeng", "non-dropping-particle" : "", "parse-names" : false, "suffix" : "" }, { "dropping-particle" : "", "family" : "Kim", "given" : "Young Ho", "non-dropping-particle" : "", "parse-names" : false, "suffix" : "" }, { "dropping-particle" : "", "family" : "Chang", "given" : "Dong Kyung", "non-dropping-particle" : "", "parse-names" : false, "suffix" : "" }, { "dropping-particle" : "", "family" : "Son", "given" : "Hee Jung", "non-dropping-particle" : "", "parse-names" : false, "suffix" : "" }, { "dropping-particle" : "", "family" : "Kim", "given" : "Jae J.", "non-dropping-particle" : "", "parse-names" : false, "suffix" : "" }, { "dropping-particle" : "", "family" : "Rhee", "given" : "Jong Chul", "non-dropping-particle" : "", "parse-names" : false, "suffix" : "" }, { "dropping-particle" : "", "family" : "Rhee", "given" : "Poong Lyul", "non-dropping-particle" : "", "parse-names" : false, "suffix" : "" } ], "container-title" : "Journal of Neurogastroenterology and Motility", "id" : "ITEM-1", "issue" : "1", "issued" : { "date-parts" : [ [ "2011" ] ] }, "page" : "54-60", "title" : "Relationship between gastroesophageal reflux symptoms and dietary factors in Korea", "type" : "article-journal", "volume" : "17" }, "uris" : [ "http://www.mendeley.com/documents/?uuid=e3498382-0703-4cec-8cc6-87007c95b840", "http://www.mendeley.com/documents/?uuid=84c581ae-9840-468e-bb9d-61dd75da38be", "http://www.mendeley.com/documents/?uuid=168e81dc-ec5a-4939-9cab-90ab248b0f2e" ] }, { "id" : "ITEM-2", "itemData" : { "DOI" : "10.1056/NEJMoa054391", "ISSN" : "0028-4793", "PMID" : "16738270", "abstract" : "Overweight and obese persons are at increased risk for gastroesophageal reflux disease. An association between body-mass index (BMI)--the weight in kilograms divided by the square of the height in meters - and symptoms of gastroesophageal reflux disease in persons of normal weight has not been demonstrated.", "author" : [ { "dropping-particle" : "", "family" : "Jacobson", "given" : "Brian C", "non-dropping-particle" : "", "parse-names" : false, "suffix" : "" }, { "dropping-particle" : "", "family" : "Somers", "given" : "Samuel C", "non-dropping-particle" : "", "parse-names" : false, "suffix" : "" }, { "dropping-particle" : "", "family" : "Fuchs", "given" : "Charles S", "non-dropping-particle" : "", "parse-names" : false, "suffix" : "" }, { "dropping-particle" : "", "family" : "Kelly", "given" : "Ciar\u00e1n P", "non-dropping-particle" : "", "parse-names" : false, "suffix" : "" }, { "dropping-particle" : "", "family" : "Camargo", "given" : "Carlos a", "non-dropping-particle" : "", "parse-names" : false, "suffix" : "" } ], "container-title" : "The New England journal of medicine", "id" : "ITEM-2", "issue" : "22", "issued" : { "date-parts" : [ [ "2006" ] ] }, "page" : "2340-2348", "title" : "Body-mass index and symptoms of gastroesophageal reflux in women.", "type" : "article-journal", "volume" : "354" }, "uris" : [ "http://www.mendeley.com/documents/?uuid=7f9ef223-dc0e-493c-9c03-2db75185385a", "http://www.mendeley.com/documents/?uuid=03f9aea8-07a3-4bcf-a528-0e1cc4e28d58", "http://www.mendeley.com/documents/?uuid=bb0a96fc-6a16-4917-aa5a-c88f73fd2a72" ] } ], "mendeley" : { "formattedCitation" : "&lt;sup&gt;2,3&lt;/sup&gt;", "plainTextFormattedCitation" : "2,3", "previouslyFormattedCitation" : "(2,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2,3</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 xml:space="preserve">. </w:t>
      </w:r>
      <w:r w:rsidRPr="00B5545D">
        <w:rPr>
          <w:rFonts w:ascii="Book Antiqua" w:hAnsi="Book Antiqua" w:cs="Times New Roman"/>
          <w:sz w:val="24"/>
          <w:szCs w:val="24"/>
        </w:rPr>
        <w:t>The Nurses’ Health Study data demonstrated that incremental weight gain among patients with a normal BMI (18-24.9) is associated with a proportional increased risk for reflux symptoms, whereas weight loss was associated with decreased reflux symptoms. Specifically, the risk of reflux symptoms was linked to the parameter waist-to-hip ratio in a dose-responsi</w:t>
      </w:r>
      <w:r w:rsidR="00B66B40" w:rsidRPr="00B5545D">
        <w:rPr>
          <w:rFonts w:ascii="Book Antiqua" w:hAnsi="Book Antiqua" w:cs="Times New Roman"/>
          <w:sz w:val="24"/>
          <w:szCs w:val="24"/>
        </w:rPr>
        <w:t>ve fashion</w:t>
      </w:r>
      <w:r w:rsidR="00724304">
        <w:rPr>
          <w:rFonts w:ascii="Book Antiqua" w:hAnsi="Book Antiqua" w:cs="Times New Roman"/>
          <w:sz w:val="24"/>
          <w:szCs w:val="24"/>
        </w:rPr>
        <w:t>, though BMI itself appeared to be even more closely associated with symptoms than this ratio</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56/NEJMoa054391", "ISSN" : "0028-4793", "PMID" : "16738270", "abstract" : "Overweight and obese persons are at increased risk for gastroesophageal reflux disease. An association between body-mass index (BMI)--the weight in kilograms divided by the square of the height in meters - and symptoms of gastroesophageal reflux disease in persons of normal weight has not been demonstrated.", "author" : [ { "dropping-particle" : "", "family" : "Jacobson", "given" : "Brian C", "non-dropping-particle" : "", "parse-names" : false, "suffix" : "" }, { "dropping-particle" : "", "family" : "Somers", "given" : "Samuel C", "non-dropping-particle" : "", "parse-names" : false, "suffix" : "" }, { "dropping-particle" : "", "family" : "Fuchs", "given" : "Charles S", "non-dropping-particle" : "", "parse-names" : false, "suffix" : "" }, { "dropping-particle" : "", "family" : "Kelly", "given" : "Ciar\u00e1n P", "non-dropping-particle" : "", "parse-names" : false, "suffix" : "" }, { "dropping-particle" : "", "family" : "Camargo", "given" : "Carlos a", "non-dropping-particle" : "", "parse-names" : false, "suffix" : "" } ], "container-title" : "The New England journal of medicine", "id" : "ITEM-1", "issue" : "22", "issued" : { "date-parts" : [ [ "2006" ] ] }, "page" : "2340-2348", "title" : "Body-mass index and symptoms of gastroesophageal reflux in women.", "type" : "article-journal", "volume" : "354" }, "uris" : [ "http://www.mendeley.com/documents/?uuid=7f9ef223-dc0e-493c-9c03-2db75185385a" ] } ], "mendeley" : { "formattedCitation" : "&lt;sup&gt;3&lt;/sup&gt;", "plainTextFormattedCitation" : "3", "previouslyFormattedCitation" : "(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p>
    <w:p w14:paraId="59DDB6E6" w14:textId="46181D72"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Several mechanisms have been postulated to link obesity and the development of GERD. One area of investigation has focused on the anatomic displacement of the esophagus into the chest cavity.</w:t>
      </w:r>
    </w:p>
    <w:p w14:paraId="0AF7D987" w14:textId="262E75B5"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Obese patients are over three times as likely to have hiatal hernias co</w:t>
      </w:r>
      <w:r w:rsidR="00B66B40" w:rsidRPr="00B5545D">
        <w:rPr>
          <w:rFonts w:ascii="Book Antiqua" w:hAnsi="Book Antiqua" w:cs="Times New Roman"/>
          <w:sz w:val="24"/>
          <w:szCs w:val="24"/>
        </w:rPr>
        <w:t>mpared to non-obese individual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11/j.1572-0241.1999.01426.x", "ISSN" : "00029270", "PMID" : "10520831", "abstract" : "OBJECTIVE: Although weight loss is commonly recommended for symptoms of gastroesophageal reflux, a relationship between excessive body weight and esophageal reflux has not been established. The aim of this study was to determine whether obesity is associated with the presence of a hiatal hernia (HH) and/or an endoscopic diagnosis of esophagitis. METHODS: Retrospective case control studies were done using 1389 patients who underwent gastric analysis and upper GI endoscopy between 1974 and 1995. After excluding patients with Zollinger-Ellison syndrome, 189 cases of esophagitis with 1024 controls were identified. In a separate analysis of the database, 151 cases of HH with 1053 controls were also identified. Patients were classified by body mass index (BMI) as: thin (BMI &lt;20 kg/m2), normal (BMI 20-25), mildly obese (BMI 25-30), and obese (BMI &gt;30). RESULTS: Excessive body weight was significantly associated with the presence of HH, the probability of HH increasing with each level of BMI (p &lt; 0.01), as well as with esophagitis (OR 1.8; 95% CI 1.4-2.1). HH was independently associated with esophagitis (OR 4.2 95% CI 2.9-6.1); when controlled for the effect of HH, the association between BMI and esophagitis diminished but remained significant. In the population as a whole, for the presence of esophagitis multiple logistic regression indicates BMI and hiatal hernia were significant factors but gender and race did not appear to be. CONCLUSIONS: Excessive body weight is a significant independent risk factor for hiatal hernia and is significantly associated with esophagitis, largely through an increased incidence of hiatal hernia. Whites are more likely to have the combination of esophagitis and hiatal hernia than are blacks.", "author" : [ { "dropping-particle" : "", "family" : "Wilson", "given" : "Louis J.", "non-dropping-particle" : "", "parse-names" : false, "suffix" : "" }, { "dropping-particle" : "", "family" : "Ma", "given" : "Wenzhou", "non-dropping-particle" : "", "parse-names" : false, "suffix" : "" }, { "dropping-particle" : "", "family" : "Hirschowitz", "given" : "Basil I.", "non-dropping-particle" : "", "parse-names" : false, "suffix" : "" } ], "container-title" : "American Journal of Gastroenterology", "id" : "ITEM-1", "issue" : "10", "issued" : { "date-parts" : [ [ "1999" ] ] }, "page" : "2840-2844", "title" : "Association of obesity with hiatal hernia and esophagitis", "type" : "article-journal", "volume" : "94" }, "uris" : [ "http://www.mendeley.com/documents/?uuid=0d69a9d0-4361-4baf-a065-071625445e36" ] } ], "mendeley" : { "formattedCitation" : "&lt;sup&gt;4&lt;/sup&gt;", "plainTextFormattedCitation" : "4", "previouslyFormattedCitation" : "(4)"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4</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Furthermore, after controlling for hiatal hernias, the relationship </w:t>
      </w:r>
      <w:r w:rsidRPr="00B5545D">
        <w:rPr>
          <w:rFonts w:ascii="Book Antiqua" w:hAnsi="Book Antiqua" w:cs="Times New Roman"/>
          <w:sz w:val="24"/>
          <w:szCs w:val="24"/>
        </w:rPr>
        <w:lastRenderedPageBreak/>
        <w:t>between BMI and esophagitis was non-significant in one study, suggesting that hiatal hernias mediate the link between obesity and GERD. Hiatal hernias have been linked to obesity-associated reflux symptoms due to the increased intragastric pressure and gastro-esophageal pressure gradients during inspiration, as well as increased axial separation between the extrinsic crural diaphragm and the lower esophageal sphincter (LES) in</w:t>
      </w:r>
      <w:r w:rsidR="00B66B40" w:rsidRPr="00B5545D">
        <w:rPr>
          <w:rFonts w:ascii="Book Antiqua" w:hAnsi="Book Antiqua" w:cs="Times New Roman"/>
          <w:sz w:val="24"/>
          <w:szCs w:val="24"/>
        </w:rPr>
        <w:t xml:space="preserve"> the setting of an elevated BMI</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53/j.gastro.2005.12.016", "ISBN" : "0016-5085", "ISSN" : "00165085", "PMID" : "16530504", "abstract" : "Background &amp; Aims: The aim of the current study was to analyze the relationship between obesity and the morphology of the esophagogastric junction (EGJ) pressure segment using high-resolution manometry. Methods: Two hundred eighty-five patients (108 men, aged 18-87) were studied. A solid-state manometric assembly with 36 circumferential sensors spaced 1 cm apart was placed transnasally, and simultaneous intra-esophageal and intragastric pressures were measured over 6-8 respiratory cycles. Separation of the lower esophageal sphincter (LES) and crural diaphragm was quantified by measuring the distance between the two EGJ elements during inspiration. The association between anthropometric variables and pressure values were examined using univariate and multivariate analysis. Results: There was a significant correlation of body mass index (BMI) and waist circumference (WC) with intragastric pressure (inspiration, BMI [r = 0.57], WC [r = 0.62] P &lt; .0001; expiration, BMI [r = 0.58], WC [r = 0.64], P &lt; .0001) and gastroesophageal pressure gradient (GEPG) (inspiration, BMI [r = 0.37], WC [r = 0.43], P &lt; .0001; expiration, BMI [r = 0.24], WC [r = 0.26], P &lt; .0001). Multivariate analysis adjusting for age, gender, and patient type did not alter the direction or magnitude of this relationship. In addition, obesity was associated with separation of the EGJ pressure components (BMI, r = 0.17, P &lt; .005; WC, r = 0.21, P &lt; .001). Conclusions: Obese subjects are more likely to have EGJ disruption (leading to hiatal hernia) and an augmented GEPG providing a perfect scenario for reflux to occur. Whether or not weight loss can reverse these abnormalities is unknown. \u00a9 2006 by the American Gastroenterological Association Institute.", "author" : [ { "dropping-particle" : "", "family" : "Pandolfino", "given" : "John E.", "non-dropping-particle" : "", "parse-names" : false, "suffix" : "" }, { "dropping-particle" : "", "family" : "El-Serag", "given" : "Hashem B.", "non-dropping-particle" : "", "parse-names" : false, "suffix" : "" }, { "dropping-particle" : "", "family" : "Zhang", "given" : "Qing", "non-dropping-particle" : "", "parse-names" : false, "suffix" : "" }, { "dropping-particle" : "", "family" : "Shah", "given" : "Nimeesh", "non-dropping-particle" : "", "parse-names" : false, "suffix" : "" }, { "dropping-particle" : "", "family" : "Ghosh", "given" : "Sudip K.", "non-dropping-particle" : "", "parse-names" : false, "suffix" : "" }, { "dropping-particle" : "", "family" : "Kahrilas", "given" : "Peter J.", "non-dropping-particle" : "", "parse-names" : false, "suffix" : "" } ], "container-title" : "Gastroenterology", "id" : "ITEM-1", "issue" : "3", "issued" : { "date-parts" : [ [ "2006" ] ] }, "page" : "639-649", "title" : "Obesity: A challenge to esophagogastric junction integrity", "type" : "article-journal", "volume" : "130" }, "uris" : [ "http://www.mendeley.com/documents/?uuid=07403f44-8846-4354-96aa-cecdd98336af", "http://www.mendeley.com/documents/?uuid=71d3cb04-fec3-4f53-94f7-77d3b5c4913a" ] }, { "id" : "ITEM-2", "itemData" : { "DOI" : "10.1016/j.bpg.2010.09.010", "ISBN" : "3126953999", "ISSN" : "15216918", "PMID" : "21126698", "abstract" : "The prevalence of Gastro-Oesophageal Reflux Disease (GORD) has been increasing worldwide. This increase is likely associated with the increased prevalence of obesity, the ageing of the population and the decreased prevalence of Helicobacter pylori (Hp) infection. These different environmental factors interact with GORD pathogenesis in a potentially negative way. Oesophago-gastric junction (OGJ) competence, oesophageal clearance mechanisms and reflux causticity are involved in GORD pathophysiology. Obesity alters GORD pathogenesis by disrupting the OGJ and increasing intragastric pressure. Additionally, the number of transient lower oesophageal sphincter relaxations is potentially increased in obese patients. The potential effect of obesity on oesophageal peristalsis and the implication of impaired oesophageal clearance in GORD pathogenesis are still to establish. Ageing also plays an important role in GORD pathogenesis by decreasing lower oesophageal sphincter pressure and impairing oesophageal clearance. However a link between these abnormalities and an increased acid oesophageal exposure has not yet been demonstrated in the elderly. The role of H. pylori and its eradication remain controversial. The type of Hp gastritis may explain the controversial effect. Hp with antral predominant gastritis is responsible for an increased gastric acid secretion and thus promotes GORD. On the opposite spectrum, Hp with diffuse gastritis induces a gastric atrophy and in this particular case, the Hp eradication may restore acid secretion and lead to a more caustic refluxate in patients with predisposing conditions for GORD. The association of GORD and the type of Hp gastritis remains to be confirmed. \u00a9 2010 Elsevier Ltd. All rights reserved.", "author" : [ { "dropping-particle" : "", "family" : "Roman", "given" : "Sabine", "non-dropping-particle" : "", "parse-names" : false, "suffix" : "" }, { "dropping-particle" : "", "family" : "Pandolfino", "given" : "John E.", "non-dropping-particle" : "", "parse-names" : false, "suffix" : "" } ], "container-title" : "Best Practice and Research: Clinical Gastroenterology", "id" : "ITEM-2", "issue" : "6", "issued" : { "date-parts" : [ [ "2010" ] ] }, "page" : "847-859", "title" : "Environmental - Lifestyle related factors", "type" : "article-journal", "volume" : "24" }, "uris" : [ "http://www.mendeley.com/documents/?uuid=6fce9594-0d1b-4c62-ae2f-e0cd3fb20b13", "http://www.mendeley.com/documents/?uuid=e0fc6ff2-7971-4fc6-8c7d-f83d61e70b25" ] } ], "mendeley" : { "formattedCitation" : "&lt;sup&gt;5,6&lt;/sup&gt;", "plainTextFormattedCitation" : "5,6", "previouslyFormattedCitation" : "(5,6)"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5,6</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w:t>
      </w:r>
    </w:p>
    <w:p w14:paraId="5B10D644" w14:textId="2CF5B508"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Extrinsic gastric compression from increased visceral adiposity in overweight and obese patients may also lead to increased intragastric pressure and thus a favorable pressure gradient for reflux to occur</w:t>
      </w:r>
      <w:r w:rsidR="00170D17" w:rsidRPr="00B5545D">
        <w:rPr>
          <w:rFonts w:ascii="Book Antiqua" w:hAnsi="Book Antiqua" w:cs="Times New Roman"/>
          <w:sz w:val="24"/>
          <w:szCs w:val="24"/>
          <w:vertAlign w:val="superscript"/>
        </w:rPr>
        <w:t>[</w:t>
      </w:r>
      <w:r w:rsidR="00170D17" w:rsidRPr="00B5545D">
        <w:rPr>
          <w:rFonts w:ascii="Book Antiqua" w:hAnsi="Book Antiqua" w:cs="Times New Roman"/>
          <w:sz w:val="24"/>
          <w:szCs w:val="24"/>
        </w:rPr>
        <w:fldChar w:fldCharType="begin" w:fldLock="1"/>
      </w:r>
      <w:r w:rsidR="00170D17" w:rsidRPr="00B5545D">
        <w:rPr>
          <w:rFonts w:ascii="Book Antiqua" w:hAnsi="Book Antiqua" w:cs="Times New Roman"/>
          <w:sz w:val="24"/>
          <w:szCs w:val="24"/>
        </w:rPr>
        <w:instrText>ADDIN CSL_CITATION { "citationItems" : [ { "id" : "ITEM-1", "itemData" : { "DOI" : "10.1016/j.bpg.2010.09.010", "ISBN" : "3126953999", "ISSN" : "15216918", "PMID" : "21126698", "abstract" : "The prevalence of Gastro-Oesophageal Reflux Disease (GORD) has been increasing worldwide. This increase is likely associated with the increased prevalence of obesity, the ageing of the population and the decreased prevalence of Helicobacter pylori (Hp) infection. These different environmental factors interact with GORD pathogenesis in a potentially negative way. Oesophago-gastric junction (OGJ) competence, oesophageal clearance mechanisms and reflux causticity are involved in GORD pathophysiology. Obesity alters GORD pathogenesis by disrupting the OGJ and increasing intragastric pressure. Additionally, the number of transient lower oesophageal sphincter relaxations is potentially increased in obese patients. The potential effect of obesity on oesophageal peristalsis and the implication of impaired oesophageal clearance in GORD pathogenesis are still to establish. Ageing also plays an important role in GORD pathogenesis by decreasing lower oesophageal sphincter pressure and impairing oesophageal clearance. However a link between these abnormalities and an increased acid oesophageal exposure has not yet been demonstrated in the elderly. The role of H. pylori and its eradication remain controversial. The type of Hp gastritis may explain the controversial effect. Hp with antral predominant gastritis is responsible for an increased gastric acid secretion and thus promotes GORD. On the opposite spectrum, Hp with diffuse gastritis induces a gastric atrophy and in this particular case, the Hp eradication may restore acid secretion and lead to a more caustic refluxate in patients with predisposing conditions for GORD. The association of GORD and the type of Hp gastritis remains to be confirmed. \u00a9 2010 Elsevier Ltd. All rights reserved.", "author" : [ { "dropping-particle" : "", "family" : "Roman", "given" : "Sabine", "non-dropping-particle" : "", "parse-names" : false, "suffix" : "" }, { "dropping-particle" : "", "family" : "Pandolfino", "given" : "John E.", "non-dropping-particle" : "", "parse-names" : false, "suffix" : "" } ], "container-title" : "Best Practice and Research: Clinical Gastroenterology", "id" : "ITEM-1", "issue" : "6", "issued" : { "date-parts" : [ [ "2010" ] ] }, "page" : "847-859", "title" : "Environmental - Lifestyle related factors", "type" : "article-journal", "volume" : "24" }, "uris" : [ "http://www.mendeley.com/documents/?uuid=6fce9594-0d1b-4c62-ae2f-e0cd3fb20b13" ] } ], "mendeley" : { "formattedCitation" : "&lt;sup&gt;6&lt;/sup&gt;", "plainTextFormattedCitation" : "6", "previouslyFormattedCitation" : "(6)" }, "properties" : { "noteIndex" : 0 }, "schema" : "https://github.com/citation-style-language/schema/raw/master/csl-citation.json" }</w:instrText>
      </w:r>
      <w:r w:rsidR="00170D17" w:rsidRPr="00B5545D">
        <w:rPr>
          <w:rFonts w:ascii="Book Antiqua" w:hAnsi="Book Antiqua" w:cs="Times New Roman"/>
          <w:sz w:val="24"/>
          <w:szCs w:val="24"/>
        </w:rPr>
        <w:fldChar w:fldCharType="separate"/>
      </w:r>
      <w:r w:rsidR="00170D17" w:rsidRPr="00B5545D">
        <w:rPr>
          <w:rFonts w:ascii="Book Antiqua" w:hAnsi="Book Antiqua" w:cs="Times New Roman"/>
          <w:noProof/>
          <w:sz w:val="24"/>
          <w:szCs w:val="24"/>
          <w:vertAlign w:val="superscript"/>
        </w:rPr>
        <w:t>6</w:t>
      </w:r>
      <w:r w:rsidR="00170D17" w:rsidRPr="00B5545D">
        <w:rPr>
          <w:rFonts w:ascii="Book Antiqua" w:hAnsi="Book Antiqua" w:cs="Times New Roman"/>
          <w:sz w:val="24"/>
          <w:szCs w:val="24"/>
        </w:rPr>
        <w:fldChar w:fldCharType="end"/>
      </w:r>
      <w:r w:rsidR="00170D17" w:rsidRPr="00B5545D">
        <w:rPr>
          <w:rFonts w:ascii="Book Antiqua" w:hAnsi="Book Antiqua" w:cs="Times New Roman"/>
          <w:sz w:val="24"/>
          <w:szCs w:val="24"/>
          <w:vertAlign w:val="superscript"/>
        </w:rPr>
        <w:t>]</w:t>
      </w:r>
      <w:r w:rsidRPr="00B5545D">
        <w:rPr>
          <w:rFonts w:ascii="Book Antiqua" w:hAnsi="Book Antiqua" w:cs="Times New Roman"/>
          <w:sz w:val="24"/>
          <w:szCs w:val="24"/>
        </w:rPr>
        <w:t>.</w:t>
      </w:r>
      <w:r w:rsidR="00ED43AE" w:rsidRPr="00B5545D">
        <w:rPr>
          <w:rFonts w:ascii="Book Antiqua" w:hAnsi="Book Antiqua" w:cs="Times New Roman"/>
          <w:sz w:val="24"/>
          <w:szCs w:val="24"/>
          <w:vertAlign w:val="superscript"/>
        </w:rPr>
        <w:t xml:space="preserve"> </w:t>
      </w:r>
      <w:r w:rsidRPr="00B5545D">
        <w:rPr>
          <w:rFonts w:ascii="Book Antiqua" w:hAnsi="Book Antiqua" w:cs="Times New Roman"/>
          <w:sz w:val="24"/>
          <w:szCs w:val="24"/>
        </w:rPr>
        <w:t>Obese patients have been reported to have higher rates of esophageal motility disorders and bolus transit impairments compared to normal BMI patients with GERD</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53/j.gastro.2006.12.032", "ISSN" : "0016-5085", "PMID" : "17324403", "abstract" : "BACKGROUND AND AIMS: Obesity has been associated with gastroesophageal reflux disease (GERD) and its complication, but the mechanism is unclear. We evaluated the association between obesity and function of lower esophageal sphincter (LOS) in subjects without GERD. METHODS: We prospectively recruited consecutive obese (BMI &gt;30) patients referred for weight reduction procedure and age- and sex-matched overweight (BMI 25-30) and normal weight (BMI &gt; or =20 and &lt;25) subjects. Exclusion criteria included esophagitis, reflux symptoms, use of proton pump inhibitor, hiatus hernia &gt;2 cm, and diabetes mellitus with microvascular complication. All participants underwent combined 2-hour postprandial esophageal manometry and pH monitoring after a standard test meal followed by 24-hour ambulatory pH monitoring. RESULTS: Eighty-four subjects (obese, 28; overweight, 28; normal weight, 28) were studied. All 3 groups had comparable mean LOS pressure, LOS length, and peristaltic function. During the postprandial period, both obese and overweight groups had substantial increase in 2-hour rate of transient lower esophageal sphincter relaxation (TLOSR) (normal weight: 2.1 +/- 1.2 vs overweight: 3.8 +/- 1.6 vs obese: 7.3 +/- 2.0, P &lt; .001), proportion of TLOSR with acid reflux (normal weight: 17.6% +/- 22.0% vs overweight 51.8% +/- 22.5% vs obese: 63.5% +/- 21.7%, P &lt; .001), and gastroesophageal pressure gradient (GOPG) (normal weight: 4.5 +/- 1.2 mm Hg vs overweight: 7.1 +/- 1.4 mm Hg vs obese: 10.0 +/- 1.5 mm Hg, P &lt; .001). Using multiple regression model, BMI (r(2): 0.70, B: 0.28, 95% CI: 0.24-0.33, P &lt; .001) and waist circumference (r(2): 0.65, unstandardized regression coefficient [B]: 0.10, 95% CI: 0.08-0.11, P &lt; .001) were significantly correlated with TLOSR. CONCLUSIONS: Obesity is associated with increased TLOSR and acid reflux during the postprandial period in subjects without GERD. Abnormal postprandial LOS function may be an early event in the pathogenesis of obesity-related GERD.", "author" : [ { "dropping-particle" : "", "family" : "Wu", "given" : "Justin Che-Yuen", "non-dropping-particle" : "", "parse-names" : false, "suffix" : "" }, { "dropping-particle" : "", "family" : "Mui", "given" : "Lik-Man", "non-dropping-particle" : "", "parse-names" : false, "suffix" : "" }, { "dropping-particle" : "", "family" : "Cheung", "given" : "Carrian Man-Yuen", "non-dropping-particle" : "", "parse-names" : false, "suffix" : "" }, { "dropping-particle" : "", "family" : "Chan", "given" : "Yawen", "non-dropping-particle" : "", "parse-names" : false, "suffix" : "" }, { "dropping-particle" : "", "family" : "Sung", "given" : "Joseph Jao-Yiu", "non-dropping-particle" : "", "parse-names" : false, "suffix" : "" } ], "container-title" : "Gastroenterology", "id" : "ITEM-1", "issue" : "3", "issued" : { "date-parts" : [ [ "2007" ] ] }, "page" : "883-889", "title" : "Obesity is associated with increased transient lower esophageal sphincter relaxation.", "type" : "article-journal", "volume" : "132" }, "uris" : [ "http://www.mendeley.com/documents/?uuid=ddb1c13a-50ed-4431-a401-2f6ff12a5929", "http://www.mendeley.com/documents/?uuid=85bc314e-c982-4447-a5f1-8d7cc304006d" ] }, { "id" : "ITEM-2", "itemData" : { "DOI" : "10.1016/j.bpg.2010.09.010", "ISBN" : "3126953999", "ISSN" : "15216918", "PMID" : "21126698", "abstract" : "The prevalence of Gastro-Oesophageal Reflux Disease (GORD) has been increasing worldwide. This increase is likely associated with the increased prevalence of obesity, the ageing of the population and the decreased prevalence of Helicobacter pylori (Hp) infection. These different environmental factors interact with GORD pathogenesis in a potentially negative way. Oesophago-gastric junction (OGJ) competence, oesophageal clearance mechanisms and reflux causticity are involved in GORD pathophysiology. Obesity alters GORD pathogenesis by disrupting the OGJ and increasing intragastric pressure. Additionally, the number of transient lower oesophageal sphincter relaxations is potentially increased in obese patients. The potential effect of obesity on oesophageal peristalsis and the implication of impaired oesophageal clearance in GORD pathogenesis are still to establish. Ageing also plays an important role in GORD pathogenesis by decreasing lower oesophageal sphincter pressure and impairing oesophageal clearance. However a link between these abnormalities and an increased acid oesophageal exposure has not yet been demonstrated in the elderly. The role of H. pylori and its eradication remain controversial. The type of Hp gastritis may explain the controversial effect. Hp with antral predominant gastritis is responsible for an increased gastric acid secretion and thus promotes GORD. On the opposite spectrum, Hp with diffuse gastritis induces a gastric atrophy and in this particular case, the Hp eradication may restore acid secretion and lead to a more caustic refluxate in patients with predisposing conditions for GORD. The association of GORD and the type of Hp gastritis remains to be confirmed. \u00a9 2010 Elsevier Ltd. All rights reserved.", "author" : [ { "dropping-particle" : "", "family" : "Roman", "given" : "Sabine", "non-dropping-particle" : "", "parse-names" : false, "suffix" : "" }, { "dropping-particle" : "", "family" : "Pandolfino", "given" : "John E.", "non-dropping-particle" : "", "parse-names" : false, "suffix" : "" } ], "container-title" : "Best Practice and Research: Clinical Gastroenterology", "id" : "ITEM-2", "issue" : "6", "issued" : { "date-parts" : [ [ "2010" ] ] }, "page" : "847-859", "title" : "Environmental - Lifestyle related factors", "type" : "article-journal", "volume" : "24" }, "uris" : [ "http://www.mendeley.com/documents/?uuid=6fce9594-0d1b-4c62-ae2f-e0cd3fb20b13" ] } ], "mendeley" : { "formattedCitation" : "&lt;sup&gt;6,7&lt;/sup&gt;", "plainTextFormattedCitation" : "6,7", "previouslyFormattedCitation" : "(6,7)"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6,7</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w:t>
      </w:r>
    </w:p>
    <w:p w14:paraId="7ADB387F" w14:textId="773DE4A0"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Mechanisms leading to an increased prevalence of GERD in obese patients may also differ according to gender. Although questionnaire-based studies have reported similar GERD symptoms between men and women, one study using pH monitoring reported that women secrete less gastric acid and tend to have less phy</w:t>
      </w:r>
      <w:r w:rsidR="00B66B40" w:rsidRPr="00B5545D">
        <w:rPr>
          <w:rFonts w:ascii="Book Antiqua" w:hAnsi="Book Antiqua" w:cs="Times New Roman"/>
          <w:sz w:val="24"/>
          <w:szCs w:val="24"/>
        </w:rPr>
        <w:t>siologic reflux compared to men</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ISSN" : "1523-7036 (Print)", "PMID" : "11253245", "abstract" : "Gastroesophageal reflux disease (GERD) is a common chronic condition in the United States, affecting as many as 40% of adults. Although questionnaire-based studies have found the prevalence of the disease to be equal in men and women, the relative prevalence of GERD in males and females has yet to be established by quantitative, clinical evaluation. Moreover, preliminary research suggests that there are gender differences in the pathology and symptomatology of GERD, and the increased prevalence of GERD in pregnancy may indicate that sex hormones play a role in the disease. Additional research is necessary to confirm these findings.", "author" : [ { "dropping-particle" : "", "family" : "Ter", "given" : "R B", "non-dropping-particle" : "", "parse-names" : false, "suffix" : "" } ], "container-title" : "The journal of gender-specific medicine : JGSM : the official journal of the Partnership for Women's Health at Columbia", "id" : "ITEM-1", "issue" : "2", "issued" : { "date-parts" : [ [ "2000" ] ] }, "language" : "eng", "page" : "42-44", "publisher-place" : "United States", "title" : "Gender differences in gastroesophageal reflux disease.", "type" : "article-journal", "volume" : "3" }, "uris" : [ "http://www.mendeley.com/documents/?uuid=d62afb41-c536-473d-a1cc-859af493661b", "http://www.mendeley.com/documents/?uuid=b313ce7b-25f9-48d6-8abe-3e2b928b7db8" ] }, { "id" : "ITEM-2", "itemData" : { "DOI" : "10.1007/BF01300382", "ISSN" : "0163-2116", "author" : [ { "dropping-particle" : "", "family" : "Richter", "given" : "Joel E.", "non-dropping-particle" : "", "parse-names" : false, "suffix" : "" }, { "dropping-particle" : "", "family" : "Bradley", "given" : "Laurence a.", "non-dropping-particle" : "", "parse-names" : false, "suffix" : "" }, { "dropping-particle" : "", "family" : "DeMeester", "given" : "Tom R.", "non-dropping-particle" : "", "parse-names" : false, "suffix" : "" }, { "dropping-particle" : "", "family" : "Wu", "given" : "Wallace C.", "non-dropping-particle" : "", "parse-names" : false, "suffix" : "" } ], "container-title" : "Digestive Diseases and Sciences", "id" : "ITEM-2", "issue" : "6", "issued" : { "date-parts" : [ [ "1992" ] ] }, "page" : "849-856", "title" : "Normal 24-Hr ambulatory esophageal pH values", "type" : "article-journal", "volume" : "37" }, "uris" : [ "http://www.mendeley.com/documents/?uuid=011e5555-a9ab-405e-a70f-72a649c8dfe6", "http://www.mendeley.com/documents/?uuid=b9bec2df-8b48-45b7-b01f-4448912576b9" ] } ], "mendeley" : { "formattedCitation" : "&lt;sup&gt;8,9&lt;/sup&gt;", "plainTextFormattedCitation" : "8,9", "previouslyFormattedCitation" : "(8,9)"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8,9</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w:t>
      </w:r>
    </w:p>
    <w:p w14:paraId="49FCC276" w14:textId="5FA4D66D"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The effect of estrogen on GERD has been examined, as estrogen increases the synthesis of nitric oxide, a vasodilator leading to smooth muscle rela</w:t>
      </w:r>
      <w:r w:rsidR="00B66B40" w:rsidRPr="00B5545D">
        <w:rPr>
          <w:rFonts w:ascii="Book Antiqua" w:hAnsi="Book Antiqua" w:cs="Times New Roman"/>
          <w:sz w:val="24"/>
          <w:szCs w:val="24"/>
        </w:rPr>
        <w:t>xation that can include the LE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86/1471-230X-12-56", "ISBN" : "1471-230X", "ISSN" : "1471-230X", "PMID" : "22642788", "abstract" : "Background:\r\nOestrogen and progestogen have the potential to influence gastro-intestinal motility; both are key components of hormone replacement therapy (HRT). Results of observational studies in women taking HRT rely on self-reporting of gastro-oesophageal symptoms and the aetiology of gastro-oesophageal reflux disease (GORD) remains unclear. This study investigated the association between HRT and GORD in menopausal women using validated general practice records. \r\n\r\nMethods:\r\n51,182 menopausal women were identified using the UK General Practice Research Database between 1995\u20132004. Of these, 8,831 were matched with and without hormone use. Odds ratios (ORs) were calculated for GORD and proton-pump inhibitor (PPI) use in hormone and non-hormone users, adjusting for age, co-morbidities, and co-pharmacy. \r\nResults\r\nIn unadjusted analysis, all forms of hormone use (oestrogen-only, tibolone, combined HRT and progestogen) were statistically significantly associated with GORD. In adjusted models, this association remained statistically significant for oestrogen-only treatment (OR 1.49; 1.18\u20131.89). Unadjusted analysis showed a statistically significant association between PPI use and oestrogen-only and combined HRT treatment. When adjusted for covariates, oestrogen-only treatment was significant (OR 1.34; 95% CI 1.03\u20131.74). Findings from the adjusted model demonstrated the greater use of PPI by progestogen users (OR 1.50; 1.01\u20132.22). \r\n\r\nConclusions:\r\nThis first large cohort study of the association between GORD and HRT found a statistically significant association between oestrogen-only hormone and GORD and PPI use. This should be further investigated using prospective follow-up to validate the strength of association and describe its clinical significance.", "author" : [ { "dropping-particle" : "", "family" : "Close", "given" : "H.", "non-dropping-particle" : "", "parse-names" : false, "suffix" : "" }, { "dropping-particle" : "", "family" : "Mason", "given" : "J. M.", "non-dropping-particle" : "", "parse-names" : false, "suffix" : "" }, { "dropping-particle" : "", "family" : "Wilson", "given" : "D. W.", "non-dropping-particle" : "", "parse-names" : false, "suffix" : "" }, { "dropping-particle" : "", "family" : "Hungin", "given" : "a. P. S.", "non-dropping-particle" : "", "parse-names" : false, "suffix" : "" } ], "id" : "ITEM-1", "issued" : { "date-parts" : [ [ "2012" ] ] }, "title" : "Hormone replacement therapy is associated with gastro-oesophageal reflux disease: a retrospective cohort study.", "type" : "article-journal" }, "uris" : [ "http://www.mendeley.com/documents/?uuid=03f9a8a7-1f09-4461-ba94-eb2c77437323", "http://www.mendeley.com/documents/?uuid=8612c381-065d-461b-96e0-5cfe9a790c4b" ] } ], "mendeley" : { "formattedCitation" : "&lt;sup&gt;10&lt;/sup&gt;", "plainTextFormattedCitation" : "10", "previouslyFormattedCitation" : "(10)"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0</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The effect of hormone replacement therapy (HRT) on GERD has been analyzed in several studies, specifically estrogen versus combined estrogen and progesterone. Historically, progesterone treatment was linked to GERD, but recently it was demonstrated that estrogen only HRT was more strongly associated with GERD symptoms than was combined estrogen and progesterone treatment</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86/1471-230X-12-56", "ISBN" : "1471-230X", "ISSN" : "1471-230X", "PMID" : "22642788", "abstract" : "Background:\r\nOestrogen and progestogen have the potential to influence gastro-intestinal motility; both are key components of hormone replacement therapy (HRT). Results of observational studies in women taking HRT rely on self-reporting of gastro-oesophageal symptoms and the aetiology of gastro-oesophageal reflux disease (GORD) remains unclear. This study investigated the association between HRT and GORD in menopausal women using validated general practice records. \r\n\r\nMethods:\r\n51,182 menopausal women were identified using the UK General Practice Research Database between 1995\u20132004. Of these, 8,831 were matched with and without hormone use. Odds ratios (ORs) were calculated for GORD and proton-pump inhibitor (PPI) use in hormone and non-hormone users, adjusting for age, co-morbidities, and co-pharmacy. \r\nResults\r\nIn unadjusted analysis, all forms of hormone use (oestrogen-only, tibolone, combined HRT and progestogen) were statistically significantly associated with GORD. In adjusted models, this association remained statistically significant for oestrogen-only treatment (OR 1.49; 1.18\u20131.89). Unadjusted analysis showed a statistically significant association between PPI use and oestrogen-only and combined HRT treatment. When adjusted for covariates, oestrogen-only treatment was significant (OR 1.34; 95% CI 1.03\u20131.74). Findings from the adjusted model demonstrated the greater use of PPI by progestogen users (OR 1.50; 1.01\u20132.22). \r\n\r\nConclusions:\r\nThis first large cohort study of the association between GORD and HRT found a statistically significant association between oestrogen-only hormone and GORD and PPI use. This should be further investigated using prospective follow-up to validate the strength of association and describe its clinical significance.", "author" : [ { "dropping-particle" : "", "family" : "Close", "given" : "H.", "non-dropping-particle" : "", "parse-names" : false, "suffix" : "" }, { "dropping-particle" : "", "family" : "Mason", "given" : "J. M.", "non-dropping-particle" : "", "parse-names" : false, "suffix" : "" }, { "dropping-particle" : "", "family" : "Wilson", "given" : "D. W.", "non-dropping-particle" : "", "parse-names" : false, "suffix" : "" }, { "dropping-particle" : "", "family" : "Hungin", "given" : "a. P. S.", "non-dropping-particle" : "", "parse-names" : false, "suffix" : "" } ], "id" : "ITEM-1", "issued" : { "date-parts" : [ [ "2012" ] ] }, "title" : "Hormone replacement therapy is associated with gastro-oesophageal reflux disease: a retrospective cohort study.", "type" : "article-journal" }, "uris" : [ "http://www.mendeley.com/documents/?uuid=03f9a8a7-1f09-4461-ba94-eb2c77437323" ] }, { "id" : "ITEM-2", "itemData" : { "DOI" : "10.1053/j.gastro.2008.03.039.Effects", "author" : [ { "dropping-particle" : "", "family" : "Manuscript", "given" : "Author", "non-dropping-particle" : "", "parse-names" : false, "suffix" : "" }, { "dropping-particle" : "", "family" : "Progestin", "given" : "Without", "non-dropping-particle" : "", "parse-names" : false, "suffix" : "" }, { "dropping-particle" : "", "family" : "Reflux", "given" : "Symptomatic Gastroesophageal", "non-dropping-particle" : "", "parse-names" : false, "suffix" : "" } ], "id" : "ITEM-2", "issue" : "1", "issued" : { "date-parts" : [ [ "2009" ] ] }, "page" : "72-81", "title" : "NIH Public Access", "type" : "article-journal", "volume" : "135" }, "uris" : [ "http://www.mendeley.com/documents/?uuid=8cff6a0e-ef18-492b-820c-708fdfe69192", "http://www.mendeley.com/documents/?uuid=716d44b0-2acb-46cc-9627-f75ad6f060b9" ] } ], "mendeley" : { "formattedCitation" : "&lt;sup&gt;10,11&lt;/sup&gt;", "plainTextFormattedCitation" : "10,11", "previouslyFormattedCitation" : "(10,1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0,11</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However, when analyzing the impact of naturally occurring sex hormones on GERD among individuals not on HRT, it was found that sex hormone levels in both pre- and post-menopausal women and excess acid exposure were not associated once age and BMI were taken into account</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97/MEG.0b013e32835fbaab", "ISSN" : "1473-5687", "PMID" : "23470358", "abstract" : "BACKGROUND: Hormone replacement therapy is associated with both reflux symptoms and oesophagitis. During pregnancy, elevated sex hormones are thought to contribute to the high prevalence of reflux symptoms. Increased female sex hormone levels may thus contribute to the aetiology of gastro-oesophageal reflux disease (GORD).\\n\\nAIM: To determine if female sex hormone levels are associated with symptomatic acid reflux.\\n\\nMATERIALS AND METHODS: Women with GORD symptoms undergoing oesophageal pH monitoring were prospectively recruited. 'Cases' and 'controls' were defined by normal and excess total acid exposure on pH monitoring and were age-matched and BMI-matched. Case and control groups were further stratified into premenopausal and postmenopausal groups. Demographic data were collected, body morphological parameters were measured and oestradiol, oestrone, progesterone and sex hormone-binding globulin were measured.\\n\\nRESULTS: One hundred and twenty-one women [mean age 52 (SD 11.6) years] were recruited and 104 [mean age 51 (SD 11.6) years] were matched for age and BMI. Increasing BMI, as expected, correlated with increasing acid exposure [premenopausal (r=0.404, P=0.02), postmenopausal (r=0.401, P=0.01)]. Increasing BMI also correlated with sex hormone levels [premenopausal oestradiol (r=0.52, P=0.004), postmenopausal oestrone (r=0.364, P=0.01)]. In premenopausal women, sex hormone binding globulin (r=-0.27, P=0.05) and testosterone (r=0.29, P=0.05) correlated with increasing acid exposure, but oestradiol fell just short of significance (r=0.26, P=0.06). However, on matching for BMI, no association between sex hormones and increased acid exposure on pH monitoring was found on multivariate logistic regression analysis.\\n\\nCONCLUSIONS: Female sex hormone levels do not appear to contribute to GORD, once adjustment is made for the influence of increasing BMI.", "author" : [ { "dropping-particle" : "", "family" : "Menon", "given" : "Shyam", "non-dropping-particle" : "", "parse-names" : false, "suffix" : "" }, { "dropping-particle" : "", "family" : "Prew", "given" : "Sandra", "non-dropping-particle" : "", "parse-names" : false, "suffix" : "" }, { "dropping-particle" : "", "family" : "Parkes", "given" : "Gill", "non-dropping-particle" : "", "parse-names" : false, "suffix" : "" }, { "dropping-particle" : "", "family" : "Evans", "given" : "Stephanie", "non-dropping-particle" : "", "parse-names" : false, "suffix" : "" }, { "dropping-particle" : "", "family" : "Smith", "given" : "Lynne", "non-dropping-particle" : "", "parse-names" : false, "suffix" : "" }, { "dropping-particle" : "", "family" : "Nightingale", "given" : "Peter", "non-dropping-particle" : "", "parse-names" : false, "suffix" : "" }, { "dropping-particle" : "", "family" : "Trudgill", "given" : "Nigel", "non-dropping-particle" : "", "parse-names" : false, "suffix" : "" } ], "container-title" : "European journal of gastroenterology &amp; hepatology", "id" : "ITEM-1", "issue" : "7", "issued" : { "date-parts" : [ [ "2013" ] ] }, "page" : "772-7", "title" : "Do differences in female sex hormone levels contribute to gastro-oesophageal reflux disease?", "type" : "article-journal", "volume" : "25" }, "uris" : [ "http://www.mendeley.com/documents/?uuid=e0b2b7ba-b0f3-43ef-a276-cc37f515ae8f", "http://www.mendeley.com/documents/?uuid=0ff24ef2-50a3-401b-a0be-f6e33837868c" ] } ], "mendeley" : { "formattedCitation" : "&lt;sup&gt;12&lt;/sup&gt;", "plainTextFormattedCitation" : "12", "previouslyFormattedCitation" : "(12)"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2</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00167EB1">
        <w:rPr>
          <w:rFonts w:ascii="Book Antiqua" w:hAnsi="Book Antiqua" w:cs="Times New Roman" w:hint="eastAsia"/>
          <w:sz w:val="24"/>
          <w:szCs w:val="24"/>
          <w:lang w:eastAsia="zh-CN"/>
        </w:rPr>
        <w:t xml:space="preserve"> </w:t>
      </w:r>
      <w:r w:rsidRPr="00B5545D">
        <w:rPr>
          <w:rFonts w:ascii="Book Antiqua" w:hAnsi="Book Antiqua" w:cs="Times New Roman"/>
          <w:sz w:val="24"/>
          <w:szCs w:val="24"/>
        </w:rPr>
        <w:t>The authors in this study concluded that another mechanism, such as increased intr</w:t>
      </w:r>
      <w:r w:rsidR="00B66B40" w:rsidRPr="00B5545D">
        <w:rPr>
          <w:rFonts w:ascii="Book Antiqua" w:hAnsi="Book Antiqua" w:cs="Times New Roman"/>
          <w:sz w:val="24"/>
          <w:szCs w:val="24"/>
        </w:rPr>
        <w:t>agastric pr</w:t>
      </w:r>
      <w:r w:rsidRPr="00B5545D">
        <w:rPr>
          <w:rFonts w:ascii="Book Antiqua" w:hAnsi="Book Antiqua" w:cs="Times New Roman"/>
          <w:sz w:val="24"/>
          <w:szCs w:val="24"/>
        </w:rPr>
        <w:t xml:space="preserve">essure associated with a higher BMI, better explains the sex hormone-BMI-GERD dynamic. The authors further concluded that the </w:t>
      </w:r>
      <w:r w:rsidRPr="00B5545D">
        <w:rPr>
          <w:rFonts w:ascii="Book Antiqua" w:hAnsi="Book Antiqua" w:cs="Times New Roman"/>
          <w:sz w:val="24"/>
          <w:szCs w:val="24"/>
        </w:rPr>
        <w:lastRenderedPageBreak/>
        <w:t>increased rates of GERD in pregnant patients may in fact not be due to increased sex hormone levels but rather the increased transmitted gastric pressure from the enlarged uteru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97/MEG.0b013e32835fbaab", "ISSN" : "1473-5687", "PMID" : "23470358", "abstract" : "BACKGROUND: Hormone replacement therapy is associated with both reflux symptoms and oesophagitis. During pregnancy, elevated sex hormones are thought to contribute to the high prevalence of reflux symptoms. Increased female sex hormone levels may thus contribute to the aetiology of gastro-oesophageal reflux disease (GORD).\\n\\nAIM: To determine if female sex hormone levels are associated with symptomatic acid reflux.\\n\\nMATERIALS AND METHODS: Women with GORD symptoms undergoing oesophageal pH monitoring were prospectively recruited. 'Cases' and 'controls' were defined by normal and excess total acid exposure on pH monitoring and were age-matched and BMI-matched. Case and control groups were further stratified into premenopausal and postmenopausal groups. Demographic data were collected, body morphological parameters were measured and oestradiol, oestrone, progesterone and sex hormone-binding globulin were measured.\\n\\nRESULTS: One hundred and twenty-one women [mean age 52 (SD 11.6) years] were recruited and 104 [mean age 51 (SD 11.6) years] were matched for age and BMI. Increasing BMI, as expected, correlated with increasing acid exposure [premenopausal (r=0.404, P=0.02), postmenopausal (r=0.401, P=0.01)]. Increasing BMI also correlated with sex hormone levels [premenopausal oestradiol (r=0.52, P=0.004), postmenopausal oestrone (r=0.364, P=0.01)]. In premenopausal women, sex hormone binding globulin (r=-0.27, P=0.05) and testosterone (r=0.29, P=0.05) correlated with increasing acid exposure, but oestradiol fell just short of significance (r=0.26, P=0.06). However, on matching for BMI, no association between sex hormones and increased acid exposure on pH monitoring was found on multivariate logistic regression analysis.\\n\\nCONCLUSIONS: Female sex hormone levels do not appear to contribute to GORD, once adjustment is made for the influence of increasing BMI.", "author" : [ { "dropping-particle" : "", "family" : "Menon", "given" : "Shyam", "non-dropping-particle" : "", "parse-names" : false, "suffix" : "" }, { "dropping-particle" : "", "family" : "Prew", "given" : "Sandra", "non-dropping-particle" : "", "parse-names" : false, "suffix" : "" }, { "dropping-particle" : "", "family" : "Parkes", "given" : "Gill", "non-dropping-particle" : "", "parse-names" : false, "suffix" : "" }, { "dropping-particle" : "", "family" : "Evans", "given" : "Stephanie", "non-dropping-particle" : "", "parse-names" : false, "suffix" : "" }, { "dropping-particle" : "", "family" : "Smith", "given" : "Lynne", "non-dropping-particle" : "", "parse-names" : false, "suffix" : "" }, { "dropping-particle" : "", "family" : "Nightingale", "given" : "Peter", "non-dropping-particle" : "", "parse-names" : false, "suffix" : "" }, { "dropping-particle" : "", "family" : "Trudgill", "given" : "Nigel", "non-dropping-particle" : "", "parse-names" : false, "suffix" : "" } ], "container-title" : "European journal of gastroenterology &amp; hepatology", "id" : "ITEM-1", "issue" : "7", "issued" : { "date-parts" : [ [ "2013" ] ] }, "page" : "772-7", "title" : "Do differences in female sex hormone levels contribute to gastro-oesophageal reflux disease?", "type" : "article-journal", "volume" : "25" }, "uris" : [ "http://www.mendeley.com/documents/?uuid=e0b2b7ba-b0f3-43ef-a276-cc37f515ae8f" ] } ], "mendeley" : { "formattedCitation" : "&lt;sup&gt;12&lt;/sup&gt;", "plainTextFormattedCitation" : "12", "previouslyFormattedCitation" : "(12)"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2</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00560B3C">
        <w:rPr>
          <w:rFonts w:ascii="Book Antiqua" w:hAnsi="Book Antiqua" w:cs="Times New Roman"/>
          <w:sz w:val="24"/>
          <w:szCs w:val="24"/>
        </w:rPr>
        <w:t xml:space="preserve"> </w:t>
      </w:r>
    </w:p>
    <w:p w14:paraId="713427DC" w14:textId="61D99F89"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While fewer studies have looked at differences among ethnicities, Corley and authors found that the correlation between BMI and reflux symptoms was highest in whites and lower in blacks or Asians. The authors suggested that differential patterns of visceral adiposity among ethnicities along with differences in </w:t>
      </w:r>
      <w:hyperlink r:id="rId10" w:history="1">
        <w:r w:rsidR="00170D17" w:rsidRPr="00170D17">
          <w:rPr>
            <w:rStyle w:val="Hyperlink"/>
            <w:rFonts w:ascii="Book Antiqua" w:hAnsi="Book Antiqua" w:cs="Times New Roman"/>
            <w:i/>
            <w:color w:val="auto"/>
            <w:sz w:val="24"/>
            <w:szCs w:val="24"/>
            <w:u w:val="none"/>
          </w:rPr>
          <w:t>helicobacter</w:t>
        </w:r>
      </w:hyperlink>
      <w:r w:rsidR="00170D17" w:rsidRPr="00170D17">
        <w:rPr>
          <w:rFonts w:ascii="Book Antiqua" w:hAnsi="Book Antiqua" w:cs="Times New Roman"/>
          <w:i/>
          <w:sz w:val="24"/>
          <w:szCs w:val="24"/>
        </w:rPr>
        <w:t> </w:t>
      </w:r>
      <w:hyperlink r:id="rId11" w:history="1">
        <w:r w:rsidR="00170D17" w:rsidRPr="00170D17">
          <w:rPr>
            <w:rStyle w:val="Hyperlink"/>
            <w:rFonts w:ascii="Book Antiqua" w:hAnsi="Book Antiqua" w:cs="Times New Roman"/>
            <w:i/>
            <w:color w:val="auto"/>
            <w:sz w:val="24"/>
            <w:szCs w:val="24"/>
            <w:u w:val="none"/>
          </w:rPr>
          <w:t>pylori</w:t>
        </w:r>
      </w:hyperlink>
      <w:r w:rsidR="00170D17" w:rsidRPr="00170D17">
        <w:rPr>
          <w:rFonts w:ascii="Book Antiqua" w:hAnsi="Book Antiqua" w:cs="Times New Roman"/>
          <w:i/>
          <w:sz w:val="24"/>
          <w:szCs w:val="24"/>
        </w:rPr>
        <w:t> </w:t>
      </w:r>
      <w:r w:rsidRPr="00B5545D">
        <w:rPr>
          <w:rFonts w:ascii="Book Antiqua" w:hAnsi="Book Antiqua" w:cs="Times New Roman"/>
          <w:sz w:val="24"/>
          <w:szCs w:val="24"/>
        </w:rPr>
        <w:t>prevalence could also explain the finding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36/gut.2006.109413", "ISSN" : "0017-5749", "PMID" : "17047097", "abstract" : "OBJECTIVE: To evaluate the associations between abdominal obesity and gastro-oesophageal reflux disease (GORD), and their interactions with ethnicity and gender. DESIGN: A cross-sectional study. Participants completed detailed symptom questionnaires and underwent a standardised examination, including anthropometric measurements. SETTING: A large integrated healthcare system. PATIENTS: 80 110 members of the Kaiser Permanente multiphasic health check-up cohort. MAIN OUTCOME MEASURES: Gastro-oesophageal reflux-type symptoms. RESULTS: Recent reflux-type symptoms were present in 11% of the population. The multivariate OR for symptoms with an abdominal diameter (adjusted for body mass index (BMI)) of &gt;/=26 vs &lt;16.3 cm was 1.85 (95% CI 1.55 to 2.21) for the white population, 0.95 (95% CI 0.61 to 1.48) for the black population and 0.64 (95% CI 0.18 to 2.30) for Asians. The mean abdominal diameter was greater in men (22.0 cm, 95% CI 21.9 to 22.0) than in women (20.1 cm, 95% CI 20.0 to 20.1, p&lt;0.01), but the risk of symptoms for any given diameter did not differ markedly by gender. The association between increasing BMI and symptoms was also much stronger among the white population than among the black population. The association between BMI and reflux-type symptoms was partially mediated through abdominal diameter. CONCLUSIONS: There was a consistent association between abdominal diameter (independent of BMI) and reflux-type symptoms in the white population, but no consistent associations in the black population or Asians. The BMI association was also strongest among the white population. These findings, combined with the increased prevalence of abdominal obesity in male subjects, suggest that an increased obesity may disproportionately increase GORD-type symptoms in the white population and in male subjects.", "author" : [ { "dropping-particle" : "", "family" : "Corley", "given" : "Douglas a", "non-dropping-particle" : "", "parse-names" : false, "suffix" : "" }, { "dropping-particle" : "", "family" : "Kubo", "given" : "Ai", "non-dropping-particle" : "", "parse-names" : false, "suffix" : "" }, { "dropping-particle" : "", "family" : "Zhao", "given" : "Wei", "non-dropping-particle" : "", "parse-names" : false, "suffix" : "" } ], "container-title" : "Gut", "id" : "ITEM-1", "issue" : "6", "issued" : { "date-parts" : [ [ "2007" ] ] }, "page" : "756-762", "title" : "Abdominal obesity, ethnicity and gastro-oesophageal reflux symptoms.", "type" : "article-journal", "volume" : "56" }, "uris" : [ "http://www.mendeley.com/documents/?uuid=b97cbee2-18fb-4002-b11d-8e313e95cf9f", "http://www.mendeley.com/documents/?uuid=0da19d08-34bc-4dc7-b61c-423bde9b942c" ] } ], "mendeley" : { "formattedCitation" : "&lt;sup&gt;13&lt;/sup&gt;", "plainTextFormattedCitation" : "13", "previouslyFormattedCitation" : "(1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3</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p>
    <w:p w14:paraId="4624E46F" w14:textId="71A1E51F"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Adipokines have also been an important area for research on GERD and obesity, with increasing interest in ghrelin and leptin. Ghrelin, an orexigenic hormone, acts in the arcuate nucleus of the hypothalamus by activating neuropeptide Y (NPY) and agouti-related peptide (AgRP) neurons, leading to increased food intake</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16/j.mce.2012.06.012", "ISSN" : "1872-8057", "PMID" : "22789749", "abstract" : "This review highlights recent advances in the hormonal control of hypothalamic AMPK activity and the impact on appetite and energy metabolism. AMPK is an intracellular energy sensor that switches off ATP-consuming pathways and switches on ATP-producing pathways such as glucose uptake and fatty acid oxidation. In this regard, it is well positioned to respond to dynamic changes in metabolic state and nutritional over- or under-supply. Within the hypothalamus, AMPK responds to peripheral hormones that convey metabolic information based on increased plasma concentrations. For example, negative energy balance increases plasma ghrelin concentrations, increases hypothalamic AMPK and drives food intake. Conversely, plasma leptin concentrations are secreted in proportion to adipose levels and leptin suppresses hypothalamic AMPK activity and restricts food intake. This review explains that hypothalamic AMPK mediates neuroendocrine feedback control of energy metabolism. A current working model suggests that endocrine feedback influences hypothalamic AMPK via a number of mechanisms designed to shift an organism from negative to neutral energy balance. These mechanisms include (1) ghrelin stimulation of AMPK in NPY/AgRP in the arcuate nucleus (2) ghrelin stimulation of AMPK in the ventromedial hypothalamic nucleus, (3) a novel ghrelin-stimulated AMPK-dependent presynaptic mechanism that sustains AgRP neuron firing via a local synaptic memory system, (4) adiponectin stimulation of hypothalamic AMPK and (5) hypothalamic AMPK control of energy expenditure by thyroid hormone or leptin. The number of diverse mechanisms ensures hypothalamic AMPK drives the shift from negative to neutral energy balance and underscores the fundamental importance of hypothalamic AMPK to maintain neutral energy balance.", "author" : [ { "dropping-particle" : "", "family" : "Stark", "given" : "Romana", "non-dropping-particle" : "", "parse-names" : false, "suffix" : "" }, { "dropping-particle" : "", "family" : "Ashley", "given" : "Sarah E", "non-dropping-particle" : "", "parse-names" : false, "suffix" : "" }, { "dropping-particle" : "", "family" : "Andrews", "given" : "Zane B", "non-dropping-particle" : "", "parse-names" : false, "suffix" : "" } ], "container-title" : "Molecular and cellular endocrinology", "id" : "ITEM-1", "issue" : "2", "issued" : { "date-parts" : [ [ "2013", "2", "25" ] ] }, "page" : "215-23", "publisher" : "Elsevier Ireland Ltd", "title" : "AMPK and the neuroendocrine regulation of appetite and energy expenditure.", "type" : "article-journal", "volume" : "366" }, "uris" : [ "http://www.mendeley.com/documents/?uuid=ef546109-54bd-4ade-9b4a-e04e1132fba3" ] } ], "mendeley" : { "formattedCitation" : "&lt;sup&gt;14&lt;/sup&gt;", "plainTextFormattedCitation" : "14", "previouslyFormattedCitation" : "(14)"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4</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w:t>
      </w:r>
      <w:r w:rsidRPr="00B5545D">
        <w:rPr>
          <w:rFonts w:ascii="Book Antiqua" w:hAnsi="Book Antiqua" w:cs="Times New Roman"/>
          <w:sz w:val="24"/>
          <w:szCs w:val="24"/>
          <w:shd w:val="clear" w:color="auto" w:fill="FFFFFF"/>
        </w:rPr>
        <w:t>The adipose tissue–derived hormone leptin is produced in proportion to fat stores. Circulating leptin serves to communicate the state of body energy repletion to the central nervous system in order to suppress food intake and</w:t>
      </w:r>
      <w:r w:rsidR="00B66B40" w:rsidRPr="00B5545D">
        <w:rPr>
          <w:rFonts w:ascii="Book Antiqua" w:hAnsi="Book Antiqua" w:cs="Times New Roman"/>
          <w:sz w:val="24"/>
          <w:szCs w:val="24"/>
          <w:shd w:val="clear" w:color="auto" w:fill="FFFFFF"/>
        </w:rPr>
        <w:t xml:space="preserve"> permit energy expenditure</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shd w:val="clear" w:color="auto" w:fill="FFFFFF"/>
        </w:rPr>
        <w:fldChar w:fldCharType="begin" w:fldLock="1"/>
      </w:r>
      <w:r w:rsidRPr="00B5545D">
        <w:rPr>
          <w:rFonts w:ascii="Book Antiqua" w:hAnsi="Book Antiqua" w:cs="Times New Roman"/>
          <w:sz w:val="24"/>
          <w:szCs w:val="24"/>
          <w:shd w:val="clear" w:color="auto" w:fill="FFFFFF"/>
        </w:rPr>
        <w:instrText>ADDIN CSL_CITATION { "citationItems" : [ { "id" : "ITEM-1", "itemData" : { "DOI" : "10.1146/annurev.physiol.70.113006.100707", "ISBN" : "0066-4278 (Print)\\r0066-4278 (Linking)", "ISSN" : "0066-4278", "PMID" : "17937601", "abstract" : "The adipose tissue-derived hormone leptin acts via its receptor (LRb) in the brain to regulate energy balance and neuroendocrine function. LRb signaling via STAT3 and a number of other pathways is required for the totality of leptin action. The failure of elevated leptin levels to suppress feeding and mediate weight loss in common forms of obesity defines a state of so-called leptin resistance. A number of mechanisms, including the leptin-stimulated phosphorylation of Tyr(985) on LRb and the suppressor of cytokine signaling 3, attenuate leptin signaling and promote a cellular leptin resistance in obesity. Several unique features of the arcuate nucleus of the hypothalamus may contribute to the severity of cellular leptin resistance in this region. Other mechanisms that govern feeding behavior and food reward may also underlie the inception of obesity.", "author" : [ { "dropping-particle" : "", "family" : "Myers", "given" : "Martin G", "non-dropping-particle" : "", "parse-names" : false, "suffix" : "" }, { "dropping-particle" : "", "family" : "Cowley", "given" : "Michael a", "non-dropping-particle" : "", "parse-names" : false, "suffix" : "" }, { "dropping-particle" : "", "family" : "M\u00fcnzberg", "given" : "Heike", "non-dropping-particle" : "", "parse-names" : false, "suffix" : "" } ], "container-title" : "Annual review of physiology", "id" : "ITEM-1", "issued" : { "date-parts" : [ [ "2008" ] ] }, "page" : "537-556", "title" : "Mechanisms of leptin action and leptin resistance.", "type" : "article-journal", "volume" : "70" }, "uris" : [ "http://www.mendeley.com/documents/?uuid=7e75575f-bd11-415c-8a1f-b61e0a9aa3fc", "http://www.mendeley.com/documents/?uuid=edac27de-06f2-4ba1-beae-e9c1452cd83d" ] } ], "mendeley" : { "formattedCitation" : "&lt;sup&gt;15&lt;/sup&gt;", "plainTextFormattedCitation" : "15", "previouslyFormattedCitation" : "(15)" }, "properties" : { "noteIndex" : 0 }, "schema" : "https://github.com/citation-style-language/schema/raw/master/csl-citation.json" }</w:instrText>
      </w:r>
      <w:r w:rsidRPr="00B5545D">
        <w:rPr>
          <w:rFonts w:ascii="Book Antiqua" w:hAnsi="Book Antiqua" w:cs="Times New Roman"/>
          <w:sz w:val="24"/>
          <w:szCs w:val="24"/>
          <w:shd w:val="clear" w:color="auto" w:fill="FFFFFF"/>
        </w:rPr>
        <w:fldChar w:fldCharType="separate"/>
      </w:r>
      <w:r w:rsidRPr="00B5545D">
        <w:rPr>
          <w:rFonts w:ascii="Book Antiqua" w:hAnsi="Book Antiqua" w:cs="Times New Roman"/>
          <w:noProof/>
          <w:sz w:val="24"/>
          <w:szCs w:val="24"/>
          <w:shd w:val="clear" w:color="auto" w:fill="FFFFFF"/>
          <w:vertAlign w:val="superscript"/>
        </w:rPr>
        <w:t>15</w:t>
      </w:r>
      <w:r w:rsidRPr="00B5545D">
        <w:rPr>
          <w:rFonts w:ascii="Book Antiqua" w:hAnsi="Book Antiqua" w:cs="Times New Roman"/>
          <w:sz w:val="24"/>
          <w:szCs w:val="24"/>
          <w:shd w:val="clear" w:color="auto" w:fill="FFFFFF"/>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shd w:val="clear" w:color="auto" w:fill="FFFFFF"/>
        </w:rPr>
        <w:t>.</w:t>
      </w:r>
    </w:p>
    <w:p w14:paraId="105C5E1A" w14:textId="74CA437A"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In a study comparing rats with surgically-induced GERD to those with sham operations, the rats with GERD had significantly decreased food intake and body weight, despite having significantly increased levels of ghrelin</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55/2013/504816", "ISSN" : "16876121", "PMID" : "23653638", "abstract" : "To examine gastrointestinal hormone profiles and functional changes in gastroesophageal reflux disease (GERD), blood levels of the orexigenic hormone ghrelin were measured in rats with experimentally induced GERD. During the experiment, plasma acyl ghrelin levels in GERD rats were higher than those in sham-operated rats, although food intake was reduced in GERD rats. Although plasma levels of the appetite-suppressing hormone leptin were significantly decreased in GERD rats, no changes were observed in cholecystokinin levels. Repeated administration of rat ghrelin to GERD rats had no effect on the reduction in body weight or food intake. Therefore, these results suggest that aberrantly increased secretion of peripheral ghrelin and decreased ghrelin responsiveness may occur in GERD rats. Neuropeptide Y and agouti-related peptide mRNA expression in the hypothalamus of GERD rats was significantly increased, whereas proopiomelanocortin mRNA expression was significantly decreased compared to that in sham-operated rats. However, melanin-concentrating hormone (MCH) and prepro-orexin mRNA expression in the hypothalamus of GERD rats was similar to that in sham-operated rats. These results suggest that although GERD rats have higher plasma ghrelin levels, ghrelin signaling in GERD rats may be suppressed due to reduced MCH and/or orexin synthesis in the hypothalamus.", "author" : [ { "dropping-particle" : "", "family" : "Nahata", "given" : "Miwa", "non-dropping-particle" : "", "parse-names" : false, "suffix" : "" }, { "dropping-particle" : "", "family" : "Saegusa", "given" : "Yayoi", "non-dropping-particle" : "", "parse-names" : false, "suffix" : "" }, { "dropping-particle" : "", "family" : "Harada", "given" : "Yumi", "non-dropping-particle" : "", "parse-names" : false, "suffix" : "" }, { "dropping-particle" : "", "family" : "Tsuchiya", "given" : "Naoko", "non-dropping-particle" : "", "parse-names" : false, "suffix" : "" }, { "dropping-particle" : "", "family" : "Hattori", "given" : "Tomohisa", "non-dropping-particle" : "", "parse-names" : false, "suffix" : "" }, { "dropping-particle" : "", "family" : "Takeda", "given" : "Hiroshi", "non-dropping-particle" : "", "parse-names" : false, "suffix" : "" } ], "container-title" : "Gastroenterology Research and Practice", "id" : "ITEM-1", "issued" : { "date-parts" : [ [ "2013" ] ] }, "title" : "Changes in ghrelin-related factors in gastroesophageal reflux disease in rats", "type" : "article-journal", "volume" : "2013" }, "uris" : [ "http://www.mendeley.com/documents/?uuid=413c6446-50ed-4e32-8d05-2721d3b9cb7c", "http://www.mendeley.com/documents/?uuid=7d015ae6-603e-47a0-9fb0-72878534aee1" ] } ], "mendeley" : { "formattedCitation" : "&lt;sup&gt;16&lt;/sup&gt;", "plainTextFormattedCitation" : "16", "previouslyFormattedCitation" : "(16)"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6</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Even with repeated administration of acyl ghrelin, GERD rats had no improvement in food intake or body weight, suggesting that GERD rats may need a higher level of exogenous ghrelin for its predicted effect. The authors concluded that aberrantly increased secretion of peripheral ghrelin and decreased ghrelin responsiveness may occur in GERD rats. When analyzing the various steps in the orexigenic signaling pathway, the authors also found that while NPY and AgRP mRNA expression in GERD rats was increased, the GERD rats appeared to have dysfunction further along in the orexigenic signaling pathway, potentially leading to suppression of ghrelin signaling. In humans ghrelin has been reported to be positively associated with Barrett’s esophagus but inversel</w:t>
      </w:r>
      <w:r w:rsidR="00B66B40" w:rsidRPr="00B5545D">
        <w:rPr>
          <w:rFonts w:ascii="Book Antiqua" w:hAnsi="Book Antiqua" w:cs="Times New Roman"/>
          <w:sz w:val="24"/>
          <w:szCs w:val="24"/>
        </w:rPr>
        <w:t>y associated with GERD symptom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53/j.gastro.2013.08.052", "ISSN" : "1528-0012", "PMID" : "23999171", "abstract" : "BACKGROUND &amp; AIMS: Insulin and leptin have proliferative and anti-apoptotic effects. Ghrelin promotes gastric emptying and secretion of growth hormone and inhibits inflammation. We assessed whether diabetes mellitus and serum levels of insulin, leptin, and ghrelin are associated with gastroesophageal reflux disease (GERD) and Barrett's esophagus. METHODS: We conducted a case-control study in 822 men undergoing colorectal cancer screening who were recruited to also undergo upper endoscopy. We identified 70 with Barrett's esophagus; 80 additional men with Barrett's esophagus were recruited shortly after their clinical diagnoses. Serum levels of insulin, leptin, and ghrelin were assayed in all 104 fasting men with Barrett's esophagus without diabetes and 271 without diabetes or Barrett's esophagus. Logistic regression was used to estimate the effects of diabetes and levels of insulin, leptin, and ghrelin on GERD and Barrett's esophagus. RESULTS: Among men with GERD, diabetes was inversely associated with Barrett's esophagus (adjusted odds ratio [OR] = 0.383; 95% confidence interval [CI]: 0.179-0.821). Among nondiabetics, hyperinsulinemia was positively associated with Barrett's esophagus, but the association was attenuated by adjustment for leptin and ghrelin. Leptin was positively associated with Barrett's esophagus, adjusting for obesity, GERD, and levels of insulin and ghrelin (OR for 3(rd) vs 1(st) tertile = 3.25; 95% CI: 1.29-8.17); this association was stronger in men with GERD (P = .01 for OR heterogeneity). Ghrelin was positively associated with Barrett's esophagus (OR for an increment of 400 pg/mL = 1.39; 95% CI: 1.09-1.76), but inversely associated with GERD (OR for 3(rd) vs 1(st) tertile = 0.364; 95% CI: 0.195-0.680). CONCLUSIONS: Based on a case-control study, leptin was associated with Barrett's esophagus, particularly in men with GERD. Serum insulin level was associated with Barrett's esophagus, but might be mediated by leptin. Serum ghrelin was inversely associated with GERD, as hypothesized, but positively associated with Barrett's esophagus, contrary to our hypothesis. Additional studies are needed in men and women to replicate these findings.", "author" : [ { "dropping-particle" : "", "family" : "Rubenstein", "given" : "Joel H", "non-dropping-particle" : "", "parse-names" : false, "suffix" : "" }, { "dropping-particle" : "", "family" : "Morgenstern", "given" : "Hal", "non-dropping-particle" : "", "parse-names" : false, "suffix" : "" }, { "dropping-particle" : "", "family" : "McConell", "given" : "Daniel", "non-dropping-particle" : "", "parse-names" : false, "suffix" : "" }, { "dropping-particle" : "", "family" : "Scheiman", "given" : "James M", "non-dropping-particle" : "", "parse-names" : false, "suffix" : "" }, { "dropping-particle" : "", "family" : "Schoenfeld", "given" : "Philip", "non-dropping-particle" : "", "parse-names" : false, "suffix" : "" }, { "dropping-particle" : "", "family" : "Appelman", "given" : "Henry", "non-dropping-particle" : "", "parse-names" : false, "suffix" : "" }, { "dropping-particle" : "", "family" : "McMahon", "given" : "Laurence F", "non-dropping-particle" : "", "parse-names" : false, "suffix" : "" }, { "dropping-particle" : "", "family" : "Kao", "given" : "John Y", "non-dropping-particle" : "", "parse-names" : false, "suffix" : "" }, { "dropping-particle" : "", "family" : "Metko", "given" : "Val", "non-dropping-particle" : "", "parse-names" : false, "suffix" : "" }, { "dropping-particle" : "", "family" : "Zhang", "given" : "Min", "non-dropping-particle" : "", "parse-names" : false, "suffix" : "" }, { "dropping-particle" : "", "family" : "Inadomi", "given" : "John M", "non-dropping-particle" : "", "parse-names" : false, "suffix" : "" } ], "container-title" : "Gastroenterology", "id" : "ITEM-1", "issue" : "6", "issued" : { "date-parts" : [ [ "2013", "12" ] ] }, "page" : "1237-44.e1-5", "title" : "Associations of diabetes mellitus, insulin, leptin, and ghrelin with gastroesophageal reflux and Barrett's esophagus.", "type" : "article-journal", "volume" : "145" }, "uris" : [ "http://www.mendeley.com/documents/?uuid=b71283db-c3ea-4a16-a287-0393742623ac", "http://www.mendeley.com/documents/?uuid=39aa6696-4ee0-4ded-be39-6c364e413eff" ] } ], "mendeley" : { "formattedCitation" : "&lt;sup&gt;17&lt;/sup&gt;", "plainTextFormattedCitation" : "17", "previouslyFormattedCitation" : "(17)"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7</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p>
    <w:p w14:paraId="4292D4E0" w14:textId="77777777" w:rsidR="00BF057E" w:rsidRPr="00B5545D" w:rsidRDefault="00BF057E" w:rsidP="0097323E">
      <w:pPr>
        <w:pStyle w:val="NoSpacing"/>
        <w:spacing w:line="360" w:lineRule="auto"/>
        <w:contextualSpacing/>
        <w:jc w:val="both"/>
        <w:rPr>
          <w:rFonts w:ascii="Book Antiqua" w:hAnsi="Book Antiqua" w:cs="Times New Roman"/>
          <w:sz w:val="24"/>
          <w:szCs w:val="24"/>
        </w:rPr>
      </w:pPr>
    </w:p>
    <w:p w14:paraId="36ABE223" w14:textId="3EBCAC1E" w:rsidR="00BF057E" w:rsidRPr="00B5545D" w:rsidRDefault="00BF057E" w:rsidP="0097323E">
      <w:pPr>
        <w:pStyle w:val="NoSpacing"/>
        <w:spacing w:line="360" w:lineRule="auto"/>
        <w:contextualSpacing/>
        <w:jc w:val="both"/>
        <w:rPr>
          <w:rFonts w:ascii="Book Antiqua" w:hAnsi="Book Antiqua" w:cs="Times New Roman"/>
          <w:sz w:val="24"/>
          <w:szCs w:val="24"/>
          <w:lang w:eastAsia="zh-CN"/>
        </w:rPr>
      </w:pPr>
      <w:r w:rsidRPr="00B5545D">
        <w:rPr>
          <w:rFonts w:ascii="Book Antiqua" w:hAnsi="Book Antiqua" w:cs="Times New Roman"/>
          <w:sz w:val="24"/>
          <w:szCs w:val="24"/>
        </w:rPr>
        <w:lastRenderedPageBreak/>
        <w:t>Leptin has also been implicated in the relationship betw</w:t>
      </w:r>
      <w:r w:rsidR="00560B3C">
        <w:rPr>
          <w:rFonts w:ascii="Book Antiqua" w:hAnsi="Book Antiqua" w:cs="Times New Roman"/>
          <w:sz w:val="24"/>
          <w:szCs w:val="24"/>
        </w:rPr>
        <w:t xml:space="preserve">een obesity and GERD symptoms. </w:t>
      </w:r>
      <w:r w:rsidRPr="00B5545D">
        <w:rPr>
          <w:rFonts w:ascii="Book Antiqua" w:hAnsi="Book Antiqua" w:cs="Times New Roman"/>
          <w:sz w:val="24"/>
          <w:szCs w:val="24"/>
        </w:rPr>
        <w:t>In a study on Egyptian patients with GERD, leptin was found to be significantly positively correlated with symptom score severity, weight, BMI, waist circumference, waist-to-height ratio, total abdominal fat, subcutaneous abdominal adipose tissue, and intra-abdominal adipose tissue; yet it was negatively correlated with waist-to-hip ratio</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11/dote.12271", "ISSN" : "11208694", "author" : [ { "dropping-particle" : "", "family" : "Abdelkader", "given" : "N. a.", "non-dropping-particle" : "", "parse-names" : false, "suffix" : "" }, { "dropping-particle" : "", "family" : "Montasser", "given" : "I. F.", "non-dropping-particle" : "", "parse-names" : false, "suffix" : "" }, { "dropping-particle" : "", "family" : "Bioumy", "given" : "E. E.", "non-dropping-particle" : "", "parse-names" : false, "suffix" : "" }, { "dropping-particle" : "", "family" : "Saad", "given" : "W. E.", "non-dropping-particle" : "", "parse-names" : false, "suffix" : "" } ], "container-title" : "Diseases of the Esophagus", "id" : "ITEM-1", "issued" : { "date-parts" : [ [ "2014" ] ] }, "page" : "n/a-n/a", "title" : "Impact of anthropometric measures and serum leptin on severity of gastroesophageal reflux disease", "type" : "article-journal" }, "uris" : [ "http://www.mendeley.com/documents/?uuid=2fbf2f00-b3dd-469c-aa4b-375849d5d834", "http://www.mendeley.com/documents/?uuid=a36bd0f2-db0e-489e-8510-d2ef6f9a2116" ] } ], "mendeley" : { "formattedCitation" : "&lt;sup&gt;18&lt;/sup&gt;", "manualFormatting" : "18", "plainTextFormattedCitation" : "18", "previouslyFormattedCitation" : "(18)"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8</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w:t>
      </w:r>
    </w:p>
    <w:p w14:paraId="6EA76420" w14:textId="254246DD" w:rsidR="00183B18"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The adipokine adiponectin has been investigated in GERD, because it is secreted from visceral fat and can suppress tissue inflammation. Adiponectin has been shown to be inversely correlated to BMI, and in a study on male patients with and without erosive esophagitis, serum adiponectin levels were found to be lower in patients with erosive disease. The authors concluded that low adiponectin levels may be associated with an increased risk</w:t>
      </w:r>
      <w:r w:rsidR="00B66B40" w:rsidRPr="00B5545D">
        <w:rPr>
          <w:rFonts w:ascii="Book Antiqua" w:hAnsi="Book Antiqua" w:cs="Times New Roman"/>
          <w:sz w:val="24"/>
          <w:szCs w:val="24"/>
        </w:rPr>
        <w:t xml:space="preserve"> for erosive esophagitis in men</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535-011-0453-3", "ISSN" : "09441174", "PMID" : "21845377", "abstract" : "BACKGROUND: Obesity is a risk factor for gastro-esophageal reflux disease (GERD). It is generally considered that intra-abdominal pressure in obese subjects is involved in the pathogenesis of GERD through acid exposure to the esophagus. Recently, visceral fat has been recognized as an endocrine organ that secretes various adipocytokines including adiponectin. The aim of this study was to elucidate the relation between adiponectin and erosive esophagitis. METHODS: This was a cross-sectional retrospective observational study: 2405 consecutive subjects who underwent screening esophago-gastro-duodenoscopy with serum adiponectin measurement as part of their physical check-up programs were analyzed. Clinical factors were compared between subjects with and without erosive esophagitis. The association between adiponectin and erosive esophagitis was assessed using a bootstrapping re-sampling method after adjustment for factors that tended to be different in univariate analysis. RESULTS: Serum adiponectin levels were significantly lower in those with erosive esophagitis (8.17 \u03bcg/ml) than in those without (10.1). The erosive esophagitis group had a greater body mass index (BMI) and waist circumference (WC) and a higher prevalence of hiatal hernia. Using the bootstrap method, with a lower adiponectin cut-off value of 3-7 \u03bcg/ml, the lower limit of the 95% confidence interval of the adjusted odds ratio consistently exceeded 1 after adjustment for BMI and hiatal hernia in men. When adjusting for WC instead of BMI, the effect of adiponectin was reduced but remained significant at a lower cut-off value (3-3.5 \u03bcg/ml). CONCLUSIONS: Low serum adiponectin levels may be associated with an increased risk for erosive esophagitis in men.", "author" : [ { "dropping-particle" : "", "family" : "Kato", "given" : "Motohiko", "non-dropping-particle" : "", "parse-names" : false, "suffix" : "" }, { "dropping-particle" : "", "family" : "Watabe", "given" : "Kenji", "non-dropping-particle" : "", "parse-names" : false, "suffix" : "" }, { "dropping-particle" : "", "family" : "Hamasaki", "given" : "Toshimitsu", "non-dropping-particle" : "", "parse-names" : false, "suffix" : "" }, { "dropping-particle" : "", "family" : "Umeda", "given" : "Miyuki", "non-dropping-particle" : "", "parse-names" : false, "suffix" : "" }, { "dropping-particle" : "", "family" : "Furubayashi", "given" : "Aiko", "non-dropping-particle" : "", "parse-names" : false, "suffix" : "" }, { "dropping-particle" : "", "family" : "Kinoshita", "given" : "Kazuo", "non-dropping-particle" : "", "parse-names" : false, "suffix" : "" }, { "dropping-particle" : "", "family" : "Kishida", "given" : "Osamu", "non-dropping-particle" : "", "parse-names" : false, "suffix" : "" }, { "dropping-particle" : "", "family" : "Fujimoto", "given" : "Takashi", "non-dropping-particle" : "", "parse-names" : false, "suffix" : "" }, { "dropping-particle" : "", "family" : "Yamada", "given" : "Akira", "non-dropping-particle" : "", "parse-names" : false, "suffix" : "" }, { "dropping-particle" : "", "family" : "Tsukamoto", "given" : "Yoshifumi", "non-dropping-particle" : "", "parse-names" : false, "suffix" : "" }, { "dropping-particle" : "", "family" : "Yamamoto", "given" : "Shunsuke", "non-dropping-particle" : "", "parse-names" : false, "suffix" : "" }, { "dropping-particle" : "", "family" : "Kamada", "given" : "Yoshihiro", "non-dropping-particle" : "", "parse-names" : false, "suffix" : "" }, { "dropping-particle" : "", "family" : "Yoshida", "given" : "Yuichi", "non-dropping-particle" : "", "parse-names" : false, "suffix" : "" }, { "dropping-particle" : "", "family" : "Kiso", "given" : "Shinichi", "non-dropping-particle" : "", "parse-names" : false, "suffix" : "" }, { "dropping-particle" : "", "family" : "Tsutsui", "given" : "Shusaku", "non-dropping-particle" : "", "parse-names" : false, "suffix" : "" }, { "dropping-particle" : "", "family" : "Kihara", "given" : "Shinji", "non-dropping-particle" : "", "parse-names" : false, "suffix" : "" }, { "dropping-particle" : "", "family" : "Hayashi", "given" : "Norio", "non-dropping-particle" : "", "parse-names" : false, "suffix" : "" }, { "dropping-particle" : "", "family" : "Matsuzawa", "given" : "Yuji", "non-dropping-particle" : "", "parse-names" : false, "suffix" : "" } ], "container-title" : "Journal of Gastroenterology", "id" : "ITEM-1", "issue" : "12", "issued" : { "date-parts" : [ [ "2011" ] ] }, "page" : "1361-1367", "title" : "Association of low serum adiponectin levels with erosive esophagitis in men: An analysis of 2405 subjects undergoing physical check-ups", "type" : "article-journal", "volume" : "46" }, "uris" : [ "http://www.mendeley.com/documents/?uuid=5d49d6a9-94da-43ca-a010-eab58130cece", "http://www.mendeley.com/documents/?uuid=b319b7dc-7eb6-4e62-9d8c-65cc5b38ffb9" ] } ], "mendeley" : { "formattedCitation" : "&lt;sup&gt;19&lt;/sup&gt;", "manualFormatting" : "19", "plainTextFormattedCitation" : "19", "previouslyFormattedCitation" : "(19)"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9</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p>
    <w:p w14:paraId="0E89A07D" w14:textId="7AA54BE5" w:rsidR="00BF057E" w:rsidRPr="00B5545D" w:rsidRDefault="00183B18"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A recent study has als</w:t>
      </w:r>
      <w:r w:rsidR="00021084" w:rsidRPr="00B5545D">
        <w:rPr>
          <w:rFonts w:ascii="Book Antiqua" w:hAnsi="Book Antiqua" w:cs="Times New Roman"/>
          <w:sz w:val="24"/>
          <w:szCs w:val="24"/>
        </w:rPr>
        <w:t xml:space="preserve">o shown a </w:t>
      </w:r>
      <w:r w:rsidRPr="00B5545D">
        <w:rPr>
          <w:rFonts w:ascii="Book Antiqua" w:hAnsi="Book Antiqua" w:cs="Times New Roman"/>
          <w:sz w:val="24"/>
          <w:szCs w:val="24"/>
        </w:rPr>
        <w:t xml:space="preserve">link between nonalcoholic fatty liver disease (NAFLD) and GERD. While NAFLD has a known association with obesity, in this study </w:t>
      </w:r>
      <w:r w:rsidR="00021084" w:rsidRPr="00B5545D">
        <w:rPr>
          <w:rFonts w:ascii="Book Antiqua" w:hAnsi="Book Antiqua" w:cs="Times New Roman"/>
          <w:sz w:val="24"/>
          <w:szCs w:val="24"/>
        </w:rPr>
        <w:t xml:space="preserve">of 206 outpatients with NAFLD in a single center the prevalence of typical GERD symptoms was higher in these patients </w:t>
      </w:r>
      <w:r w:rsidR="00045AD3" w:rsidRPr="00B5545D">
        <w:rPr>
          <w:rFonts w:ascii="Book Antiqua" w:hAnsi="Book Antiqua" w:cs="Times New Roman"/>
          <w:sz w:val="24"/>
          <w:szCs w:val="24"/>
        </w:rPr>
        <w:t xml:space="preserve">compared with controls </w:t>
      </w:r>
      <w:r w:rsidR="00021084" w:rsidRPr="00B5545D">
        <w:rPr>
          <w:rFonts w:ascii="Book Antiqua" w:hAnsi="Book Antiqua" w:cs="Times New Roman"/>
          <w:sz w:val="24"/>
          <w:szCs w:val="24"/>
        </w:rPr>
        <w:t>and independent of BMI</w:t>
      </w:r>
      <w:r w:rsidR="00021084" w:rsidRPr="00B5545D">
        <w:rPr>
          <w:rFonts w:ascii="Book Antiqua" w:hAnsi="Book Antiqua" w:cs="Times New Roman"/>
          <w:sz w:val="24"/>
          <w:szCs w:val="24"/>
          <w:vertAlign w:val="superscript"/>
        </w:rPr>
        <w:t>[20]</w:t>
      </w:r>
      <w:r w:rsidR="00021084" w:rsidRPr="00B5545D">
        <w:rPr>
          <w:rFonts w:ascii="Book Antiqua" w:hAnsi="Book Antiqua" w:cs="Times New Roman"/>
          <w:sz w:val="24"/>
          <w:szCs w:val="24"/>
        </w:rPr>
        <w:t>. The authors postulated that higher serum levels of certain cytokines</w:t>
      </w:r>
      <w:r w:rsidR="00045AD3" w:rsidRPr="00B5545D">
        <w:rPr>
          <w:rFonts w:ascii="Book Antiqua" w:hAnsi="Book Antiqua" w:cs="Times New Roman"/>
          <w:sz w:val="24"/>
          <w:szCs w:val="24"/>
        </w:rPr>
        <w:t xml:space="preserve"> found in patients with NAFLD, which can be independent of obesity and also overexpressed in the esophageal mucosa of GERD patients, may help explain the findings. As NAFLD has been proposed as a potential new criterion to define metabolic syndrome</w:t>
      </w:r>
      <w:r w:rsidR="002700E1" w:rsidRPr="00B5545D">
        <w:rPr>
          <w:rFonts w:ascii="Book Antiqua" w:hAnsi="Book Antiqua" w:cs="Times New Roman"/>
          <w:sz w:val="24"/>
          <w:szCs w:val="24"/>
        </w:rPr>
        <w:t xml:space="preserve"> and is associated with many of the outcomes of obesity</w:t>
      </w:r>
      <w:r w:rsidR="002700E1" w:rsidRPr="00B5545D">
        <w:rPr>
          <w:rFonts w:ascii="Book Antiqua" w:hAnsi="Book Antiqua" w:cs="Times New Roman"/>
          <w:sz w:val="24"/>
          <w:szCs w:val="24"/>
          <w:vertAlign w:val="superscript"/>
        </w:rPr>
        <w:t>[21]</w:t>
      </w:r>
      <w:r w:rsidR="002700E1" w:rsidRPr="00B5545D">
        <w:rPr>
          <w:rFonts w:ascii="Book Antiqua" w:hAnsi="Book Antiqua" w:cs="Times New Roman"/>
          <w:sz w:val="24"/>
          <w:szCs w:val="24"/>
        </w:rPr>
        <w:t>, further study on the specific role in NAFLD leading to GERD is warranted.</w:t>
      </w:r>
    </w:p>
    <w:p w14:paraId="50DE9913" w14:textId="77777777"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rPr>
      </w:pPr>
      <w:r w:rsidRPr="00B5545D">
        <w:rPr>
          <w:rFonts w:ascii="Book Antiqua" w:hAnsi="Book Antiqua" w:cs="Times New Roman"/>
          <w:sz w:val="24"/>
          <w:szCs w:val="24"/>
        </w:rPr>
        <w:t>Overall, while there are several pathophysiologic mechanisms that may explain the risk of GERD in the obese population, both the predisposition for hiatal hernias and direct impact of visceral adiposity remain the most substantiated. Further studies are needed to decipher the influence of adipokines on the development of GERD in this population, as well as the potential differences in the incidence of GERD by gender and ethnicity.</w:t>
      </w:r>
    </w:p>
    <w:p w14:paraId="06A35A8D" w14:textId="77777777" w:rsidR="00BF057E" w:rsidRPr="00B5545D" w:rsidRDefault="00BF057E" w:rsidP="0097323E">
      <w:pPr>
        <w:pStyle w:val="NoSpacing"/>
        <w:spacing w:line="360" w:lineRule="auto"/>
        <w:contextualSpacing/>
        <w:jc w:val="both"/>
        <w:rPr>
          <w:rFonts w:ascii="Book Antiqua" w:hAnsi="Book Antiqua" w:cs="Times New Roman"/>
          <w:sz w:val="24"/>
          <w:szCs w:val="24"/>
        </w:rPr>
      </w:pPr>
    </w:p>
    <w:p w14:paraId="73CAF99B" w14:textId="325D9890" w:rsidR="00BF057E" w:rsidRPr="00170D17" w:rsidRDefault="00BF057E" w:rsidP="0097323E">
      <w:pPr>
        <w:pStyle w:val="NoSpacing"/>
        <w:spacing w:line="360" w:lineRule="auto"/>
        <w:contextualSpacing/>
        <w:jc w:val="both"/>
        <w:rPr>
          <w:rFonts w:ascii="Book Antiqua" w:hAnsi="Book Antiqua" w:cs="Times New Roman"/>
          <w:b/>
          <w:sz w:val="24"/>
          <w:szCs w:val="24"/>
          <w:lang w:eastAsia="zh-CN"/>
        </w:rPr>
      </w:pPr>
      <w:r w:rsidRPr="00B5545D">
        <w:rPr>
          <w:rFonts w:ascii="Book Antiqua" w:hAnsi="Book Antiqua" w:cs="Times New Roman"/>
          <w:b/>
          <w:sz w:val="24"/>
          <w:szCs w:val="24"/>
        </w:rPr>
        <w:lastRenderedPageBreak/>
        <w:t>N</w:t>
      </w:r>
      <w:r w:rsidR="00AB2A1E" w:rsidRPr="00B5545D">
        <w:rPr>
          <w:rFonts w:ascii="Book Antiqua" w:hAnsi="Book Antiqua" w:cs="Times New Roman"/>
          <w:b/>
          <w:sz w:val="24"/>
          <w:szCs w:val="24"/>
        </w:rPr>
        <w:t>ON-SURGICAL MANAGEMENT OF GERD IN OBESE PATIENTS</w:t>
      </w:r>
    </w:p>
    <w:p w14:paraId="63F27C82" w14:textId="647CEA24" w:rsidR="00BF057E" w:rsidRPr="00B5545D" w:rsidRDefault="00BF057E" w:rsidP="0097323E">
      <w:pPr>
        <w:pStyle w:val="NoSpacing"/>
        <w:spacing w:line="360" w:lineRule="auto"/>
        <w:contextualSpacing/>
        <w:jc w:val="both"/>
        <w:rPr>
          <w:rFonts w:ascii="Book Antiqua" w:hAnsi="Book Antiqua" w:cs="Times New Roman"/>
          <w:sz w:val="24"/>
          <w:szCs w:val="24"/>
          <w:lang w:eastAsia="zh-CN"/>
        </w:rPr>
      </w:pPr>
      <w:r w:rsidRPr="00B5545D">
        <w:rPr>
          <w:rFonts w:ascii="Book Antiqua" w:hAnsi="Book Antiqua" w:cs="Times New Roman"/>
          <w:sz w:val="24"/>
          <w:szCs w:val="24"/>
        </w:rPr>
        <w:t>Lifestyle modifications have long been paramount to the management of GERD, and while most behavioral factors have not been extensively studied in the obese population, many of the interventions have proven to be effective in both normal</w:t>
      </w:r>
      <w:r w:rsidR="00560B3C">
        <w:rPr>
          <w:rFonts w:ascii="Book Antiqua" w:hAnsi="Book Antiqua" w:cs="Times New Roman"/>
          <w:sz w:val="24"/>
          <w:szCs w:val="24"/>
        </w:rPr>
        <w:t xml:space="preserve"> weight and obese individuals. </w:t>
      </w:r>
    </w:p>
    <w:p w14:paraId="45643A76" w14:textId="5DAEA874"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Weight gain and weight loss are associated with an increase and decrease in reflux symptoms, respectively, in both no</w:t>
      </w:r>
      <w:r w:rsidR="00B66B40" w:rsidRPr="00B5545D">
        <w:rPr>
          <w:rFonts w:ascii="Book Antiqua" w:hAnsi="Book Antiqua" w:cs="Times New Roman"/>
          <w:sz w:val="24"/>
          <w:szCs w:val="24"/>
        </w:rPr>
        <w:t>rmal and overweight individual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59/000323927", "ISSN" : "02572753", "author" : [ { "dropping-particle" : "", "family" : "Sonnenberg", "given" : "Amnon", "non-dropping-particle" : "", "parse-names" : false, "suffix" : "" } ], "container-title" : "Digestive Diseases", "id" : "ITEM-1", "issue" : "2", "issued" : { "date-parts" : [ [ "2011" ] ] }, "page" : "229-234", "title" : "Effects of environment and lifestyle on gastroesophageal reflux disease", "type" : "article-journal", "volume" : "29" }, "uris" : [ "http://www.mendeley.com/documents/?uuid=56924e25-6c21-4de2-9673-7f407feb45ac", "http://www.mendeley.com/documents/?uuid=60ca0263-dc97-4381-8782-4f5f90493bad" ] }, { "id" : "ITEM-2", "itemData" : { "DOI" : "10.1038/oby.2012.180", "ISSN" : "1930-7381", "PMID" : "23532991", "abstract" : "OBJECTIVE: Weight gain is an important risk factor for gastroesophageal reflux disease (GERD); however, whether weight loss can lead to resolution of GERD symptoms is not clear. Our aim was to measure the impact of weight loss on GERD symptoms.\\n\\nDESIGN AND METHODS: In a prospective cohort study at a tertiary referral center, overweight/obese subjects (BMI 25-39.9 kg/m2) were enrolled in a structured weight loss program. Weight loss strategies included dietary modifications, increased physical activity and behavioral changes. At baseline and at 6 months, BMI and waist circumference were measured and all participants completed a validated reflux disease questionnaire.\\n\\nRESULTS: A total of 332 adult subjects, mean age 46 years and 66% women were prospectively enrolled. At baseline, the mean body weight, BMI, and waist circumference were 101 (\u00b118) kg, 35 (\u00b15) kg/m2 and 103 (\u00b113) cm. At 6 months, majority of the subjects (97%) lost weight (average weight loss: 13 \u00b1 7.7 kg) and as compared with baseline, there was a significant decrease in the overall prevalence of GERD (15 vs. 37%; P &lt; 0.01) and the mean GERD symptom score (1.8 vs. 5.5; P &lt; 0.01). Overall, 81% of the subjects had reduction in GERD symptom scores; 65% had complete resolution and 15% had partial resolution of reflux symptoms. There was a significant correlation between % body weight loss and reduction in GERD symptom scores (r = 0.17, P &lt; 0.05).\\n\\nCONCLUSIONS: In conclusion, the overall prevalence of GERD symptoms is high (37%) in overweight and obese subjects. A structured weight loss program can lead to complete resolution of GERD symptoms in the majority of these subjects.", "author" : [ { "dropping-particle" : "", "family" : "Singh", "given" : "Mandeep", "non-dropping-particle" : "", "parse-names" : false, "suffix" : "" }, { "dropping-particle" : "", "family" : "Lee", "given" : "Jaehoon", "non-dropping-particle" : "", "parse-names" : false, "suffix" : "" }, { "dropping-particle" : "", "family" : "Gupta", "given" : "Neil", "non-dropping-particle" : "", "parse-names" : false, "suffix" : "" }, { "dropping-particle" : "", "family" : "Gaddam", "given" : "Srinivas", "non-dropping-particle" : "", "parse-names" : false, "suffix" : "" }, { "dropping-particle" : "", "family" : "Smith", "given" : "Bryan K.", "non-dropping-particle" : "", "parse-names" : false, "suffix" : "" }, { "dropping-particle" : "", "family" : "Wani", "given" : "Sachin B.", "non-dropping-particle" : "", "parse-names" : false, "suffix" : "" }, { "dropping-particle" : "", "family" : "Sullivan", "given" : "Debra K.", "non-dropping-particle" : "", "parse-names" : false, "suffix" : "" }, { "dropping-particle" : "", "family" : "Rastogi", "given" : "Amit", "non-dropping-particle" : "", "parse-names" : false, "suffix" : "" }, { "dropping-particle" : "", "family" : "Bansal", "given" : "Ajay", "non-dropping-particle" : "", "parse-names" : false, "suffix" : "" }, { "dropping-particle" : "", "family" : "Donnelly", "given" : "Joseph E.", "non-dropping-particle" : "", "parse-names" : false, "suffix" : "" }, { "dropping-particle" : "", "family" : "Sharma", "given" : "Prateek", "non-dropping-particle" : "", "parse-names" : false, "suffix" : "" } ], "container-title" : "Obesity", "id" : "ITEM-2", "issue" : "2", "issued" : { "date-parts" : [ [ "2012" ] ] }, "page" : "284-290", "title" : "Weight Loss Can Lead to Resolution of Gastroesophageal Reflux Disease Symptoms: A Prospective Intervention Trial", "type" : "article-journal", "volume" : "21" }, "uris" : [ "http://www.mendeley.com/documents/?uuid=45590607-f8e2-4980-9e43-d28c1fc1eafa", "http://www.mendeley.com/documents/?uuid=40502fea-9cfe-4c74-8ead-be569a589160" ] }, { "id" : "ITEM-3", "itemData" : { "DOI" : "10.1056/NEJMoa054391", "ISSN" : "0028-4793", "PMID" : "16738270", "abstract" : "Overweight and obese persons are at increased risk for gastroesophageal reflux disease. An association between body-mass index (BMI)--the weight in kilograms divided by the square of the height in meters - and symptoms of gastroesophageal reflux disease in persons of normal weight has not been demonstrated.", "author" : [ { "dropping-particle" : "", "family" : "Jacobson", "given" : "Brian C", "non-dropping-particle" : "", "parse-names" : false, "suffix" : "" }, { "dropping-particle" : "", "family" : "Somers", "given" : "Samuel C", "non-dropping-particle" : "", "parse-names" : false, "suffix" : "" }, { "dropping-particle" : "", "family" : "Fuchs", "given" : "Charles S", "non-dropping-particle" : "", "parse-names" : false, "suffix" : "" }, { "dropping-particle" : "", "family" : "Kelly", "given" : "Ciar\u00e1n P", "non-dropping-particle" : "", "parse-names" : false, "suffix" : "" }, { "dropping-particle" : "", "family" : "Camargo", "given" : "Carlos a", "non-dropping-particle" : "", "parse-names" : false, "suffix" : "" } ], "container-title" : "The New England journal of medicine", "id" : "ITEM-3", "issue" : "22", "issued" : { "date-parts" : [ [ "2006" ] ] }, "page" : "2340-2348", "title" : "Body-mass index and symptoms of gastroesophageal reflux in women.", "type" : "article-journal", "volume" : "354" }, "uris" : [ "http://www.mendeley.com/documents/?uuid=7f9ef223-dc0e-493c-9c03-2db75185385a" ] } ], "mendeley" : { "formattedCitation" : "&lt;sup&gt;3,20,21&lt;/sup&gt;", "manualFormatting" : "3,20,21", "plainTextFormattedCitation" : "3,20,21", "previouslyFormattedCitation" : "(3,20,2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3,2</w:t>
      </w:r>
      <w:r w:rsidR="002700E1" w:rsidRPr="00B5545D">
        <w:rPr>
          <w:rFonts w:ascii="Book Antiqua" w:hAnsi="Book Antiqua" w:cs="Times New Roman"/>
          <w:noProof/>
          <w:sz w:val="24"/>
          <w:szCs w:val="24"/>
          <w:vertAlign w:val="superscript"/>
        </w:rPr>
        <w:t>2</w:t>
      </w:r>
      <w:r w:rsidRPr="00B5545D">
        <w:rPr>
          <w:rFonts w:ascii="Book Antiqua" w:hAnsi="Book Antiqua" w:cs="Times New Roman"/>
          <w:noProof/>
          <w:sz w:val="24"/>
          <w:szCs w:val="24"/>
          <w:vertAlign w:val="superscript"/>
        </w:rPr>
        <w:t>,2</w:t>
      </w:r>
      <w:r w:rsidR="002700E1"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One study specifically demonstrated that weight loss via dietary advice can improve reflux sym</w:t>
      </w:r>
      <w:r w:rsidR="00B66B40" w:rsidRPr="00B5545D">
        <w:rPr>
          <w:rFonts w:ascii="Book Antiqua" w:hAnsi="Book Antiqua" w:cs="Times New Roman"/>
          <w:sz w:val="24"/>
          <w:szCs w:val="24"/>
        </w:rPr>
        <w:t>ptoms in overweight individual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80/003655299750026326", "ISSN" : "0036-5521", "PMID" : "10365891", "abstract" : "BACKGROUND: Weight loss is commonly recommended as part of first-line management of gastrooesophageal reflux disease (GORD) despite the paucity of published clinical trials. The aim of this study was to prospectively assess the independent effect of weight loss on reflux symptoms in overweight individuals with either normal endoscopic findings or grade-I oesophagitis. METHODS: Thirty-four patients were recruited on the basis of a body mass index (BMI) of greater than 23 and symptoms of GORD for at least 6 months. All patients were advised to lose weight. Symptoms of gastro-oesophageal reflux (GOR) were scored, using a modified DeMeester questionnaire at 0, 6, and 26 weeks. Patients who were unable to stop taking all medication for control of symptoms were excluded from the study. Changes in weight and symptom score were analysed by using a paired t test. Correlation between change in weight and symptom score was assessed with the Pearson correlation test. RESULTS: Thirty-four patients were studied (18 men and 16 women) with a mean age of 65 years (range, 24-70 years). The mean weight at recruitment was 83.4 kg (standard deviation (s), 4.5 kg; BMI, 23.5 kg/m2 (s, 2.3 kg/m2). Twenty-seven patients (80% of the total) lost weight with a mean of 4.0 kg (P &lt; 0.01) and improved by a mean reduction of 75% from the initial symptom score (P &lt; 0.001). In nine patients the symptoms disappeared completely. Three patients gained weight and had a deterioration of their symptoms, whereas four patients gained weight but still improved their symptom score. There was a significant direct correlation between weight loss and symptom score (R = 0.548, P &lt; 0.001). CONCLUSIONS: This study has shown a significant association between weight loss and improvement in symptoms of GOR. Patients who are overweight should be encouraged to lose weight as part of the first-line management.", "author" : [ { "dropping-particle" : "", "family" : "Fraser-Moodie", "given" : "C a", "non-dropping-particle" : "", "parse-names" : false, "suffix" : "" }, { "dropping-particle" : "", "family" : "Norton", "given" : "B", "non-dropping-particle" : "", "parse-names" : false, "suffix" : "" }, { "dropping-particle" : "", "family" : "Gornall", "given" : "C", "non-dropping-particle" : "", "parse-names" : false, "suffix" : "" }, { "dropping-particle" : "", "family" : "Magnago", "given" : "S", "non-dropping-particle" : "", "parse-names" : false, "suffix" : "" }, { "dropping-particle" : "", "family" : "Weale", "given" : "a R", "non-dropping-particle" : "", "parse-names" : false, "suffix" : "" }, { "dropping-particle" : "", "family" : "Holmes", "given" : "G K", "non-dropping-particle" : "", "parse-names" : false, "suffix" : "" } ], "container-title" : "Scandinavian journal of gastroenterology", "id" : "ITEM-1", "issue" : "4", "issued" : { "date-parts" : [ [ "1999" ] ] }, "page" : "337-340", "title" : "Weight loss has an independent beneficial effect on symptoms of gastro-oesophageal reflux in patients who are overweight.", "type" : "article-journal", "volume" : "34" }, "uris" : [ "http://www.mendeley.com/documents/?uuid=e78827fc-879e-499f-baf7-17bec70a1ef9", "http://www.mendeley.com/documents/?uuid=64bcf1d5-94a1-4026-8656-db5431841eb4" ] } ], "mendeley" : { "formattedCitation" : "&lt;sup&gt;22&lt;/sup&gt;", "manualFormatting" : "22", "plainTextFormattedCitation" : "22", "previouslyFormattedCitation" : "(22)"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2</w:t>
      </w:r>
      <w:r w:rsidR="002700E1" w:rsidRPr="00B5545D">
        <w:rPr>
          <w:rFonts w:ascii="Book Antiqua" w:hAnsi="Book Antiqua" w:cs="Times New Roman"/>
          <w:noProof/>
          <w:sz w:val="24"/>
          <w:szCs w:val="24"/>
          <w:vertAlign w:val="superscript"/>
        </w:rPr>
        <w:t>4</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00560B3C">
        <w:rPr>
          <w:rFonts w:ascii="Book Antiqua" w:hAnsi="Book Antiqua" w:cs="Times New Roman"/>
          <w:sz w:val="24"/>
          <w:szCs w:val="24"/>
        </w:rPr>
        <w:t xml:space="preserve"> </w:t>
      </w:r>
    </w:p>
    <w:p w14:paraId="3C07598B" w14:textId="6500CA99"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While not specific to obese individuals, elevation of the head of the bed, left lateral decubitus position, and deep breathing exercises (inducing a change from thoracic to abdominal breathing) are associated with improvement of GERD symptom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59/000357181", "ISSN" : "1421-9875", "PMID" : "24603400", "abstract" : "The first step in the management of gastroesophageal reflux disease (GERD) is lifestyle modification, with dietary recommendations such as increasing fiber intake and lowering dietary fat. While there is some physiological evidence that various foods as well as alcohol and tobacco affect the pressure of the lower esophageal sphincter (LES), targeted interventions have not shown any benefit in clinical trials. The general recommendation is for the patient to avoid foods and beverages that in his or her experience trigger GERD symptoms. The only measures that have been shown with some degree of scientific evidence to be beneficial are weight loss on the part of obese patients and elevation of the head of the bed. We, in contrast, developed a training program that induces a change from thoracic to abdominal breathing. We hypothesized that this change in breathing actively trains the diaphragm, and so potentially strengthens the LES. In a randomized trial using breathing exercises as the intervention, we found an improvement in gastroesophageal reflux symptoms, assessed by quality of life, pH-metry and proton pump inhibitor use. Most patients would prefer to take proton pump inhibitors than to do exercises, but at least for a subgroup of highly motivated patients who would prefer an alternative to medication, structured physical exercises could offer new help with their GERD. \u00a9 2014 S. Karger AG, Basel.", "author" : [ { "dropping-particle" : "", "family" : "Eherer", "given" : "Andreas", "non-dropping-particle" : "", "parse-names" : false, "suffix" : "" } ], "container-title" : "Digestive diseases (Basel, Switzerland)", "id" : "ITEM-1", "issue" : "1-2", "issued" : { "date-parts" : [ [ "2014" ] ] }, "page" : "149-51", "title" : "Management of gastroesophageal reflux disease: lifestyle modification and alternative approaches.", "type" : "article-journal", "volume" : "32" }, "uris" : [ "http://www.mendeley.com/documents/?uuid=f91d0dca-8970-4cb4-b31a-7bdd0359f57a", "http://www.mendeley.com/documents/?uuid=d5690eaf-880b-4f5f-8492-da5487236a4e" ] } ], "mendeley" : { "formattedCitation" : "&lt;sup&gt;23&lt;/sup&gt;", "manualFormatting" : "23", "plainTextFormattedCitation" : "23", "previouslyFormattedCitation" : "(2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2</w:t>
      </w:r>
      <w:r w:rsidR="002700E1" w:rsidRPr="00B5545D">
        <w:rPr>
          <w:rFonts w:ascii="Book Antiqua" w:hAnsi="Book Antiqua" w:cs="Times New Roman"/>
          <w:noProof/>
          <w:sz w:val="24"/>
          <w:szCs w:val="24"/>
          <w:vertAlign w:val="superscript"/>
        </w:rPr>
        <w:t>5</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00560B3C">
        <w:rPr>
          <w:rFonts w:ascii="Book Antiqua" w:hAnsi="Book Antiqua" w:cs="Times New Roman"/>
          <w:sz w:val="24"/>
          <w:szCs w:val="24"/>
        </w:rPr>
        <w:t xml:space="preserve"> </w:t>
      </w:r>
      <w:r w:rsidRPr="00B5545D">
        <w:rPr>
          <w:rFonts w:ascii="Book Antiqua" w:hAnsi="Book Antiqua" w:cs="Times New Roman"/>
          <w:sz w:val="24"/>
          <w:szCs w:val="24"/>
        </w:rPr>
        <w:t>Furthermore, both fruit and fiber consumption in the overall population have been found to be protective against GERD symptoms, yet whether this effect is independent of a patie</w:t>
      </w:r>
      <w:r w:rsidR="00B66B40" w:rsidRPr="00B5545D">
        <w:rPr>
          <w:rFonts w:ascii="Book Antiqua" w:hAnsi="Book Antiqua" w:cs="Times New Roman"/>
          <w:sz w:val="24"/>
          <w:szCs w:val="24"/>
        </w:rPr>
        <w:t>nt’s BMI has not been evaluated</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11/j.1365-2036.2006.02727.x", "ISSN" : "02692813", "PMID" : "16393294", "abstract" : "BACKGROUND: Although the symptoms of gastro-oesophageal reflux disease are common in the general adult population, the aetiology of gastro-oesophageal reflux disease is still largely unknown. Lifestyle factors such as diet, body mass index, and smoking have been frequently suggested as possible risk factors. AIM: In the present study, we investigated the relationship between various lifestyle factors and gastro-oesophageal reflux disease symptoms. METHODS: A total of 7124 subjects were interviewed as part of the German National Health Interview and Examination Survey, a representative sample of the general adult population. We examined a variety of possible risk factors, including age, gender, body mass index, smoking, alcohol consumption, sports and different foods. To investigate the association between lifestyle and symptoms, we used a multiple logistic regression model, including various gastro-oesophageal reflux disease patient characteristics. RESULTS: We found an association among those with reflux symptoms who were overweight and obese (odds ratio: 1.8, 95% confidence interval: 1.5-2.2; odds ratio: 2.6, 95% confidence interval: 2.2-3.2), respectively. Further risk factors included smoking and the frequent consumption of spirits, sweets, or white bread. Physical activity and the consumption of fruits seemed to have some protective effect. CONCLUSIONS: Lifestyle factors -- in particular overweight, obesity and smoking -- were associated with increased reflux symptoms.", "author" : [ { "dropping-particle" : "", "family" : "Nocon", "given" : "M.", "non-dropping-particle" : "", "parse-names" : false, "suffix" : "" }, { "dropping-particle" : "", "family" : "Labenz", "given" : "J.", "non-dropping-particle" : "", "parse-names" : false, "suffix" : "" }, { "dropping-particle" : "", "family" : "Willich", "given" : "S. N.", "non-dropping-particle" : "", "parse-names" : false, "suffix" : "" } ], "container-title" : "Alimentary Pharmacology and Therapeutics", "id" : "ITEM-1", "issue" : "1", "issued" : { "date-parts" : [ [ "2006" ] ] }, "page" : "169-174", "title" : "Lifestyle factors and symptoms of gastro-oesophageal reflux - A population-based study", "type" : "article-journal", "volume" : "23" }, "uris" : [ "http://www.mendeley.com/documents/?uuid=54956777-a8a6-42be-83eb-fabbaa74f07f", "http://www.mendeley.com/documents/?uuid=8a896f17-878e-4231-9860-367104354f5c" ] }, { "id" : "ITEM-2", "itemData" : { "DOI" : "10.1136/gut.2004.040337", "ISBN" : "0017-5749 (Print)", "ISSN" : "0017-5749", "PMID" : "15591498", "abstract" : "BACKGROUND: Although diet has been associated with gastro-oesophageal reflux disease (GORD), the role of dietary components (total energy, macro and micronutrients) is unknown. We examined associations of GORD symptoms with intakes of specific dietary components. METHODS: We conducted a cross sectional study in a sample of employees (non-patients) at the Houston VAMC. The Gastro Esophageal Reflux Questionnaire was used to identify the onset, frequency, and severity of GORD symptoms. Dietary intake (usual frequency of consumption of various foods and portion sizes) over the preceding year was assessed using the Block 98 food frequency questionnaire. Upper endoscopy was offered to all participants and oesophageal erosions recorded according to the LA classification. We compared the dietary intake (macronutrients, micronutrients, food groups) of participants with or without GORD symptoms, or erosive oesophagitis. Stepwise multiple logistic regression analyses were used to examine associations between nutrients and GORD symptoms or oesophageal erosions, adjusting for demographic characteristics, body mass index (BMI), and total energy intake. RESULTS: A total of 371 of 915 respondents (41%) had complete and interpretable answers to both heartburn and regurgitation questions and met validity criteria for the Block 98 FFQ. Mean age was 43 years, 260 (70%) were women, and 103 (28%) reported at least weekly occurrences of heartburn or regurgitation. Of the 164 respondents on whom endoscopies were performed, erosive oesophagitis was detected in 40 (24%). Compared to participants without GORD symptoms, daily intakes of total fat, saturated fat, cholesterol, percentage of energy from dietary fat, and average fat servings were significantly higher in participants with GORD symptoms. In addition, there was a dose-response relationship between GORD and saturated fat and cholesterol. The effect of dietary fat became non-significant when adjusted for BMI. However, high saturated fat, cholesterol, or fat servings were associated with GORD symptoms only in participants with a BMI &gt;25 kg/m2 (effect modification). Fibre intake remained inversely associated with the risk of GORD symptoms in adjusted full models. Participants with erosive oesophagitis had significantly higher daily intakes of total fat and protein than those without it (p&lt;0.05). CONCLUSIONS: In this cross sectional study, high dietary fat intake was associated with an increased risk of GORD symptoms and eros\u2026", "author" : [ { "dropping-particle" : "", "family" : "El-Serag", "given" : "H B", "non-dropping-particle" : "", "parse-names" : false, "suffix" : "" }, { "dropping-particle" : "", "family" : "Satia", "given" : "J a", "non-dropping-particle" : "", "parse-names" : false, "suffix" : "" }, { "dropping-particle" : "", "family" : "Rabeneck", "given" : "L", "non-dropping-particle" : "", "parse-names" : false, "suffix" : "" } ], "container-title" : "Gut", "id" : "ITEM-2", "issue" : "1", "issued" : { "date-parts" : [ [ "2005" ] ] }, "page" : "11-17", "title" : "Dietary intake and the risk of gastro-oesophageal reflux disease: a cross sectional study in volunteers.", "type" : "article-journal", "volume" : "54" }, "uris" : [ "http://www.mendeley.com/documents/?uuid=f3506b14-106f-4b56-a644-55dc70b7e792", "http://www.mendeley.com/documents/?uuid=6224e115-1a83-49fd-b05a-4124efe3a5b6" ] } ], "mendeley" : { "formattedCitation" : "&lt;sup&gt;24,25&lt;/sup&gt;", "manualFormatting" : "24,25", "plainTextFormattedCitation" : "24,25", "previouslyFormattedCitation" : "(24,25)"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2</w:t>
      </w:r>
      <w:r w:rsidR="001C01B6" w:rsidRPr="00B5545D">
        <w:rPr>
          <w:rFonts w:ascii="Book Antiqua" w:hAnsi="Book Antiqua" w:cs="Times New Roman"/>
          <w:noProof/>
          <w:sz w:val="24"/>
          <w:szCs w:val="24"/>
          <w:vertAlign w:val="superscript"/>
        </w:rPr>
        <w:t>6</w:t>
      </w:r>
      <w:r w:rsidRPr="00B5545D">
        <w:rPr>
          <w:rFonts w:ascii="Book Antiqua" w:hAnsi="Book Antiqua" w:cs="Times New Roman"/>
          <w:noProof/>
          <w:sz w:val="24"/>
          <w:szCs w:val="24"/>
          <w:vertAlign w:val="superscript"/>
        </w:rPr>
        <w:t>,2</w:t>
      </w:r>
      <w:r w:rsidR="001C01B6" w:rsidRPr="00B5545D">
        <w:rPr>
          <w:rFonts w:ascii="Book Antiqua" w:hAnsi="Book Antiqua" w:cs="Times New Roman"/>
          <w:noProof/>
          <w:sz w:val="24"/>
          <w:szCs w:val="24"/>
          <w:vertAlign w:val="superscript"/>
        </w:rPr>
        <w:t>7</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p>
    <w:p w14:paraId="67F21676" w14:textId="49A10B49"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Coffee and caffeine have also been examined for their effects on GERD symptoms. One study has shown that coffee, independent of caffeine, itself may be responsible for the reflux symptom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ISBN" : "0269-2813 (Print)\n0269-2813 (Linking)", "ISSN" : "0269-2813", "PMID" : "7918922", "abstract" : "BACKGROUND: Coffee and tea are believed to cause gastro-oesophageal reflux; however, the effects of these beverages and of their major component, caffeine, have not been quantified. The aim of this study was to evaluate gastro-oesophageal reflux induced by coffee and tea before and after a decaffeination process, and to compare it with water and water-containing caffeine. METHODS: Three-hour ambulatory pH-metry was performed on 16 healthy volunteers, who received 300 ml of (i) regular coffee, decaffeinated coffee or tap water (n = 16), (ii) normal tea, decaffeinated tea, tap water, or coffee adapted to normal tea in caffeine concentration (n = 6), and (iii) caffeine-free and caffeine-containing water (n = 8) together with a standardized breakfast. RESULTS: Regular coffee induced a significant (P &lt; 0.05) gastro-oesophageal reflux compared with tap water and normal tea, which were not different from each other. Decaffeination of coffee significantly (P &lt; 0.05) diminished gastro-oesophageal reflux, whereas decaffeination of tea or addition of caffeine to water had no effect. Coffee adapted to normal tea in caffeine concentration significantly (P &lt; 0.05) increased gastro-oesophageal reflux. CONCLUSIONS: Coffee, in contrast to tea, increases gastro-oesophageal reflux, an effect that is less pronounced after decaffeination. Caffeine does not seem to be responsible for gastro-oesophageal reflux which must be attributed to other components of coffee.", "author" : [ { "dropping-particle" : "", "family" : "Wendl", "given" : "B", "non-dropping-particle" : "", "parse-names" : false, "suffix" : "" }, { "dropping-particle" : "", "family" : "Pfeiffer", "given" : "a", "non-dropping-particle" : "", "parse-names" : false, "suffix" : "" }, { "dropping-particle" : "", "family" : "Pehl", "given" : "C", "non-dropping-particle" : "", "parse-names" : false, "suffix" : "" }, { "dropping-particle" : "", "family" : "Schmidt", "given" : "T", "non-dropping-particle" : "", "parse-names" : false, "suffix" : "" }, { "dropping-particle" : "", "family" : "Kaess", "given" : "H", "non-dropping-particle" : "", "parse-names" : false, "suffix" : "" } ], "container-title" : "Alimentary pharmacology &amp; therapeutics", "id" : "ITEM-1", "issue" : "3", "issued" : { "date-parts" : [ [ "1994" ] ] }, "page" : "283-287", "title" : "Effect of decaffeination of coffee or tea on gastro-oesophageal reflux.", "type" : "article-journal", "volume" : "8" }, "uris" : [ "http://www.mendeley.com/documents/?uuid=b96b97a7-b9c3-41f1-9e10-286618aed64d" ] } ], "mendeley" : { "formattedCitation" : "&lt;sup&gt;26&lt;/sup&gt;", "manualFormatting" : "26", "plainTextFormattedCitation" : "26", "previouslyFormattedCitation" : "(26)"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2</w:t>
      </w:r>
      <w:r w:rsidR="00DE7202" w:rsidRPr="00B5545D">
        <w:rPr>
          <w:rFonts w:ascii="Book Antiqua" w:hAnsi="Book Antiqua" w:cs="Times New Roman"/>
          <w:noProof/>
          <w:sz w:val="24"/>
          <w:szCs w:val="24"/>
          <w:vertAlign w:val="superscript"/>
        </w:rPr>
        <w:t>8</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Further complicating the potential relationship between coffee, caffeine and a predilection for GERD are two discordant studies showing that coffee either can lower the LES</w:t>
      </w:r>
      <w:r w:rsidR="00B66B40" w:rsidRPr="00B5545D">
        <w:rPr>
          <w:rFonts w:ascii="Book Antiqua" w:hAnsi="Book Antiqua" w:cs="Times New Roman"/>
          <w:sz w:val="24"/>
          <w:szCs w:val="24"/>
        </w:rPr>
        <w:t xml:space="preserve"> pressure (LESP) or increase it</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author" : [ { "dropping-particle" : "", "family" : "Thomas FB, Steinbaugh JT, Fromkes JJ, Mekhjian HS", "given" : "Caldwell JH.", "non-dropping-particle" : "", "parse-names" : false, "suffix" : "" } ], "container-title" : "Gastroenterology", "id" : "ITEM-1", "issue" : "6", "issued" : { "date-parts" : [ [ "1980" ] ] }, "page" : "1262-1266", "title" : "Inhibitory effect of coffee on lower esophageal sphincter pressure.", "type" : "article-journal", "volume" : "79" }, "uris" : [ "http://www.mendeley.com/documents/?uuid=b266d293-6185-480e-aa20-bed2026a042c" ] }, { "id" : "ITEM-2", "itemData" : { "DOI" : "10.1056/NEJM197510302931803", "ISSN" : "0028-4793", "author" : [ { "dropping-particle" : "", "family" : "Cohen", "given" : "Sidney", "non-dropping-particle" : "", "parse-names" : false, "suffix" : "" }, { "dropping-particle" : "", "family" : "Booth", "given" : "Glenn H", "non-dropping-particle" : "", "parse-names" : false, "suffix" : "" } ], "container-title" : "New England Journal of Medicine", "id" : "ITEM-2", "issue" : "18", "issued" : { "date-parts" : [ [ "1975", "10", "30" ] ] }, "note" : "doi: 10.1056/NEJM197510302931803", "page" : "897-899", "publisher" : "Massachusetts Medical Society", "title" : "Gastric Acid Secretion and Lower-Esophageal-Sphincter Pressure in Response to Coffee and Caffeine", "type" : "article-journal", "volume" : "293" }, "uris" : [ "http://www.mendeley.com/documents/?uuid=e9e52975-4027-4e9e-93a4-5aab7f0dd0d5" ] } ], "mendeley" : { "formattedCitation" : "&lt;sup&gt;27,28&lt;/sup&gt;", "manualFormatting" : "27,28", "plainTextFormattedCitation" : "27,28", "previouslyFormattedCitation" : "(27,28)"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2</w:t>
      </w:r>
      <w:r w:rsidR="001C01B6" w:rsidRPr="00B5545D">
        <w:rPr>
          <w:rFonts w:ascii="Book Antiqua" w:hAnsi="Book Antiqua" w:cs="Times New Roman"/>
          <w:noProof/>
          <w:sz w:val="24"/>
          <w:szCs w:val="24"/>
          <w:vertAlign w:val="superscript"/>
        </w:rPr>
        <w:t>9</w:t>
      </w:r>
      <w:r w:rsidRPr="00B5545D">
        <w:rPr>
          <w:rFonts w:ascii="Book Antiqua" w:hAnsi="Book Antiqua" w:cs="Times New Roman"/>
          <w:noProof/>
          <w:sz w:val="24"/>
          <w:szCs w:val="24"/>
          <w:vertAlign w:val="superscript"/>
        </w:rPr>
        <w:t>,</w:t>
      </w:r>
      <w:r w:rsidR="001C01B6" w:rsidRPr="00B5545D">
        <w:rPr>
          <w:rFonts w:ascii="Book Antiqua" w:hAnsi="Book Antiqua" w:cs="Times New Roman"/>
          <w:noProof/>
          <w:sz w:val="24"/>
          <w:szCs w:val="24"/>
          <w:vertAlign w:val="superscript"/>
        </w:rPr>
        <w:t>30</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00560B3C">
        <w:rPr>
          <w:rFonts w:ascii="Book Antiqua" w:hAnsi="Book Antiqua" w:cs="Times New Roman"/>
          <w:sz w:val="24"/>
          <w:szCs w:val="24"/>
        </w:rPr>
        <w:t xml:space="preserve"> </w:t>
      </w:r>
      <w:r w:rsidRPr="00B5545D">
        <w:rPr>
          <w:rFonts w:ascii="Book Antiqua" w:hAnsi="Book Antiqua" w:cs="Times New Roman"/>
          <w:sz w:val="24"/>
          <w:szCs w:val="24"/>
        </w:rPr>
        <w:t>The recommendation to avoid caffeinated beverages is still used routinely in patients with GERD, but whether coffee or caffeine itself is a major factor in the pathophysiology of GERD, particularly in the obese population, remains to be elucidated.</w:t>
      </w:r>
    </w:p>
    <w:p w14:paraId="40A67509" w14:textId="672B7EFC"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The effect of protein and fat has been studied in both the general and obese population. Protein and dietary fat have been found to have opposite effects on the LES; ingestion of protein increased LESP whereas ingestion of fat decreased LESP</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ISSN" : "0016-5085 (Print)", "PMID" : "5079488", "author" : [ { "dropping-particle" : "", "family" : "Nebel", "given" : "O T", "non-dropping-particle" : "", "parse-names" : false, "suffix" : "" }, { "dropping-particle" : "", "family" : "Castell", "given" : "D O", "non-dropping-particle" : "", "parse-names" : false, "suffix" : "" } ], "container-title" : "Gastroenterology", "id" : "ITEM-1", "issue" : "5", "issued" : { "date-parts" : [ [ "1972", "11" ] ] }, "language" : "eng", "page" : "778-783", "publisher-place" : "UNITED STATES", "title" : "Lower esophageal sphincter pressure changes after food ingestion.", "type" : "article-journal", "volume" : "63" }, "uris" : [ "http://www.mendeley.com/documents/?uuid=05b43666-d7a7-418a-ae85-21e307f76d4c", "http://www.mendeley.com/documents/?uuid=75d550f0-8c33-4c35-8f4f-08da91f5cadc" ] }, { "id" : "ITEM-2", "itemData" : { "DOI" : "10.1136/gut.2004.040337", "ISBN" : "0017-5749 (Print)", "ISSN" : "0017-5749", "PMID" : "15591498", "abstract" : "BACKGROUND: Although diet has been associated with gastro-oesophageal reflux disease (GORD), the role of dietary components (total energy, macro and micronutrients) is unknown. We examined associations of GORD symptoms with intakes of specific dietary components. METHODS: We conducted a cross sectional study in a sample of employees (non-patients) at the Houston VAMC. The Gastro Esophageal Reflux Questionnaire was used to identify the onset, frequency, and severity of GORD symptoms. Dietary intake (usual frequency of consumption of various foods and portion sizes) over the preceding year was assessed using the Block 98 food frequency questionnaire. Upper endoscopy was offered to all participants and oesophageal erosions recorded according to the LA classification. We compared the dietary intake (macronutrients, micronutrients, food groups) of participants with or without GORD symptoms, or erosive oesophagitis. Stepwise multiple logistic regression analyses were used to examine associations between nutrients and GORD symptoms or oesophageal erosions, adjusting for demographic characteristics, body mass index (BMI), and total energy intake. RESULTS: A total of 371 of 915 respondents (41%) had complete and interpretable answers to both heartburn and regurgitation questions and met validity criteria for the Block 98 FFQ. Mean age was 43 years, 260 (70%) were women, and 103 (28%) reported at least weekly occurrences of heartburn or regurgitation. Of the 164 respondents on whom endoscopies were performed, erosive oesophagitis was detected in 40 (24%). Compared to participants without GORD symptoms, daily intakes of total fat, saturated fat, cholesterol, percentage of energy from dietary fat, and average fat servings were significantly higher in participants with GORD symptoms. In addition, there was a dose-response relationship between GORD and saturated fat and cholesterol. The effect of dietary fat became non-significant when adjusted for BMI. However, high saturated fat, cholesterol, or fat servings were associated with GORD symptoms only in participants with a BMI &gt;25 kg/m2 (effect modification). Fibre intake remained inversely associated with the risk of GORD symptoms in adjusted full models. Participants with erosive oesophagitis had significantly higher daily intakes of total fat and protein than those without it (p&lt;0.05). CONCLUSIONS: In this cross sectional study, high dietary fat intake was associated with an increased risk of GORD symptoms and eros\u2026", "author" : [ { "dropping-particle" : "", "family" : "El-Serag", "given" : "H B", "non-dropping-particle" : "", "parse-names" : false, "suffix" : "" }, { "dropping-particle" : "", "family" : "Satia", "given" : "J a", "non-dropping-particle" : "", "parse-names" : false, "suffix" : "" }, { "dropping-particle" : "", "family" : "Rabeneck", "given" : "L", "non-dropping-particle" : "", "parse-names" : false, "suffix" : "" } ], "container-title" : "Gut", "id" : "ITEM-2", "issue" : "1", "issued" : { "date-parts" : [ [ "2005" ] ] }, "page" : "11-17", "title" : "Dietary intake and the risk of gastro-oesophageal reflux disease: a cross sectional study in volunteers.", "type" : "article-journal", "volume" : "54" }, "uris" : [ "http://www.mendeley.com/documents/?uuid=f3506b14-106f-4b56-a644-55dc70b7e792" ] } ], "mendeley" : { "formattedCitation" : "&lt;sup&gt;25,29&lt;/sup&gt;", "manualFormatting" : "25,29", "plainTextFormattedCitation" : "25,29", "previouslyFormattedCitation" : "(25,29)"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2</w:t>
      </w:r>
      <w:r w:rsidR="001C01B6" w:rsidRPr="00B5545D">
        <w:rPr>
          <w:rFonts w:ascii="Book Antiqua" w:hAnsi="Book Antiqua" w:cs="Times New Roman"/>
          <w:noProof/>
          <w:sz w:val="24"/>
          <w:szCs w:val="24"/>
          <w:vertAlign w:val="superscript"/>
        </w:rPr>
        <w:t>7</w:t>
      </w:r>
      <w:r w:rsidRPr="00B5545D">
        <w:rPr>
          <w:rFonts w:ascii="Book Antiqua" w:hAnsi="Book Antiqua" w:cs="Times New Roman"/>
          <w:noProof/>
          <w:sz w:val="24"/>
          <w:szCs w:val="24"/>
          <w:vertAlign w:val="superscript"/>
        </w:rPr>
        <w:t>,</w:t>
      </w:r>
      <w:r w:rsidR="001C01B6" w:rsidRPr="00B5545D">
        <w:rPr>
          <w:rFonts w:ascii="Book Antiqua" w:hAnsi="Book Antiqua" w:cs="Times New Roman"/>
          <w:noProof/>
          <w:sz w:val="24"/>
          <w:szCs w:val="24"/>
          <w:vertAlign w:val="superscript"/>
        </w:rPr>
        <w:t>31</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Ingestion of total fat, saturated fat, and cholesterol were found to be higher in patients with GERD symptoms than those without symptoms in one study. However, only in patients with a BMI &gt; 25 were high saturated fat, cholesterol, and fat servings associated </w:t>
      </w:r>
      <w:r w:rsidRPr="00B5545D">
        <w:rPr>
          <w:rFonts w:ascii="Book Antiqua" w:hAnsi="Book Antiqua" w:cs="Times New Roman"/>
          <w:sz w:val="24"/>
          <w:szCs w:val="24"/>
        </w:rPr>
        <w:lastRenderedPageBreak/>
        <w:t>with GERD symptom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36/gut.2004.040337", "ISBN" : "0017-5749 (Print)", "ISSN" : "0017-5749", "PMID" : "15591498", "abstract" : "BACKGROUND: Although diet has been associated with gastro-oesophageal reflux disease (GORD), the role of dietary components (total energy, macro and micronutrients) is unknown. We examined associations of GORD symptoms with intakes of specific dietary components. METHODS: We conducted a cross sectional study in a sample of employees (non-patients) at the Houston VAMC. The Gastro Esophageal Reflux Questionnaire was used to identify the onset, frequency, and severity of GORD symptoms. Dietary intake (usual frequency of consumption of various foods and portion sizes) over the preceding year was assessed using the Block 98 food frequency questionnaire. Upper endoscopy was offered to all participants and oesophageal erosions recorded according to the LA classification. We compared the dietary intake (macronutrients, micronutrients, food groups) of participants with or without GORD symptoms, or erosive oesophagitis. Stepwise multiple logistic regression analyses were used to examine associations between nutrients and GORD symptoms or oesophageal erosions, adjusting for demographic characteristics, body mass index (BMI), and total energy intake. RESULTS: A total of 371 of 915 respondents (41%) had complete and interpretable answers to both heartburn and regurgitation questions and met validity criteria for the Block 98 FFQ. Mean age was 43 years, 260 (70%) were women, and 103 (28%) reported at least weekly occurrences of heartburn or regurgitation. Of the 164 respondents on whom endoscopies were performed, erosive oesophagitis was detected in 40 (24%). Compared to participants without GORD symptoms, daily intakes of total fat, saturated fat, cholesterol, percentage of energy from dietary fat, and average fat servings were significantly higher in participants with GORD symptoms. In addition, there was a dose-response relationship between GORD and saturated fat and cholesterol. The effect of dietary fat became non-significant when adjusted for BMI. However, high saturated fat, cholesterol, or fat servings were associated with GORD symptoms only in participants with a BMI &gt;25 kg/m2 (effect modification). Fibre intake remained inversely associated with the risk of GORD symptoms in adjusted full models. Participants with erosive oesophagitis had significantly higher daily intakes of total fat and protein than those without it (p&lt;0.05). CONCLUSIONS: In this cross sectional study, high dietary fat intake was associated with an increased risk of GORD symptoms and eros\u2026", "author" : [ { "dropping-particle" : "", "family" : "El-Serag", "given" : "H B", "non-dropping-particle" : "", "parse-names" : false, "suffix" : "" }, { "dropping-particle" : "", "family" : "Satia", "given" : "J a", "non-dropping-particle" : "", "parse-names" : false, "suffix" : "" }, { "dropping-particle" : "", "family" : "Rabeneck", "given" : "L", "non-dropping-particle" : "", "parse-names" : false, "suffix" : "" } ], "container-title" : "Gut", "id" : "ITEM-1", "issue" : "1", "issued" : { "date-parts" : [ [ "2005" ] ] }, "page" : "11-17", "title" : "Dietary intake and the risk of gastro-oesophageal reflux disease: a cross sectional study in volunteers.", "type" : "article-journal", "volume" : "54" }, "uris" : [ "http://www.mendeley.com/documents/?uuid=f3506b14-106f-4b56-a644-55dc70b7e792" ] } ], "mendeley" : { "formattedCitation" : "&lt;sup&gt;25&lt;/sup&gt;", "manualFormatting" : "25", "plainTextFormattedCitation" : "25", "previouslyFormattedCitation" : "(25)"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2</w:t>
      </w:r>
      <w:r w:rsidR="001C01B6" w:rsidRPr="00B5545D">
        <w:rPr>
          <w:rFonts w:ascii="Book Antiqua" w:hAnsi="Book Antiqua" w:cs="Times New Roman"/>
          <w:noProof/>
          <w:sz w:val="24"/>
          <w:szCs w:val="24"/>
          <w:vertAlign w:val="superscript"/>
        </w:rPr>
        <w:t>7</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Dietary fat may have an independent role in the pathophysiology of GERD,</w:t>
      </w:r>
      <w:r w:rsidR="00560B3C">
        <w:rPr>
          <w:rFonts w:ascii="Book Antiqua" w:hAnsi="Book Antiqua" w:cs="Times New Roman"/>
          <w:sz w:val="24"/>
          <w:szCs w:val="24"/>
        </w:rPr>
        <w:t xml:space="preserve"> particularly in obese people. </w:t>
      </w:r>
    </w:p>
    <w:p w14:paraId="4CE4A5B9" w14:textId="149B2D07" w:rsidR="00BF057E" w:rsidRPr="00B5545D" w:rsidRDefault="00BF057E" w:rsidP="00170D17">
      <w:pPr>
        <w:pStyle w:val="NoSpacing"/>
        <w:spacing w:line="360" w:lineRule="auto"/>
        <w:ind w:firstLineChars="100" w:firstLine="240"/>
        <w:contextualSpacing/>
        <w:jc w:val="both"/>
        <w:rPr>
          <w:rFonts w:ascii="Book Antiqua" w:hAnsi="Book Antiqua" w:cs="Times New Roman"/>
          <w:sz w:val="24"/>
          <w:szCs w:val="24"/>
        </w:rPr>
      </w:pPr>
      <w:r w:rsidRPr="00B5545D">
        <w:rPr>
          <w:rFonts w:ascii="Book Antiqua" w:hAnsi="Book Antiqua" w:cs="Times New Roman"/>
          <w:sz w:val="24"/>
          <w:szCs w:val="24"/>
        </w:rPr>
        <w:t xml:space="preserve">In addition to lifestyle changes, a variety of medications are used in the management of GERD. Particularly, antacids, H2 receptor antagonists (H2RAs) and proton pump inhibitors (PPIs) are often necessary to provide as acid inhibition. McDougall </w:t>
      </w:r>
      <w:r w:rsidRPr="00106D11">
        <w:rPr>
          <w:rFonts w:ascii="Book Antiqua" w:hAnsi="Book Antiqua" w:cs="Times New Roman"/>
          <w:i/>
          <w:sz w:val="24"/>
          <w:szCs w:val="24"/>
        </w:rPr>
        <w:t>et al</w:t>
      </w:r>
      <w:r w:rsidR="00106D11" w:rsidRPr="00B5545D">
        <w:rPr>
          <w:rFonts w:ascii="Book Antiqua" w:hAnsi="Book Antiqua" w:cs="Times New Roman"/>
          <w:sz w:val="24"/>
          <w:szCs w:val="24"/>
          <w:vertAlign w:val="superscript"/>
        </w:rPr>
        <w:t>[</w:t>
      </w:r>
      <w:r w:rsidR="00106D11" w:rsidRPr="00B5545D">
        <w:rPr>
          <w:rFonts w:ascii="Book Antiqua" w:hAnsi="Book Antiqua" w:cs="Times New Roman"/>
          <w:sz w:val="24"/>
          <w:szCs w:val="24"/>
        </w:rPr>
        <w:fldChar w:fldCharType="begin" w:fldLock="1"/>
      </w:r>
      <w:r w:rsidR="00106D11" w:rsidRPr="00B5545D">
        <w:rPr>
          <w:rFonts w:ascii="Book Antiqua" w:hAnsi="Book Antiqua" w:cs="Times New Roman"/>
          <w:sz w:val="24"/>
          <w:szCs w:val="24"/>
        </w:rPr>
        <w:instrText>ADDIN CSL_CITATION { "citationItems" : [ { "id" : "ITEM-1", "itemData" : { "PMID" : "9829353", "abstract" : "BACKGROUND: Data on the long-term natural history of gastro-oesophageal reflux disease (GORD) are sparse. This prospective study was designed to determine the clinical outcome on the basis of therapeutic requirements 3 to 4.5 years after initial diagnosis of GORD and to identify specific prognostic indicators of a poor outcome. METHODS: One hundred and one GORD patients were followed up by symptomatic questionnaire 3 to 4.5 years after diagnosis and offered repeat investigation with endoscopy and oesophageal pH monitoring if symptoms persisted. RESULTS: Seventy-seven (76%) patients responded (mean follow-up period, 39 months; range, 32-54 months); of these, 28 had grade-II or -III oesophagitis at initial endoscopy, 17 had normal endoscopy but abnormal pH monitoring, and 32 had normal investigations but frequent heartburn. At follow-up 32 (42%) were taking acid suppression therapy, and a further 15 patients started acid suppression therapy after repeat investigation indicated a need to do so, giving a total of 47 (61%) patients receiving acid suppression. The following factors predicted a need for acid suppression at follow-up: oesophagitis on initial endoscopy (P = 0.009), abnormal pH monitoring (P = 0.0005), increased age (P &lt; 0.0005), and increased body mass index (BMI) (P = 0.001). Gender, smoking status, alcohol intake, and lower oesophageal sphincter pressure had no prognostic value. Regression analysis confirmed that age (P = 0.0007), BMI (P = 0.04), and endoscopy result (P = 0.04) all independently affected outcome. CONCLUSIONS: Most GORD patients still require acid suppression therapy 3 to 4.5 years after initial diagnosis. Age, BMI, and presence of oesophagitis at initial endoscopy all independently predict those who will require long-term acid suppression therapy.", "author" : [ { "dropping-particle" : "", "family" : "McDougall", "given" : "N I", "non-dropping-particle" : "", "parse-names" : false, "suffix" : "" }, { "dropping-particle" : "", "family" : "Johnston", "given" : "B T", "non-dropping-particle" : "", "parse-names" : false, "suffix" : "" }, { "dropping-particle" : "", "family" : "Collins", "given" : "J S", "non-dropping-particle" : "", "parse-names" : false, "suffix" : "" }, { "dropping-particle" : "", "family" : "McFarland", "given" : "R J", "non-dropping-particle" : "", "parse-names" : false, "suffix" : "" }, { "dropping-particle" : "", "family" : "Love", "given" : "a H", "non-dropping-particle" : "", "parse-names" : false, "suffix" : "" } ], "container-title" : "Scandinavian journal of gastroenterology", "id" : "ITEM-1", "issue" : "10", "issued" : { "date-parts" : [ [ "1998" ] ] }, "page" : "1016-1022", "title" : "Three- to 4.5-year prospective study of prognostic indicators in gastro-oesophageal reflux disease.", "type" : "article-journal", "volume" : "33" }, "uris" : [ "http://www.mendeley.com/documents/?uuid=79113e45-0254-4731-9998-4185d33e54b3", "http://www.mendeley.com/documents/?uuid=013c5c7a-8856-426c-922e-230fe2839896" ] } ], "mendeley" : { "formattedCitation" : "&lt;sup&gt;30&lt;/sup&gt;", "manualFormatting" : "30", "plainTextFormattedCitation" : "30", "previouslyFormattedCitation" : "(30)" }, "properties" : { "noteIndex" : 0 }, "schema" : "https://github.com/citation-style-language/schema/raw/master/csl-citation.json" }</w:instrText>
      </w:r>
      <w:r w:rsidR="00106D11" w:rsidRPr="00B5545D">
        <w:rPr>
          <w:rFonts w:ascii="Book Antiqua" w:hAnsi="Book Antiqua" w:cs="Times New Roman"/>
          <w:sz w:val="24"/>
          <w:szCs w:val="24"/>
        </w:rPr>
        <w:fldChar w:fldCharType="separate"/>
      </w:r>
      <w:r w:rsidR="00106D11" w:rsidRPr="00B5545D">
        <w:rPr>
          <w:rFonts w:ascii="Book Antiqua" w:hAnsi="Book Antiqua" w:cs="Times New Roman"/>
          <w:noProof/>
          <w:sz w:val="24"/>
          <w:szCs w:val="24"/>
          <w:vertAlign w:val="superscript"/>
        </w:rPr>
        <w:t>32</w:t>
      </w:r>
      <w:r w:rsidR="00106D11" w:rsidRPr="00B5545D">
        <w:rPr>
          <w:rFonts w:ascii="Book Antiqua" w:hAnsi="Book Antiqua" w:cs="Times New Roman"/>
          <w:sz w:val="24"/>
          <w:szCs w:val="24"/>
        </w:rPr>
        <w:fldChar w:fldCharType="end"/>
      </w:r>
      <w:r w:rsidR="00106D11"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found an association between higher BMI and the requirement of longer-term H2RA or antacid therapy, suggesting that obese patients are not as respons</w:t>
      </w:r>
      <w:r w:rsidR="00B66B40" w:rsidRPr="00B5545D">
        <w:rPr>
          <w:rFonts w:ascii="Book Antiqua" w:hAnsi="Book Antiqua" w:cs="Times New Roman"/>
          <w:sz w:val="24"/>
          <w:szCs w:val="24"/>
        </w:rPr>
        <w:t>ive to these medical treatments</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The efficacy of PPIs in obese patients with GERD was not affected by BMI i</w:t>
      </w:r>
      <w:r w:rsidR="00B66B40" w:rsidRPr="00B5545D">
        <w:rPr>
          <w:rFonts w:ascii="Book Antiqua" w:hAnsi="Book Antiqua" w:cs="Times New Roman"/>
          <w:sz w:val="24"/>
          <w:szCs w:val="24"/>
        </w:rPr>
        <w:t>n one study</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97/MCG.0b013e31827e46be", "ISSN" : "1539-2031 (Electronic)", "PMID" : "23442835", "abstract" : "BACKGROUND: Obesity is associated with increased risk of gastroesophageal reflux  disease (GERD). GOAL: To evaluate the effect of obesity on symptom resolution in patients with nonerosive reflux disease (NERD) and healing rates in patients with erosive esophagitis (EE). METHODS: Two post hoc analyses were performed. Analyses included pooled data from randomized, double-blind, multicenter studies of proton pump inhibitors (PPIs) in GERD patients. RESULTS: Analysis 1 included 704 patients with NERD receiving esomeprazole 20 mg, esomeprazole 40 mg, or placebo. Analysis 2 included 11,027 patients with EE receiving esomeprazole 40 mg, omeprazole 20 mg, or lansoprazole 30 mg. For NERD patients, no significant association between baseline heartburn severity and body mass index (BMI) was observed. In EE patients, overweight (BMI 25 to &lt;35 kg/m) and obese (BMI &gt;/=35 kg/m) patients had significantly higher rates of Los Angeles (LA) grade C or D EE than patients with BMI &lt;25 kg/m (P&lt;0.0001). Percentages of PPI-treated patients who achieved heartburn resolution or EE healing within a given LA grade were similar across BMI categories. Heartburn resolution was significantly associated with treatment (esomeprazole vs. placebo), increasing age, and for men versus women (all P&lt;/=0.0284). EE healing was significantly associated with PPI treatment (esomeprazole and lansoprazole vs. omeprazole), increasing age, race, presence of a hiatal hernia, and lower LA grade at baseline (all P&lt;/=0.0183). CONCLUSIONS: In patients with GERD, high BMI was associated with more severe EE at baseline. However, during PPI treatment, BMI is not a significant independent predictor of heartburn resolution or EE healing.", "author" : [ { "dropping-particle" : "", "family" : "Sharma", "given" : "Prateek", "non-dropping-particle" : "", "parse-names" : false, "suffix" : "" }, { "dropping-particle" : "", "family" : "Vakil", "given" : "Nimish", "non-dropping-particle" : "", "parse-names" : false, "suffix" : "" }, { "dropping-particle" : "", "family" : "Monyak", "given" : "John T", "non-dropping-particle" : "", "parse-names" : false, "suffix" : "" }, { "dropping-particle" : "", "family" : "Silberg", "given" : "Debra G", "non-dropping-particle" : "", "parse-names" : false, "suffix" : "" } ], "container-title" : "Journal of clinical gastroenterology", "id" : "ITEM-1", "issue" : "8", "issued" : { "date-parts" : [ [ "2013", "9" ] ] }, "language" : "eng", "page" : "672-677", "publisher-place" : "United States", "title" : "Obesity does not affect treatment outcomes with proton pump inhibitors.", "type" : "article-journal", "volume" : "47" }, "uris" : [ "http://www.mendeley.com/documents/?uuid=fa88251b-5e24-465b-af0a-bc5040e03aaa", "http://www.mendeley.com/documents/?uuid=c652ea07-d1cf-49c2-83eb-33c692013726" ] } ], "mendeley" : { "formattedCitation" : "&lt;sup&gt;31&lt;/sup&gt;", "manualFormatting" : "31", "plainTextFormattedCitation" : "31", "previouslyFormattedCitation" : "(3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3</w:t>
      </w:r>
      <w:r w:rsidR="001C01B6"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B66B40" w:rsidRPr="00B5545D">
        <w:rPr>
          <w:rFonts w:ascii="Book Antiqua" w:hAnsi="Book Antiqua" w:cs="Times New Roman"/>
          <w:sz w:val="24"/>
          <w:szCs w:val="24"/>
        </w:rPr>
        <w:t>,</w:t>
      </w:r>
      <w:r w:rsidRPr="00B5545D">
        <w:rPr>
          <w:rFonts w:ascii="Book Antiqua" w:hAnsi="Book Antiqua" w:cs="Times New Roman"/>
          <w:sz w:val="24"/>
          <w:szCs w:val="24"/>
        </w:rPr>
        <w:t xml:space="preserve"> however, another report noted that doubling the dosage of pantoprazole in obese or overweight patients provided better specific control of symptoms, and other studies have corroborated these finding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38/ajg.2009.632", "ISSN" : "1572-0241 (Electronic)", "PMID" : "19904250", "abstract" : "OBJECTIVES: Body mass index (BMI) in the range defined as overweight or obese adversely decreases the sustained symptomatic response (SSR) to proton pump inhibitors for patients with reflux esophagitis of Los Angeles grade A or B (RE-AB). We thus investigated whether double-dosed pantoprazole can accelerate SSR in such patients. METHODS: A total of 200 overweight or obese patients with RE-AB were evenly randomized into a double-dosed group (receiving 8-week pantoprazole 40 mg twice daily) or a standard-dosed control group (receiving 8-week pantoprazole 40 mg per day and one blank tablet at night). In each patient, demographic factors and the genotype of S-mephenytoin 4'-hydroxylase (CYP2C19) were checked and defined as poor metabolizer (PM), or homologous extensive metabolizer (HomoEM), or heterologous extensive metabolizer (HeteroEM). The cumulative proportions of patients with SSR were compared during the 8-week period. RESULTS: Both intention-to-treat and per-protocol analyses disclosed that the rates of SSR were higher in the double-dosed group than in the standard-dosed group from week 4 (P=0.005) until week 8 (P=0.01). While using standard-dosed pantoprazole, PMs had better rates of SSR during the 8-week period than both HomoEMs and HeteroEMs (P&lt;0.05). By using double-dosed pantoprazole, the cumulative rates of SSR were improved as early as week 4 for both HomoEMs and HeteroEMs (P&lt;0.005, log-rank test). CONCLUSIONS: For RE-AB in overweight and obese patients, double-dosed pantoprazole effectively accelerates the SSR, especially for those with CYP2C19 genotypes as HeteroEM or HomoEM. Accordingly, it offers an earlier shift into on-demand pantoprazole for RE-AB patients with high BMI.", "author" : [ { "dropping-particle" : "", "family" : "Chen", "given" : "Wei-Ying", "non-dropping-particle" : "", "parse-names" : false, "suffix" : "" }, { "dropping-particle" : "", "family" : "Chang", "given" : "Wei-Lun", "non-dropping-particle" : "", "parse-names" : false, "suffix" : "" }, { "dropping-particle" : "", "family" : "Tsai", "given" : "Yu-Ching", "non-dropping-particle" : "", "parse-names" : false, "suffix" : "" }, { "dropping-particle" : "", "family" : "Cheng", "given" : "Hsiu-Chi", "non-dropping-particle" : "", "parse-names" : false, "suffix" : "" }, { "dropping-particle" : "", "family" : "Lu", "given" : "Cheng-Chan", "non-dropping-particle" : "", "parse-names" : false, "suffix" : "" }, { "dropping-particle" : "", "family" : "Sheu", "given" : "Bor-Shyang", "non-dropping-particle" : "", "parse-names" : false, "suffix" : "" } ], "container-title" : "The American journal of gastroenterology", "id" : "ITEM-1", "issue" : "5", "issued" : { "date-parts" : [ [ "2010", "5" ] ] }, "language" : "eng", "page" : "1046-1052", "publisher-place" : "United States", "title" : "Double-dosed pantoprazole accelerates the sustained symptomatic response in overweight and obese patients with reflux esophagitis in Los Angeles grades A and B.", "type" : "article-journal", "volume" : "105" }, "uris" : [ "http://www.mendeley.com/documents/?uuid=e6666c9c-1177-4295-ae1e-ac746a25230e", "http://www.mendeley.com/documents/?uuid=e8476cfd-5cd6-4b33-8df9-7784882777df" ] }, { "id" : "ITEM-2", "itemData" : { "DOI" : "10.1159/000351389", "ISSN" : "1421-9867", "author" : [ { "dropping-particle" : "", "family" : "Bruley des Varannes", "given" : "Stanislas", "non-dropping-particle" : "", "parse-names" : false, "suffix" : "" }, { "dropping-particle" : "", "family" : "Coudsy", "given" : "Bogdana", "non-dropping-particle" : "", "parse-names" : false, "suffix" : "" }, { "dropping-particle" : "", "family" : "Waechter", "given" : "Sandra", "non-dropping-particle" : "", "parse-names" : false, "suffix" : "" }, { "dropping-particle" : "", "family" : "DeLemos", "given" : "Byron", "non-dropping-particle" : "", "parse-names" : false, "suffix" : "" }, { "dropping-particle" : "", "family" : "Xiang", "given" : "Jim", "non-dropping-particle" : "", "parse-names" : false, "suffix" : "" }, { "dropping-particle" : "", "family" : "LoCoco", "given" : "John", "non-dropping-particle" : "", "parse-names" : false, "suffix" : "" }, { "dropping-particle" : "", "family" : "Ducrott\u00e9", "given" : "Philippe", "non-dropping-particle" : "", "parse-names" : false, "suffix" : "" } ], "container-title" : "Digestion", "id" : "ITEM-2", "issue" : "1", "issued" : { "date-parts" : [ [ "2013" ] ] }, "page" : "56-63", "title" : "On-Demand Proton Pump Inhibitory Treatment in Overweight/Obese Patients with Gastroesophageal Reflux Disease: Are There Pharmacodynamic Arguments for Using Higher Doses?", "type" : "article-journal", "volume" : "88" }, "uris" : [ "http://www.mendeley.com/documents/?uuid=beb5770f-33f4-46a0-b10d-17d671fffea4", "http://www.mendeley.com/documents/?uuid=046b0696-c572-4cb1-b016-710038034d4e" ] }, { "id" : "ITEM-3", "itemData" : { "DOI" : "10.3748/wjg.v20.i14.4017", "ISSN" : "2219-2840 (Electronic)", "PMID" : "24744591", "abstract" : "AIM: To identify objective and subjective predictors for the reliable diagnosis of gastroesophageal reflux disease (GERD) and the response to proton pump inhibitor (PPI) therapy. METHODS: Retrospectively, 683 consecutive patients suspected for GERD who underwent pH-metry/impedance measurement (pH/MII) were analyzed. All patients had previously undergone standard PPI treatment (e.g., pantoprazole 40 mg/d or comparable). Four hundred sixty patients were at least 10 d off PPIs (group A), whereas 223 patients were analyzed during their ongoing PPI therapy (group B). In addition, all patients completed a standardized symptom- and lifestyle-based questionnaire, including the therapeutic response to previous PPI trials on a 10-point scale. Uni- and multivariance analyses were performed to identify criteria associated with positive therapeutic response to PPIs. RESULTS: In group A, positive predictors (PPs) for response in empirical PPI trials were typical GERD symptoms (heartburn and regurgitation), a positive symptom index (SI) and pathological results in pH/MII, along with atypical symptoms, including hoarseness and fullness. In group B, regular alcohol consumption was associated with the therapeutic response. The PPs for pathological results in pH/MII in group A included positive SI, male gender, obesity, heartburn and regurgitation. In group B, the PPs were positive SI and vomiting. Analyzing for positive SI, the PPs were pathological pH and/or MII, heartburn regurgitation, fullness, nausea and vomiting in group A and pathological pH and/or MII in group B. CONCLUSION: Anamnestic parameters (gender, obesity, alcohol) can predict PPI responses. In non-obese, female patients with non-typical reflux symptoms, pH/MII should be considered instead of empirical PPIs.", "author" : [ { "dropping-particle" : "", "family" : "Becker", "given" : "Valentin", "non-dropping-particle" : "", "parse-names" : false, "suffix" : "" }, { "dropping-particle" : "", "family" : "Grotz", "given" : "Stefan", "non-dropping-particle" : "", "parse-names" : false, "suffix" : "" }, { "dropping-particle" : "", "family" : "Schlag", "given" : "Christoph", "non-dropping-particle" : "", "parse-names" : false, "suffix" : "" }, { "dropping-particle" : "", "family" : "Nennstiel", "given" : "Simon", "non-dropping-particle" : "", "parse-names" : false, "suffix" : "" }, { "dropping-particle" : "", "family" : "Beitz", "given" : "Analena", "non-dropping-particle" : "", "parse-names" : false, "suffix" : "" }, { "dropping-particle" : "", "family" : "Haller", "given" : "Bernhard", "non-dropping-particle" : "", "parse-names" : false, "suffix" : "" }, { "dropping-particle" : "", "family" : "Schmid", "given" : "Roland M", "non-dropping-particle" : "", "parse-names" : false, "suffix" : "" }, { "dropping-particle" : "", "family" : "Meining", "given" : "Alexander", "non-dropping-particle" : "", "parse-names" : false, "suffix" : "" }, { "dropping-particle" : "", "family" : "Bajbouj", "given" : "Monther", "non-dropping-particle" : "", "parse-names" : false, "suffix" : "" } ], "container-title" : "World journal of gastroenterology : WJG", "id" : "ITEM-3", "issue" : "14", "issued" : { "date-parts" : [ [ "2014", "4" ] ] }, "language" : "eng", "page" : "4017-4024", "publisher-place" : "China", "title" : "Positive predictors for gastroesophageal reflux disease and the therapeutic response to proton-pump inhibitors.", "type" : "article-journal", "volume" : "20" }, "uris" : [ "http://www.mendeley.com/documents/?uuid=44d35968-5fbf-4b4e-9735-2a4aa04e430c", "http://www.mendeley.com/documents/?uuid=4df0f3cf-4fa0-4387-a421-97797004c89e" ] } ], "mendeley" : { "formattedCitation" : "&lt;sup&gt;32\u201334&lt;/sup&gt;", "manualFormatting" : "32\u201334", "plainTextFormattedCitation" : "32\u201334", "previouslyFormattedCitation" : "(32\u201334)"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3</w:t>
      </w:r>
      <w:r w:rsidR="001C01B6" w:rsidRPr="00B5545D">
        <w:rPr>
          <w:rFonts w:ascii="Book Antiqua" w:hAnsi="Book Antiqua" w:cs="Times New Roman"/>
          <w:noProof/>
          <w:sz w:val="24"/>
          <w:szCs w:val="24"/>
          <w:vertAlign w:val="superscript"/>
        </w:rPr>
        <w:t>4</w:t>
      </w:r>
      <w:r w:rsidRPr="00B5545D">
        <w:rPr>
          <w:rFonts w:ascii="Book Antiqua" w:hAnsi="Book Antiqua" w:cs="Times New Roman"/>
          <w:noProof/>
          <w:sz w:val="24"/>
          <w:szCs w:val="24"/>
          <w:vertAlign w:val="superscript"/>
        </w:rPr>
        <w:t>–3</w:t>
      </w:r>
      <w:r w:rsidR="001C01B6" w:rsidRPr="00B5545D">
        <w:rPr>
          <w:rFonts w:ascii="Book Antiqua" w:hAnsi="Book Antiqua" w:cs="Times New Roman"/>
          <w:noProof/>
          <w:sz w:val="24"/>
          <w:szCs w:val="24"/>
          <w:vertAlign w:val="superscript"/>
        </w:rPr>
        <w:t>6</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Novel treatments, including CCK inhibitors, GABA agonists, and TCAs are currently being studied for their effects on GERD symptoms, but there is a lack of data on their precise roles in the obese population. </w:t>
      </w:r>
    </w:p>
    <w:p w14:paraId="7AB680AC" w14:textId="77777777" w:rsidR="00BF057E" w:rsidRPr="00B5545D" w:rsidRDefault="00BF057E" w:rsidP="0097323E">
      <w:pPr>
        <w:pStyle w:val="NoSpacing"/>
        <w:spacing w:line="360" w:lineRule="auto"/>
        <w:contextualSpacing/>
        <w:jc w:val="both"/>
        <w:rPr>
          <w:rFonts w:ascii="Book Antiqua" w:hAnsi="Book Antiqua" w:cs="Times New Roman"/>
          <w:b/>
          <w:sz w:val="24"/>
          <w:szCs w:val="24"/>
          <w:highlight w:val="yellow"/>
        </w:rPr>
      </w:pPr>
      <w:r w:rsidRPr="00B5545D">
        <w:rPr>
          <w:rFonts w:ascii="Book Antiqua" w:hAnsi="Book Antiqua" w:cs="Times New Roman"/>
          <w:sz w:val="24"/>
          <w:szCs w:val="24"/>
          <w:highlight w:val="yellow"/>
        </w:rPr>
        <w:t xml:space="preserve"> </w:t>
      </w:r>
    </w:p>
    <w:p w14:paraId="4D32794A" w14:textId="490249DB" w:rsidR="00BF057E" w:rsidRPr="00B5545D" w:rsidRDefault="00BC25DD" w:rsidP="0097323E">
      <w:pPr>
        <w:pStyle w:val="NoSpacing"/>
        <w:spacing w:line="360" w:lineRule="auto"/>
        <w:contextualSpacing/>
        <w:jc w:val="both"/>
        <w:rPr>
          <w:rFonts w:ascii="Book Antiqua" w:hAnsi="Book Antiqua" w:cs="Times New Roman"/>
          <w:b/>
          <w:sz w:val="24"/>
          <w:szCs w:val="24"/>
          <w:lang w:eastAsia="zh-CN"/>
        </w:rPr>
      </w:pPr>
      <w:r w:rsidRPr="00B5545D">
        <w:rPr>
          <w:rFonts w:ascii="Book Antiqua" w:hAnsi="Book Antiqua" w:cs="Times New Roman"/>
          <w:b/>
          <w:sz w:val="24"/>
          <w:szCs w:val="24"/>
        </w:rPr>
        <w:t>SURGICAL MANAGEMENT</w:t>
      </w:r>
    </w:p>
    <w:p w14:paraId="2463F695" w14:textId="77777777" w:rsidR="00BF057E" w:rsidRPr="00B5545D" w:rsidRDefault="00BF057E" w:rsidP="0097323E">
      <w:pPr>
        <w:pStyle w:val="NoSpacing"/>
        <w:spacing w:line="360" w:lineRule="auto"/>
        <w:contextualSpacing/>
        <w:jc w:val="both"/>
        <w:rPr>
          <w:rFonts w:ascii="Book Antiqua" w:hAnsi="Book Antiqua" w:cs="Times New Roman"/>
          <w:sz w:val="24"/>
          <w:szCs w:val="24"/>
        </w:rPr>
      </w:pPr>
      <w:r w:rsidRPr="00B5545D">
        <w:rPr>
          <w:rFonts w:ascii="Book Antiqua" w:hAnsi="Book Antiqua" w:cs="Times New Roman"/>
          <w:sz w:val="24"/>
          <w:szCs w:val="24"/>
        </w:rPr>
        <w:t xml:space="preserve">A variety of surgical approaches have been offered in patients with both GERD and obesity, and this section will detail the effects of both sets of approaches in the obese population with GERD. </w:t>
      </w:r>
    </w:p>
    <w:p w14:paraId="29F77EC8" w14:textId="77777777" w:rsidR="00BF057E" w:rsidRPr="00B5545D" w:rsidRDefault="00BF057E" w:rsidP="0097323E">
      <w:pPr>
        <w:pStyle w:val="NoSpacing"/>
        <w:spacing w:line="360" w:lineRule="auto"/>
        <w:contextualSpacing/>
        <w:jc w:val="both"/>
        <w:rPr>
          <w:rFonts w:ascii="Book Antiqua" w:hAnsi="Book Antiqua" w:cs="Times New Roman"/>
          <w:b/>
          <w:sz w:val="24"/>
          <w:szCs w:val="24"/>
        </w:rPr>
      </w:pPr>
    </w:p>
    <w:p w14:paraId="16C79188" w14:textId="77777777" w:rsidR="00BF057E" w:rsidRPr="00170D17" w:rsidRDefault="00BF057E" w:rsidP="0097323E">
      <w:pPr>
        <w:pStyle w:val="NoSpacing"/>
        <w:spacing w:line="360" w:lineRule="auto"/>
        <w:contextualSpacing/>
        <w:jc w:val="both"/>
        <w:rPr>
          <w:rFonts w:ascii="Book Antiqua" w:hAnsi="Book Antiqua" w:cs="Times New Roman"/>
          <w:b/>
          <w:i/>
          <w:sz w:val="24"/>
          <w:szCs w:val="24"/>
        </w:rPr>
      </w:pPr>
      <w:r w:rsidRPr="00170D17">
        <w:rPr>
          <w:rFonts w:ascii="Book Antiqua" w:hAnsi="Book Antiqua" w:cs="Times New Roman"/>
          <w:b/>
          <w:i/>
          <w:sz w:val="24"/>
          <w:szCs w:val="24"/>
        </w:rPr>
        <w:t>Fundoplication</w:t>
      </w:r>
    </w:p>
    <w:p w14:paraId="0126BDD7" w14:textId="6406C6E6" w:rsidR="00BF057E" w:rsidRPr="00B5545D" w:rsidRDefault="00BF057E" w:rsidP="0097323E">
      <w:pPr>
        <w:spacing w:after="0" w:line="360" w:lineRule="auto"/>
        <w:contextualSpacing/>
        <w:jc w:val="both"/>
        <w:rPr>
          <w:rFonts w:ascii="Book Antiqua" w:hAnsi="Book Antiqua" w:cs="Times New Roman"/>
          <w:sz w:val="24"/>
          <w:szCs w:val="24"/>
        </w:rPr>
      </w:pPr>
      <w:r w:rsidRPr="00B5545D">
        <w:rPr>
          <w:rFonts w:ascii="Book Antiqua" w:hAnsi="Book Antiqua" w:cs="Times New Roman"/>
          <w:sz w:val="24"/>
          <w:szCs w:val="24"/>
        </w:rPr>
        <w:t>Since its advent in 1955, Nissen fundoplication has been used as a surgical approach for GERD. Although there are different variations, the concept of the surgical approach is to emphasize return of the esophagogastric junction into the abdominal cavity by transhiatal mobilization of the esophagus via division of the short gastric vessels, achieve complete mobilization of the gastric fundus, and ultimately recreate a high pressure zone at the lower esophageal sphincter. The enveloped portion of the distal esophagus then is compressed as intragastric pressure and volume incr</w:t>
      </w:r>
      <w:r w:rsidR="00B66B40" w:rsidRPr="00B5545D">
        <w:rPr>
          <w:rFonts w:ascii="Book Antiqua" w:hAnsi="Book Antiqua" w:cs="Times New Roman"/>
          <w:sz w:val="24"/>
          <w:szCs w:val="24"/>
        </w:rPr>
        <w:t>ease, thereby preventing reflux</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38/gimo56", "ISSN" : "false", "author" : [ { "dropping-particle" : "", "family" : "Minjarez", "given" : "Renee C.", "non-dropping-particle" : "", "parse-names" : false, "suffix" : "" }, { "dropping-particle" : "", "family" : "Jobe", "given" : "Blair a.", "non-dropping-particle" : "", "parse-names" : false, "suffix" : "" } ], "container-title" : "GI Motility online", "id" : "ITEM-1", "issued" : { "date-parts" : [ [ "2006" ] ] }, "page" : "1-36", "title" : "Surgical therapy for gastroesophageal reflux disease", "type" : "article-journal" }, "uris" : [ "http://www.mendeley.com/documents/?uuid=387ff59d-783e-4e94-8f70-7e17fd5074e5", "http://www.mendeley.com/documents/?uuid=20c7c0b0-04d4-4f95-9831-c254b62644ba" ] } ], "mendeley" : { "formattedCitation" : "&lt;sup&gt;35&lt;/sup&gt;", "manualFormatting" : "35", "plainTextFormattedCitation" : "35", "previouslyFormattedCitation" : "(35)"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3</w:t>
      </w:r>
      <w:r w:rsidR="001C01B6" w:rsidRPr="00B5545D">
        <w:rPr>
          <w:rFonts w:ascii="Book Antiqua" w:hAnsi="Book Antiqua" w:cs="Times New Roman"/>
          <w:noProof/>
          <w:sz w:val="24"/>
          <w:szCs w:val="24"/>
          <w:vertAlign w:val="superscript"/>
        </w:rPr>
        <w:t>7</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p>
    <w:p w14:paraId="292A4B3A" w14:textId="77D82468" w:rsidR="00BF057E" w:rsidRPr="00B5545D" w:rsidRDefault="00BF057E" w:rsidP="00170D17">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lastRenderedPageBreak/>
        <w:t>Nissen fundoplication is associated with acceptable outcomes in non-obese patients, with good symptom control on medical therapy as well as those with only partial response to PPIs. There have been consistent data showing less esophageal acid exposure and significantly increased LES pressure after surgery, and a trend towards superiority in other measures of outcome, such as quality of life, w</w:t>
      </w:r>
      <w:r w:rsidR="00B66B40" w:rsidRPr="00B5545D">
        <w:rPr>
          <w:rFonts w:ascii="Book Antiqua" w:hAnsi="Book Antiqua" w:cs="Times New Roman"/>
          <w:sz w:val="24"/>
          <w:szCs w:val="24"/>
        </w:rPr>
        <w:t>hen compared to medical therapy</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10-1267-8", "ISBN" : "1432-2218 (Electronic)\r0930-2794 (Linking)", "ISSN" : "0930-2794", "PMID" : "20725747", "abstract" : "N/A", "author" : [ { "dropping-particle" : "", "family" : "Stefanidis", "given" : "Dimitrios", "non-dropping-particle" : "", "parse-names" : false, "suffix" : "" }, { "dropping-particle" : "", "family" : "Hope", "given" : "William W", "non-dropping-particle" : "", "parse-names" : false, "suffix" : "" }, { "dropping-particle" : "", "family" : "Kohn", "given" : "Geoffrey P", "non-dropping-particle" : "", "parse-names" : false, "suffix" : "" }, { "dropping-particle" : "", "family" : "Reardon", "given" : "Patrick R", "non-dropping-particle" : "", "parse-names" : false, "suffix" : "" }, { "dropping-particle" : "", "family" : "Richardson", "given" : "William S", "non-dropping-particle" : "", "parse-names" : false, "suffix" : "" }, { "dropping-particle" : "", "family" : "Fanelli", "given" : "Robert D", "non-dropping-particle" : "", "parse-names" : false, "suffix" : "" } ], "container-title" : "Surgical endoscopy", "id" : "ITEM-1", "issue" : "11", "issued" : { "date-parts" : [ [ "2010" ] ] }, "page" : "2647-2669", "title" : "Guidelines for surgical treatment of gastroesophageal reflux disease.", "type" : "article-journal", "volume" : "24" }, "uris" : [ "http://www.mendeley.com/documents/?uuid=fb7102b3-d31a-461b-934c-a58f76e1e940", "http://www.mendeley.com/documents/?uuid=a79628ec-a537-49ca-b6d6-19dff49ed551" ] }, { "id" : "ITEM-2", "itemData" : { "DOI" : "10.1016/S1072-7515(02)01604-6", "ISBN" : "1072-7515 (Print)\\r1072-7515 (Linking)", "ISSN" : "10727515", "PMID" : "12517549", "abstract" : "BACKGROUND: We conducted an objective followup of 181 patients after laparoscopic Nissen fundoplication during a 5-year period after surgery. STUDY DESIGN: Patients underwent 24-hour pH recording, esophageal manometry, and symptom score assessment for six gastroesophageal reflux disease symptoms preoperatively and at 6 months, 2 years, and 5 years after surgery. RESULTS: Laparoscopic fundoplication was associated with a significant (p &lt; 0.0001) increase in lower esophageal sphincter pressure and a significant (p &lt; 0.0001) drop in duration of acid reflux in 24 hours, and symptom score, 6, 24, and 60 months after surgery when compared with preoperative values. Twenty-one patients (12%) have experienced recurrence of reflux-type symptoms, but only six have required repeat surgery. Lower esophageal sphincter tone dropped between 6 months and 5 years after surgery, but was still an effective antireflux barrier. Patient satisfaction with surgery dropped over the 5-year followup but remained high, at 86%, after 5 years. CONCLUSIONS: Laparoscopic Nissen fundoplication remains an effective antireflux procedure at 5 years. ?? 2003 by the American College of Surgeons.", "author" : [ { "dropping-particle" : "", "family" : "Anvari", "given" : "Mehran", "non-dropping-particle" : "", "parse-names" : false, "suffix" : "" }, { "dropping-particle" : "", "family" : "Allen", "given" : "Christopher", "non-dropping-particle" : "", "parse-names" : false, "suffix" : "" }, { "dropping-particle" : "", "family" : "Pellegrini", "given" : "Carlos", "non-dropping-particle" : "", "parse-names" : false, "suffix" : "" } ], "container-title" : "Journal of the American College of Surgeons", "id" : "ITEM-2", "issue" : "1", "issued" : { "date-parts" : [ [ "2003" ] ] }, "page" : "51-59", "title" : "Five-year comprehensive outcomes evaluation in 181 patients after laparoscopic Nissen fundoplication", "type" : "article-journal", "volume" : "196" }, "uris" : [ "http://www.mendeley.com/documents/?uuid=a938ff9a-2d9b-4a60-a198-7cc1fa93810f" ] }, { "id" : "ITEM-3", "itemData" : { "ISSN" : "1086-8089", "PMID" : "14558708", "abstract" : "BACKGROUND: We have reported 1-year outcomes and antacid medication use in 100 patients undergoing laparoscropic Nissen fundoplication. As a follow-up study, we queried these same patients to determine whether their outcomes endured 4 years after fundoplication.\n\nMETHODS: One hundred patients undergoing laparoscopic Nissen fundoplication between 1992 and 1997 were asked, at 1 to 2 years and 4 to 6 years postoperatively, to grade their symptoms on a scale of 1 (mild) to 10 (severe). Patients were also queried as to the number/cost of antacid medications used before and after fundoplication.\n\nRESULTS: Significant improvements were noted in symptoms of heartburn, postprandial emesis, gas/bloating, and dysphagia after fundoplication. Significant decreases in antacid medication use (97% vs 19%) and monthly costs (dollar 168 +/- dollar 91 vs dollar 30 +/- 54) were seen following fundoplication. The number of patients on antacid medications and the monthly costs of these medications (37% and dollar 53 +/- dollar 87, respectively) increased significantly from early to late follow-up, but were still significantly lower than those before surgery. Overall, 87% and 900% of patients were pleased with their outcome at early and late follow-up, respectively, and 93% and 92% of patients stated they would consider undergoing fundoplication again if necessary (P = NS).\n\nCONCLUSION: Laparoscopic Nissen fundoplication results in a significant reduction in the symptoms of reflux and the use of antacid medications with a high degree of patient satisfaction. Although some patients return to antacid medications at late follow-up, they continue to have few symptoms and are pleased with their outcomes.", "author" : [ { "dropping-particle" : "", "family" : "Bloomston", "given" : "Mark", "non-dropping-particle" : "", "parse-names" : false, "suffix" : "" }, { "dropping-particle" : "", "family" : "Nields", "given" : "William", "non-dropping-particle" : "", "parse-names" : false, "suffix" : "" }, { "dropping-particle" : "", "family" : "Rosemurgy", "given" : "Alexander S", "non-dropping-particle" : "", "parse-names" : false, "suffix" : "" } ], "container-title" : "JSLS : Journal of the Society of Laparoendoscopic Surgeons / Society of Laparoendoscopic Surgeons", "id" : "ITEM-3", "issue" : "3", "issued" : { "date-parts" : [ [ "0", "1" ] ] }, "page" : "211-8", "title" : "Symptoms and antireflux medication use following laparoscopic Nissen fundoplication: outcome at 1 and 4 years.", "type" : "article-journal", "volume" : "7" }, "uris" : [ "http://www.mendeley.com/documents/?uuid=f6dd585c-9444-4b19-94b9-a5796b3c7fc4" ] } ], "mendeley" : { "formattedCitation" : "&lt;sup&gt;36\u201338&lt;/sup&gt;", "manualFormatting" : "36\u201338", "plainTextFormattedCitation" : "36\u201338", "previouslyFormattedCitation" : "(36\u201338)"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3</w:t>
      </w:r>
      <w:r w:rsidR="001C01B6" w:rsidRPr="00B5545D">
        <w:rPr>
          <w:rFonts w:ascii="Book Antiqua" w:hAnsi="Book Antiqua" w:cs="Times New Roman"/>
          <w:noProof/>
          <w:sz w:val="24"/>
          <w:szCs w:val="24"/>
          <w:vertAlign w:val="superscript"/>
        </w:rPr>
        <w:t>8</w:t>
      </w:r>
      <w:r w:rsidRPr="00B5545D">
        <w:rPr>
          <w:rFonts w:ascii="Book Antiqua" w:hAnsi="Book Antiqua" w:cs="Times New Roman"/>
          <w:noProof/>
          <w:sz w:val="24"/>
          <w:szCs w:val="24"/>
          <w:vertAlign w:val="superscript"/>
        </w:rPr>
        <w:t>–</w:t>
      </w:r>
      <w:r w:rsidR="001C01B6" w:rsidRPr="00B5545D">
        <w:rPr>
          <w:rFonts w:ascii="Book Antiqua" w:hAnsi="Book Antiqua" w:cs="Times New Roman"/>
          <w:noProof/>
          <w:sz w:val="24"/>
          <w:szCs w:val="24"/>
          <w:vertAlign w:val="superscript"/>
        </w:rPr>
        <w:t>40</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Fundoplication is considered a long-term treatment option on par with medical therapy in patients with typical symptoms of GERD. However, it is generally not recommended in patients who are PPI non-responders as the long-term benefits are not expected to outweigh risks</w:t>
      </w:r>
      <w:r w:rsidR="00B66B40" w:rsidRPr="00B5545D">
        <w:rPr>
          <w:rFonts w:ascii="Book Antiqua" w:hAnsi="Book Antiqua" w:cs="Times New Roman"/>
          <w:sz w:val="24"/>
          <w:szCs w:val="24"/>
        </w:rPr>
        <w:t xml:space="preserve"> and side effects in this group</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38/ajg.2012.444", "ISSN" : "1572-0241", "PMID" : "23419381", "author" : [ { "dropping-particle" : "", "family" : "Katz", "given" : "Philip O", "non-dropping-particle" : "", "parse-names" : false, "suffix" : "" }, { "dropping-particle" : "", "family" : "Gerson", "given" : "Lauren B", "non-dropping-particle" : "", "parse-names" : false, "suffix" : "" }, { "dropping-particle" : "", "family" : "Vela", "given" : "Marcelo F", "non-dropping-particle" : "", "parse-names" : false, "suffix" : "" } ], "container-title" : "The American journal of gastroenterology", "id" : "ITEM-1", "issue" : "3", "issued" : { "date-parts" : [ [ "2013", "3" ] ] }, "page" : "308-28; quiz 329", "publisher" : "Nature Publishing Group", "title" : "Guidelines for the diagnosis and management of gastroesophageal reflux disease.", "type" : "article-journal", "volume" : "108" }, "uris" : [ "http://www.mendeley.com/documents/?uuid=b85d9b1c-6935-4748-9875-bcf38729871f" ] } ], "mendeley" : { "formattedCitation" : "&lt;sup&gt;1&lt;/sup&gt;", "plainTextFormattedCitation" : "1", "previouslyFormattedCitation" : "(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p>
    <w:p w14:paraId="2204E47F" w14:textId="39F99F6B" w:rsidR="00BF057E" w:rsidRPr="00170D17" w:rsidRDefault="00BF057E" w:rsidP="00170D17">
      <w:pPr>
        <w:spacing w:after="0" w:line="360" w:lineRule="auto"/>
        <w:ind w:firstLineChars="100" w:firstLine="240"/>
        <w:contextualSpacing/>
        <w:jc w:val="both"/>
        <w:rPr>
          <w:rFonts w:ascii="Book Antiqua" w:hAnsi="Book Antiqua" w:cs="Times New Roman"/>
          <w:noProof/>
          <w:sz w:val="24"/>
          <w:szCs w:val="24"/>
          <w:shd w:val="clear" w:color="auto" w:fill="FFFFFF"/>
          <w:lang w:eastAsia="zh-CN"/>
        </w:rPr>
      </w:pPr>
      <w:r w:rsidRPr="00B5545D">
        <w:rPr>
          <w:rFonts w:ascii="Book Antiqua" w:hAnsi="Book Antiqua" w:cs="Times New Roman"/>
          <w:sz w:val="24"/>
          <w:szCs w:val="24"/>
        </w:rPr>
        <w:t xml:space="preserve">While </w:t>
      </w:r>
      <w:r w:rsidRPr="00B5545D">
        <w:rPr>
          <w:rFonts w:ascii="Book Antiqua" w:hAnsi="Book Antiqua" w:cs="Times New Roman"/>
          <w:sz w:val="24"/>
          <w:szCs w:val="24"/>
          <w:shd w:val="clear" w:color="auto" w:fill="FFFFFF"/>
          <w:lang w:eastAsia="ko-KR"/>
        </w:rPr>
        <w:t>a higher complication or failure rate after fundoplication is expected in obese patients due to higher abdominal pressure and the influence of other comorbid conditions, the preponderance of evidence has not clearly shown this to be true. Notably, t</w:t>
      </w:r>
      <w:r w:rsidRPr="00B5545D">
        <w:rPr>
          <w:rFonts w:ascii="Book Antiqua" w:hAnsi="Book Antiqua" w:cs="Times New Roman"/>
          <w:sz w:val="24"/>
          <w:szCs w:val="24"/>
        </w:rPr>
        <w:t>here is a relatively small body of evidence suggesting a greater proportion of obese and overweight patients have recurrent reflux after Nissen fundoplication compared to normal weight patients</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41</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000392", "ISSN" : "09302794", "PMID" : "11443428", "abstract" : "BACKGROUND: We hypothesized that obesity was associated with long-term failure of antireflux procedures, and that in obese patients antireflux operations were easier to perform via thoracotomy, and therefore likely to have a higher success rate than transabdominal (laparoscopic or open) antireflux procedures. The aims of this study was to determine the impact of obesity on the success of antireflux operations, and to compare the success rates of transthoracic and laparoscopic approaches in obese patients with gastroesophageal reflux. METHODS: The records of 224 consecutive patients undergoing antireflux surgery by two surgeons in a university-based tertiary care center were reviewed and patients contacted for follow-up assessment. The patients were classified into groups based on the type of operation performed and the calculated body mass index (BMI): normal (BMI 30). Recurrences were documented by symptoms responsive to acid-suppressive medication and radiologic or pH probe studies. RESULTS: Among the 224 patients included in this study, 187 underwent laparoscopic Nissen fundoplications (LNF) and 37 underwent Belsey Mark IV(BM4) procedures. The mean follow-up period was 37 months. The three groups included 89 (39.7%) patients classified as having normal weight, 87 (38.8%) as overweight and 48 (21.4%) as obese. Normal, overweight, and obese patients were similar in terms of age, gender, hiatal hernia size, degree of esophagitis, and comorbid conditions. A total of 26 recurrences occurred, giving an overall recurrence rate of 11.6%. There were 4 recurrences in the normal group (4.5%), 7 in the overweight group (8.0%; p not significant vs normal), and 15 in the obese group (31%; p &lt; 0.001 vs normal; p &lt;.001 vs overweight). The recurrence rate was similar between LNF and BM4 in each BMI subgroup, although in aggregate, the recurrence rate after BMW was greater than after LNF (10/37 vs 16/187; p &lt; 0.02). CONCLUSIONS: Obesity adversely affects the long-term success of antireflux operations. Although athoracotomy provides optimal exposure of the hiatal structures in obese patients, a transthoracic approach was associated with a higher recurrence rate than LNF. Given the high failure rate of antireflux operations in obese patients, intensive efforts at sustained weight loss should be made before consideration of surgery.", "author" : [ { "dropping-particle" : "", "family" : "Perez", "given" : "a. R.", "non-dropping-particle" : "", "parse-names" : false, "suffix" : "" }, { "dropping-particle" : "", "family" : "Moncure", "given" : "a. C.", "non-dropping-particle" : "", "parse-names" : false, "suffix" : "" }, { "dropping-particle" : "", "family" : "Rattner", "given" : "D. W.", "non-dropping-particle" : "", "parse-names" : false, "suffix" : "" } ], "container-title" : "Surgical Endoscopy", "id" : "ITEM-1", "issue" : "9", "issued" : { "date-parts" : [ [ "2001" ] ] }, "page" : "986-989", "title" : "Obesity adversely affects the outcome of antireflux operations", "type" : "article-journal", "volume" : "15" }, "uris" : [ "http://www.mendeley.com/documents/?uuid=cc117576-12c6-4b0a-ada5-1c8bf82937f1", "http://www.mendeley.com/documents/?uuid=b4c4e0b6-4636-4a5e-aea6-08b891c7feb5" ] }, { "id" : "ITEM-2", "itemData" : { "DOI" : "10.1007/s00464-011-1832-9", "ISSN" : "09302794", "PMID" : "21863377", "abstract" : "BACKGROUND: It is not clear whether obesity has any negative impact on the results of laparoscopic antireflux surgery (LARS). In this prospective study we investigated the effect of body mass index (BMI) on the surgical outcome of LARS.\\n\\nMETHODS: Patients undergoing primary LARS were divided into three groups: BMI\u00a0&lt;\u00a025 (normal), BMI\u00a0=\u00a025-29.9 (overweight), BMI\u00a0&gt;\u00a030 (obese). All perioperative data, operative and postoperative complications, and follow-up data were recorded prospectively. All patients were seen 2\u00a0months postoperatively and yearly thereafter.\\n\\nRESULTS: One thousand patients underwent LARS from May 2004 to August 2009. There were 484, 384, and 132 patients in normal, overweight, and obese groups, respectively. The incidence of Barrett's metaplasia (8.5% for the entire series) increased with BMI, although this difference was not statistically significant. 684 patients had Nissen and 316 had Toupet fundoplication. Mean follow-up was 53.33\u00a0\u00b1\u00a017.21\u00a0months. There was no mortality or conversion to open surgery. Mean operating times were 48.04\u00a0\u00b1\u00a021.20, 53.54\u00a0\u00b1\u00a023.42, and 61.33\u00a0\u00b1\u00a028.47\u00a0min for normal, overweight, and obese groups, respectively (P\u00a0=\u00a00.0001). Esophageal perforation, jejunal perforation, and pulmonary emboli were the three major complications in separate patients. Dysphagia occurred in 18.4, 13.1, and 9.9% of normal, overweight, and obese patients, respectively (P\u00a0=\u00a00.122). Bloating occurred in 18, 14.1, and 20.5 % of normal, overweight, and obese patients, respectively (P\u00a0=\u00a00.150). Rehospitalization for any reason, excluding redo surgery or dilatation, occurred less in overweight subjects (4.8, 1, and 3.8% respectively, P\u00a0=\u00a00.008). All other minor complications were distributed evenly among the groups with the exception of hiccups, which occurred more frequently in normal weight patients. Recurrence of reflux was observed in 0.6, 3.6, and 2.3% of the normal, overweight, and obese patients, respectively (P\u00a0=\u00a00.007).\\n\\nCONCLUSION: LARS is a safe but more demanding procedure in obese patients and a significant increase in complications should not be anticipated. Long-term control of reflux by LARS in higher-BMI patients is slightly worse than that in normal-weight subjects.", "author" : [ { "dropping-particle" : "", "family" : "Tekin", "given" : "Koray", "non-dropping-particle" : "", "parse-names" : false, "suffix" : "" }, { "dropping-particle" : "", "family" : "Toydemir", "given" : "Toygar", "non-dropping-particle" : "", "parse-names" : false, "suffix" : "" }, { "dropping-particle" : "", "family" : "Yerdel", "given" : "Mehmet Ali", "non-dropping-particle" : "", "parse-names" : false, "suffix" : "" } ], "container-title" : "Surgical Endoscopy and Other Interventional Techniques", "id" : "ITEM-2", "issue" : "1", "issued" : { "date-parts" : [ [ "2012" ] ] }, "page" : "86-95", "title" : "Is laparoscopic antireflux surgery safe and effective in obese patients?", "type" : "article-journal", "volume" : "26" }, "uris" : [ "http://www.mendeley.com/documents/?uuid=e9454704-8d94-4dd1-8dbd-ee4b6023e687", "http://www.mendeley.com/documents/?uuid=41f849b5-ebf5-4f89-88a4-ae83d9d47196" ] } ], "mendeley" : { "formattedCitation" : "&lt;sup&gt;39,40&lt;/sup&gt;", "manualFormatting" : "39,40", "plainTextFormattedCitation" : "39,40", "previouslyFormattedCitation" : "(39,40)"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w:t>
      </w:r>
      <w:r w:rsidR="001C01B6" w:rsidRPr="00B5545D">
        <w:rPr>
          <w:rFonts w:ascii="Book Antiqua" w:hAnsi="Book Antiqua" w:cs="Times New Roman"/>
          <w:noProof/>
          <w:sz w:val="24"/>
          <w:szCs w:val="24"/>
          <w:vertAlign w:val="superscript"/>
        </w:rPr>
        <w:t>42</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w:t>
      </w:r>
    </w:p>
    <w:p w14:paraId="1AC8FE00" w14:textId="46011E8E" w:rsidR="00BF057E" w:rsidRPr="00B5545D" w:rsidRDefault="00BF057E" w:rsidP="00170D17">
      <w:pPr>
        <w:spacing w:after="0" w:line="360" w:lineRule="auto"/>
        <w:ind w:firstLineChars="100" w:firstLine="240"/>
        <w:contextualSpacing/>
        <w:jc w:val="both"/>
        <w:rPr>
          <w:rFonts w:ascii="Book Antiqua" w:hAnsi="Book Antiqua" w:cs="Times New Roman"/>
          <w:noProof/>
          <w:sz w:val="24"/>
          <w:szCs w:val="24"/>
          <w:shd w:val="clear" w:color="auto" w:fill="FFFFFF"/>
          <w:lang w:eastAsia="zh-CN"/>
        </w:rPr>
      </w:pPr>
      <w:r w:rsidRPr="00B5545D">
        <w:rPr>
          <w:rFonts w:ascii="Book Antiqua" w:hAnsi="Book Antiqua" w:cs="Times New Roman"/>
          <w:sz w:val="24"/>
          <w:szCs w:val="24"/>
        </w:rPr>
        <w:t xml:space="preserve">However, the balance of evidence supports that outcomes do not differ greatly between obese and normal weight individuals. Fraser </w:t>
      </w:r>
      <w:r w:rsidR="00106D11">
        <w:rPr>
          <w:rFonts w:ascii="Book Antiqua" w:hAnsi="Book Antiqua" w:cs="Times New Roman"/>
          <w:i/>
          <w:sz w:val="24"/>
          <w:szCs w:val="24"/>
        </w:rPr>
        <w:t>et al</w:t>
      </w:r>
      <w:r w:rsidR="00106D11" w:rsidRPr="00B5545D">
        <w:rPr>
          <w:rFonts w:ascii="Book Antiqua" w:hAnsi="Book Antiqua" w:cs="Times New Roman"/>
          <w:sz w:val="24"/>
          <w:szCs w:val="24"/>
          <w:vertAlign w:val="superscript"/>
        </w:rPr>
        <w:t>[</w:t>
      </w:r>
      <w:r w:rsidR="00106D11" w:rsidRPr="00B5545D">
        <w:rPr>
          <w:rFonts w:ascii="Book Antiqua" w:hAnsi="Book Antiqua" w:cs="Times New Roman"/>
          <w:sz w:val="24"/>
          <w:szCs w:val="24"/>
        </w:rPr>
        <w:fldChar w:fldCharType="begin" w:fldLock="1"/>
      </w:r>
      <w:r w:rsidR="00106D11" w:rsidRPr="00B5545D">
        <w:rPr>
          <w:rFonts w:ascii="Book Antiqua" w:hAnsi="Book Antiqua" w:cs="Times New Roman"/>
          <w:sz w:val="24"/>
          <w:szCs w:val="24"/>
        </w:rPr>
        <w:instrText>ADDIN CSL_CITATION { "citationItems" : [ { "id" : "ITEM-1", "itemData" : { "DOI" : "10.1046/j.1442-2050.2001.00157.x", "ISSN" : "1120-8694", "PMID" : "11422306", "abstract" : "Obesity has long been suspected as predisposing to gastroesophageal reflux disease, and it has also been claimed that it is an important cause of poor outcome following laparoscopic anti-reflux surgery. This study was performed to determine the validity of this proposition. The outcome of 194 patients from an overall experience of 971 laparoscopic anti-reflux procedures was determined in this study. Patients were included if they had undergone a laparoscopic Nissen fundoplication, had completed a minimum 12 months follow-up using a structured questionnaire, and had data available for the calculation of their preoperative body mass index (BMI). Patients were divided into three groups based on BMI: normal weight (BMI &lt; 25), overweight (BMI 25-29.9), and obese (BMI &gt;30). The association between BMI and outcome data from their most recent follow-up was analyzed. There was no correlation between increasing BMI and a poorer overall outcome. There was a slight trend toward less satisfaction with the surgical outcome in patients of normal weight. Preoperative obesity is not associated with a poorer outcome following laparoscopic Nissen fundoplication.", "author" : [ { "dropping-particle" : "", "family" : "Fraser", "given" : "J", "non-dropping-particle" : "", "parse-names" : false, "suffix" : "" }, { "dropping-particle" : "", "family" : "Watson", "given" : "D I", "non-dropping-particle" : "", "parse-names" : false, "suffix" : "" }, { "dropping-particle" : "", "family" : "O'Boyle", "given" : "C J", "non-dropping-particle" : "", "parse-names" : false, "suffix" : "" }, { "dropping-particle" : "", "family" : "Jamieson", "given" : "G G", "non-dropping-particle" : "", "parse-names" : false, "suffix" : "" } ], "container-title" : "Diseases of the esophagus : official journal of the International Society for Diseases of the Esophagus / I.S.D.E", "id" : "ITEM-1", "issue" : "1", "issued" : { "date-parts" : [ [ "2001" ] ] }, "page" : "50-53", "title" : "Obesity and its effect on outcome of laparoscopic Nissen fundoplication.", "type" : "article-journal", "volume" : "14" }, "uris" : [ "http://www.mendeley.com/documents/?uuid=317de397-e85b-4bd4-8d07-a38961c7ab00", "http://www.mendeley.com/documents/?uuid=7f0e0c27-bc28-4205-8bb7-0a523aabb7ac" ] } ], "mendeley" : { "formattedCitation" : "&lt;sup&gt;41&lt;/sup&gt;", "manualFormatting" : "41", "plainTextFormattedCitation" : "41", "previouslyFormattedCitation" : "(41)" }, "properties" : { "noteIndex" : 0 }, "schema" : "https://github.com/citation-style-language/schema/raw/master/csl-citation.json" }</w:instrText>
      </w:r>
      <w:r w:rsidR="00106D11" w:rsidRPr="00B5545D">
        <w:rPr>
          <w:rFonts w:ascii="Book Antiqua" w:hAnsi="Book Antiqua" w:cs="Times New Roman"/>
          <w:sz w:val="24"/>
          <w:szCs w:val="24"/>
        </w:rPr>
        <w:fldChar w:fldCharType="separate"/>
      </w:r>
      <w:r w:rsidR="00106D11" w:rsidRPr="00B5545D">
        <w:rPr>
          <w:rFonts w:ascii="Book Antiqua" w:hAnsi="Book Antiqua" w:cs="Times New Roman"/>
          <w:noProof/>
          <w:sz w:val="24"/>
          <w:szCs w:val="24"/>
          <w:vertAlign w:val="superscript"/>
        </w:rPr>
        <w:t>43</w:t>
      </w:r>
      <w:r w:rsidR="00106D11" w:rsidRPr="00B5545D">
        <w:rPr>
          <w:rFonts w:ascii="Book Antiqua" w:hAnsi="Book Antiqua" w:cs="Times New Roman"/>
          <w:sz w:val="24"/>
          <w:szCs w:val="24"/>
        </w:rPr>
        <w:fldChar w:fldCharType="end"/>
      </w:r>
      <w:r w:rsidR="00106D11"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reported in a review of 194 patients that postoperative heartburn scores were significantly higher in a normal weight group compared t</w:t>
      </w:r>
      <w:r w:rsidR="00B66B40" w:rsidRPr="00B5545D">
        <w:rPr>
          <w:rFonts w:ascii="Book Antiqua" w:hAnsi="Book Antiqua" w:cs="Times New Roman"/>
          <w:sz w:val="24"/>
          <w:szCs w:val="24"/>
        </w:rPr>
        <w:t>o overweight and obese patients</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This subjective finding was supported by objective data collected in several different studie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03-8118-9", "ISBN" : "0046400381189", "ISSN" : "09302794", "PMID" : "14577029", "abstract" : "BACKGROUND: Because it has been suggested that obesity adversely affects the outcome of LARS, it is unclear how surgeons should counsel obese patients referred for antireflux surgery. METHODS: A prospective database of patients undergoing LARS from 1992 to 2001 was used to compare obese and nonobese patients. Patients were surveyed preoperatively and annually thereafter. Questionnaires were completed regarding global symptoms and overall satisfaction. RESULTS: Of the 505 patients, the body mass index (BMI) was &lt;25 (normal) in 16%, 25-29 (overweight) in 42%, and &gt;30 (obese) in 42%. Although the operative time was longer in the obese group than in the normal weight group (137 +/- 55 min vs 115 +/- 42 min, p = 0.003), the time to discharge and rate of complications did not differ. At a mean follow-up of 35 +/- 25 months, there were no differences in symptoms, overall improvement, or patient satisfaction. Further, the rates of anatomic failure were similar among the obese, overweight, and normal weight groups. CONCLUSIONS: Although the operative time is longer in the obese, complication and anatomic failure rates are similar to those in the nonobese at long-term follow-up. Obese patients have equivalent symptom relief and are equally satisfied postoperatively. Therefore, obesity should not be a contraindication to LARS.", "author" : [ { "dropping-particle" : "", "family" : "Winslow", "given" : "E. R.", "non-dropping-particle" : "", "parse-names" : false, "suffix" : "" }, { "dropping-particle" : "", "family" : "Frisella", "given" : "M. M.", "non-dropping-particle" : "", "parse-names" : false, "suffix" : "" }, { "dropping-particle" : "", "family" : "Soper", "given" : "N. J.", "non-dropping-particle" : "", "parse-names" : false, "suffix" : "" }, { "dropping-particle" : "", "family" : "Klingensmith", "given" : "M. E.", "non-dropping-particle" : "", "parse-names" : false, "suffix" : "" } ], "container-title" : "Surgical Endoscopy and Other Interventional Techniques", "id" : "ITEM-1", "issue" : "12", "issued" : { "date-parts" : [ [ "2003" ] ] }, "page" : "2003-2011", "title" : "Obesity does not adversely affect the outcome of laparoscopic antireflux surgery (LARS)", "type" : "article-journal", "volume" : "17" }, "uris" : [ "http://www.mendeley.com/documents/?uuid=602666b5-461d-49b0-a070-befa264e49a3", "http://www.mendeley.com/documents/?uuid=ae4a2b98-0ad1-4e6c-b724-536010c1c1c1" ] }, { "id" : "ITEM-2", "itemData" : { "ISSN" : "1091-255X", "PMID" : "11351961", "author" : [ { "dropping-particle" : "", "family" : "Campos", "given" : "Guilherme", "non-dropping-particle" : "", "parse-names" : false, "suffix" : "" }, { "dropping-particle" : "", "family" : "Peters", "given" : "Jeffrey H", "non-dropping-particle" : "", "parse-names" : false, "suffix" : "" }, { "dropping-particle" : "", "family" : "DeMeester", "given" : "Tom R", "non-dropping-particle" : "", "parse-names" : false, "suffix" : "" }, { "dropping-particle" : "", "family" : "Obert", "given" : "Stefan", "non-dropping-particle" : "", "parse-names" : false, "suffix" : "" }, { "dropping-particle" : "", "family" : "Crookes", "given" : "Peter F", "non-dropping-particle" : "", "parse-names" : false, "suffix" : "" }, { "dropping-particle" : "", "family" : "Tan", "given" : "Silvia", "non-dropping-particle" : "", "parse-names" : false, "suffix" : "" }, { "dropping-particle" : "", "family" : "DeMeester", "given" : "Steven R", "non-dropping-particle" : "", "parse-names" : false, "suffix" : "" }, { "dropping-particle" : "", "family" : "Hagen", "given" : "Jeffrey A", "non-dropping-particle" : "", "parse-names" : false, "suffix" : "" }, { "dropping-particle" : "", "family" : "Bremner", "given" : "Cedric G", "non-dropping-particle" : "", "parse-names" : false, "suffix" : "" } ], "container-title" : "Journal of gastrointestinal surgery : official journal of the Society for Surgery of the Alimentary Tract", "id" : "ITEM-2", "issue" : "6", "issued" : { "date-parts" : [ [ "1998" ] ] }, "page" : "650", "title" : "Multivariate analysis of factors predicting outcome after laparoscopic Nissen fundoplication.", "type" : "article-journal", "volume" : "4" }, "uris" : [ "http://www.mendeley.com/documents/?uuid=19b4b87e-98de-45db-b4d6-ac3218476d2f", "http://www.mendeley.com/documents/?uuid=a2233a3a-7f73-4d08-9320-de4b3d2569c7" ] }, { "id" : "ITEM-3", "itemData" : { "DOI" : "10.1016/j.gassur.2005.04.019", "ISBN" : "1091-255X (Print)\\r1091-255X (Linking)", "ISSN" : "1091255X", "PMID" : "16137590", "abstract" : "Obesity has been shown to be a significant predisposing factor for gastroesophageal reflux disease (GERD). However, obesity is also thought to be a contraindication to antireflux surgery. This study was undertaken to determine if clinical outcomes after laparoscopic Nissen fundoplications are influenced by preoperative body mass index (BMI). From a prospective database of patients undergoing treatment for GERD, 257 consecutive patients undergoing laparoscopic Nissen fundoplication were studied. Patients were stratified by preoperative BMI: normal (&lt;25), overweight (25-30), and obese (&gt;30). Clinical outcomes were scored by patients with a Likert scale. Overweight and obese patients had more severe preoperative reflux, although symptom scores for reflux and dysphagia were similar among all weight categories. There was a trend toward longer operative times for obese patients. Mean follow-up was 26 ?? 23.9 months. Mean heartburn and dysphagia symptom scores improved for patients of all BMI categories (P &lt; 0.001). Postoperative symptom scores and clinical success rates did not differ among BMI categories. Most patients undergoing laparoscopic Nissen fundoplication are overweight or obese with moderate dysphagia and severe acid reflux. Clinical outcomes after laparoscopic Nissen fundoplication did not differ among patients stratified by preoperative BMI. Obesity is not a contraindication to laparoscopic Nissen fundoplication. ?? 2005 The Society for Surgery of the Alimentary Tract.", "author" : [ { "dropping-particle" : "", "family" : "D'Alessio", "given" : "Matthew J.", "non-dropping-particle" : "", "parse-names" : false, "suffix" : "" }, { "dropping-particle" : "", "family" : "Arnaoutakis", "given" : "Dean", "non-dropping-particle" : "", "parse-names" : false, "suffix" : "" }, { "dropping-particle" : "", "family" : "Giarelli", "given" : "Natalie", "non-dropping-particle" : "", "parse-names" : false, "suffix" : "" }, { "dropping-particle" : "V.", "family" : "Villadolid", "given" : "Desiree", "non-dropping-particle" : "", "parse-names" : false, "suffix" : "" }, { "dropping-particle" : "", "family" : "Rosemurgy", "given" : "Alexander S.", "non-dropping-particle" : "", "parse-names" : false, "suffix" : "" } ], "container-title" : "Journal of Gastrointestinal Surgery", "id" : "ITEM-3", "issue" : "7", "issued" : { "date-parts" : [ [ "2005" ] ] }, "page" : "949-954", "title" : "Obesity is not a contraindication to laparoscopic Nissen fundoplication", "type" : "article-journal", "volume" : "9" }, "uris" : [ "http://www.mendeley.com/documents/?uuid=e707b47a-79f1-4eb5-8b99-460bf1164d6c", "http://www.mendeley.com/documents/?uuid=45e6b507-a62c-4bbe-9a84-404960ed6d23" ] } ], "mendeley" : { "formattedCitation" : "&lt;sup&gt;42\u201344&lt;/sup&gt;", "manualFormatting" : "42\u201344", "plainTextFormattedCitation" : "42\u201344", "previouslyFormattedCitation" : "(42\u201344)"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4</w:t>
      </w:r>
      <w:r w:rsidR="001C01B6" w:rsidRPr="00B5545D">
        <w:rPr>
          <w:rFonts w:ascii="Book Antiqua" w:hAnsi="Book Antiqua" w:cs="Times New Roman"/>
          <w:noProof/>
          <w:sz w:val="24"/>
          <w:szCs w:val="24"/>
          <w:vertAlign w:val="superscript"/>
        </w:rPr>
        <w:t>4</w:t>
      </w:r>
      <w:r w:rsidRPr="00B5545D">
        <w:rPr>
          <w:rFonts w:ascii="Book Antiqua" w:hAnsi="Book Antiqua" w:cs="Times New Roman"/>
          <w:noProof/>
          <w:sz w:val="24"/>
          <w:szCs w:val="24"/>
          <w:vertAlign w:val="superscript"/>
        </w:rPr>
        <w:t>–4</w:t>
      </w:r>
      <w:r w:rsidR="001C01B6" w:rsidRPr="00B5545D">
        <w:rPr>
          <w:rFonts w:ascii="Book Antiqua" w:hAnsi="Book Antiqua" w:cs="Times New Roman"/>
          <w:noProof/>
          <w:sz w:val="24"/>
          <w:szCs w:val="24"/>
          <w:vertAlign w:val="superscript"/>
        </w:rPr>
        <w:t>6</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A study conducted in Australia </w:t>
      </w:r>
      <w:r w:rsidRPr="00B5545D">
        <w:rPr>
          <w:rFonts w:ascii="Book Antiqua" w:hAnsi="Book Antiqua" w:cs="Times New Roman"/>
          <w:sz w:val="24"/>
          <w:szCs w:val="24"/>
          <w:shd w:val="clear" w:color="auto" w:fill="FFFFFF"/>
          <w:lang w:eastAsia="ko-KR"/>
        </w:rPr>
        <w:t>demonstrated no statistically significant difference in gastrointestinal quality of life index and symptom grading, with improvements in typical and atypical reflux symptoms for normal weight and obese individuals. In addition, both groups exhibited increased LES pressures, significantly decreased ac</w:t>
      </w:r>
      <w:r w:rsidR="00170D17">
        <w:rPr>
          <w:rFonts w:ascii="Book Antiqua" w:hAnsi="Book Antiqua" w:cs="Times New Roman"/>
          <w:sz w:val="24"/>
          <w:szCs w:val="24"/>
          <w:shd w:val="clear" w:color="auto" w:fill="FFFFFF"/>
          <w:lang w:eastAsia="ko-KR"/>
        </w:rPr>
        <w:t>id reflux events seen on 24-h</w:t>
      </w:r>
      <w:r w:rsidRPr="00B5545D">
        <w:rPr>
          <w:rFonts w:ascii="Book Antiqua" w:hAnsi="Book Antiqua" w:cs="Times New Roman"/>
          <w:sz w:val="24"/>
          <w:szCs w:val="24"/>
          <w:shd w:val="clear" w:color="auto" w:fill="FFFFFF"/>
          <w:lang w:eastAsia="ko-KR"/>
        </w:rPr>
        <w:t xml:space="preserve"> ambulatory multichannel intraluminal impedance (MII), and significantly decreased DeMeester scores, one year after surgery, without statistical difference between the two groups. Postoperative complications and the requirement for later surgical revision were not influe</w:t>
      </w:r>
      <w:r w:rsidR="00B66B40" w:rsidRPr="00B5545D">
        <w:rPr>
          <w:rFonts w:ascii="Book Antiqua" w:hAnsi="Book Antiqua" w:cs="Times New Roman"/>
          <w:sz w:val="24"/>
          <w:szCs w:val="24"/>
          <w:shd w:val="clear" w:color="auto" w:fill="FFFFFF"/>
          <w:lang w:eastAsia="ko-KR"/>
        </w:rPr>
        <w:t>nced by the preoperative weight</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shd w:val="clear" w:color="auto" w:fill="FFFFFF"/>
          <w:lang w:eastAsia="ko-KR"/>
        </w:rPr>
        <w:fldChar w:fldCharType="begin" w:fldLock="1"/>
      </w:r>
      <w:r w:rsidRPr="00B5545D">
        <w:rPr>
          <w:rFonts w:ascii="Book Antiqua" w:hAnsi="Book Antiqua" w:cs="Times New Roman"/>
          <w:sz w:val="24"/>
          <w:szCs w:val="24"/>
          <w:shd w:val="clear" w:color="auto" w:fill="FFFFFF"/>
          <w:lang w:eastAsia="ko-KR"/>
        </w:rPr>
        <w:instrText>ADDIN CSL_CITATION { "citationItems" : [ { "id" : "ITEM-1", "itemData" : { "DOI" : "10.1007/s00464-014-3842-x", "ISSN" : "1432-2218", "PMID" : "25294529", "abstract" : "BACKGROUND: Obesity has been reported to adversely affect the outcome of laparoscopic antireflux surgery (LARS). This study examined pre- and postoperative clinical and objective outcomes and quality of life in obese and normal-weight patients following LARS at a specialized centre.\n\nMETHODS: Prospective data from patients subjected to LARS (Nissen or Toupet fundoplication) for symptomatic gastroesophageal reflux disease in the General Public Hospital of Zell am See were analyzed. Patients were divided in two groups: normal weight [body mass index (BMI) 20-25\u00a0kg/m(2)] and obese (BMI \u226530\u00a0kg/m(2)). Gastrointestinal quality of life index (GIQLI), symptom grading, esophageal manometry and multichannel intraluminal impedance monitoring data were documented and compared preoperatively and at 1\u00a0year postoperatively.\n\nRESULT: The study cohort included forty normal-weight and forty obese patients. Mean follow-up was 14.7\u00a0\u00b1\u00a02.4\u00a0months. The mean GIQLI improved significantly after surgery in both groups (p\u00a0&lt;\u00a00.001, for both). Clinical outcomes improved following surgery regardless of BMI. There were significant improvements of typical and atypical reflux symptoms in normal weight and obese (p\u00a0=\u00a00.007; p\u00a0=\u00a00.006, respectively), but no difference in gas bloat and bowel dysfunction symptoms could be found. No intra- or perioperative complications occurred. A total of six patients had to be reoperated (7.5\u00a0%), two (5\u00a0%) in the obese group and four (10\u00a0%) in the normal-weight group, because of recurrent hiatal hernia and slipping of the wrap or persistent dysphagia due to closure of the wrap.\n\nCONCLUSION: Obesity is not associated with a poorer clinical and objective outcome after LARS. Increased BMI seems not to be a risk factor for recurrent symptomatology and reoperation.", "author" : [ { "dropping-particle" : "", "family" : "Luketina", "given" : "Ruzica-Rosalia", "non-dropping-particle" : "", "parse-names" : false, "suffix" : "" }, { "dropping-particle" : "", "family" : "Koch", "given" : "Oliver Owen", "non-dropping-particle" : "", "parse-names" : false, "suffix" : "" }, { "dropping-particle" : "", "family" : "K\u00f6hler", "given" : "Gernot", "non-dropping-particle" : "", "parse-names" : false, "suffix" : "" }, { "dropping-particle" : "", "family" : "Antoniou", "given" : "Stavros A", "non-dropping-particle" : "", "parse-names" : false, "suffix" : "" }, { "dropping-particle" : "", "family" : "Emmanuel", "given" : "Klaus", "non-dropping-particle" : "", "parse-names" : false, "suffix" : "" }, { "dropping-particle" : "", "family" : "Pointner", "given" : "Rudolph", "non-dropping-particle" : "", "parse-names" : false, "suffix" : "" } ], "container-title" : "Surgical endoscopy", "id" : "ITEM-1", "issue" : "6", "issued" : { "date-parts" : [ [ "2015", "7" ] ] }, "page" : "1327-33", "title" : "Obesity does not affect the outcome of laparoscopic antireflux surgery.", "type" : "article-journal", "volume" : "29" }, "uris" : [ "http://www.mendeley.com/documents/?uuid=399425b4-4787-4b04-84f8-a8e13564e462", "http://www.mendeley.com/documents/?uuid=a2aeba0f-6103-4d8a-a54b-67146b412014" ] } ], "mendeley" : { "formattedCitation" : "&lt;sup&gt;45&lt;/sup&gt;", "manualFormatting" : "45", "plainTextFormattedCitation" : "45", "previouslyFormattedCitation" : "(45)" }, "properties" : { "noteIndex" : 0 }, "schema" : "https://github.com/citation-style-language/schema/raw/master/csl-citation.json" }</w:instrText>
      </w:r>
      <w:r w:rsidRPr="00B5545D">
        <w:rPr>
          <w:rFonts w:ascii="Book Antiqua" w:hAnsi="Book Antiqua" w:cs="Times New Roman"/>
          <w:sz w:val="24"/>
          <w:szCs w:val="24"/>
          <w:shd w:val="clear" w:color="auto" w:fill="FFFFFF"/>
          <w:lang w:eastAsia="ko-KR"/>
        </w:rPr>
        <w:fldChar w:fldCharType="separate"/>
      </w:r>
      <w:r w:rsidRPr="00B5545D">
        <w:rPr>
          <w:rFonts w:ascii="Book Antiqua" w:hAnsi="Book Antiqua" w:cs="Times New Roman"/>
          <w:noProof/>
          <w:sz w:val="24"/>
          <w:szCs w:val="24"/>
          <w:shd w:val="clear" w:color="auto" w:fill="FFFFFF"/>
          <w:vertAlign w:val="superscript"/>
          <w:lang w:eastAsia="ko-KR"/>
        </w:rPr>
        <w:t>4</w:t>
      </w:r>
      <w:r w:rsidR="001C01B6" w:rsidRPr="00B5545D">
        <w:rPr>
          <w:rFonts w:ascii="Book Antiqua" w:hAnsi="Book Antiqua" w:cs="Times New Roman"/>
          <w:noProof/>
          <w:sz w:val="24"/>
          <w:szCs w:val="24"/>
          <w:shd w:val="clear" w:color="auto" w:fill="FFFFFF"/>
          <w:vertAlign w:val="superscript"/>
          <w:lang w:eastAsia="ko-KR"/>
        </w:rPr>
        <w:t>7</w:t>
      </w:r>
      <w:r w:rsidRPr="00B5545D">
        <w:rPr>
          <w:rFonts w:ascii="Book Antiqua" w:hAnsi="Book Antiqua" w:cs="Times New Roman"/>
          <w:sz w:val="24"/>
          <w:szCs w:val="24"/>
          <w:shd w:val="clear" w:color="auto" w:fill="FFFFFF"/>
          <w:lang w:eastAsia="ko-KR"/>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shd w:val="clear" w:color="auto" w:fill="FFFFFF"/>
          <w:lang w:eastAsia="ko-KR"/>
        </w:rPr>
        <w:t>.</w:t>
      </w:r>
      <w:r w:rsidRPr="00B5545D">
        <w:rPr>
          <w:rFonts w:ascii="Book Antiqua" w:hAnsi="Book Antiqua" w:cs="Times New Roman"/>
          <w:sz w:val="24"/>
          <w:szCs w:val="24"/>
          <w:shd w:val="clear" w:color="auto" w:fill="FFFFFF"/>
          <w:lang w:eastAsia="ko-KR"/>
        </w:rPr>
        <w:t xml:space="preserve"> A similar study with a follow up period of average 41.5 mo demonstrated that the above findings </w:t>
      </w:r>
      <w:r w:rsidRPr="00B5545D">
        <w:rPr>
          <w:rFonts w:ascii="Book Antiqua" w:hAnsi="Book Antiqua" w:cs="Times New Roman"/>
          <w:sz w:val="24"/>
          <w:szCs w:val="24"/>
          <w:shd w:val="clear" w:color="auto" w:fill="FFFFFF"/>
          <w:lang w:eastAsia="ko-KR"/>
        </w:rPr>
        <w:lastRenderedPageBreak/>
        <w:t xml:space="preserve">may </w:t>
      </w:r>
      <w:r w:rsidR="00B66B40" w:rsidRPr="00B5545D">
        <w:rPr>
          <w:rFonts w:ascii="Book Antiqua" w:hAnsi="Book Antiqua" w:cs="Times New Roman"/>
          <w:sz w:val="24"/>
          <w:szCs w:val="24"/>
          <w:shd w:val="clear" w:color="auto" w:fill="FFFFFF"/>
          <w:lang w:eastAsia="ko-KR"/>
        </w:rPr>
        <w:t>persist long-term</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shd w:val="clear" w:color="auto" w:fill="FFFFFF"/>
          <w:lang w:eastAsia="ko-KR"/>
        </w:rPr>
        <w:fldChar w:fldCharType="begin" w:fldLock="1"/>
      </w:r>
      <w:r w:rsidRPr="00B5545D">
        <w:rPr>
          <w:rFonts w:ascii="Book Antiqua" w:hAnsi="Book Antiqua" w:cs="Times New Roman"/>
          <w:sz w:val="24"/>
          <w:szCs w:val="24"/>
          <w:shd w:val="clear" w:color="auto" w:fill="FFFFFF"/>
          <w:lang w:eastAsia="ko-KR"/>
        </w:rPr>
        <w:instrText>ADDIN CSL_CITATION { "citationItems" : [ { "id" : "ITEM-1", "itemData" : { "DOI" : "10.1007/s00464-005-0031-y", "ISBN" : "1432-2218", "ISSN" : "1432-2218", "PMID" : "16341568", "abstract" : "BACKGROUND: To date, few studies have examined the effect of morbid obesity on the outcome of laparoscopic antireflux surgery and results have been conflicting. The aim of this work was to study the outcome of laparoscopic Nissen fundoplication (LNF) in patients with body mass index (BMI) &gt;or= 35. METHODS: We prospectively followed 70 patients (15 men, 55 women) with a proven diagnosis of gastroesophageal reflux disease (GERD) and a mean BMI of 38.4 +/- 0.5 (range, 35-51) who underwent LNF. All patients underwent 24-h pH study, esophageal manometry, upper gastrointestinal (GI) endoscopy, and GERD symptom score before and 6 months after LNF. Surgical outcomes were compared to those of 70 sequential nonobese patients (BMI &lt; 30) who also underwent LNF. RESULTS: LNF was completed laparoscopically in 69 of 70 patients in the morbidly obese (MO) group and in all 70 patients in the normal-weight (NW) group. The mean operative time for the MO group was not significantly longer than that for the NW group (55.9 +/- 2.3 min vs 50.0 +/- 2.1 min), but the mean length of stay was significantly longer (3.17 +/- 0.2 days vs 2.2 +/- 0.1 days, p &lt; 0.0001) in the MO group. There was one postoperative complication (a transhiatal herniation of the stomach) in the morbidly obese group. In both patient groups, LNF resulted in a significant increase in lower esophageal sphincter (LES) pressures. This was associated with a significant decrease in percent acid reflux in 24-h testing and a significant improvement in GERD symptom score in both groups, although patients in the MO group had a significantly higher mean reflux symptom score after surgery than did those in the NW group. After a mean follow-up of 41.6 +/- 2.9 months, one patient in the MO group required reoperation and one proton pump inhibitor therapy (PRN PPI), as required. CONCLUSIONS: Morbid obesity does not adversely affect the outcome of LNF. The conversion rate is low when performed by an experienced surgeon.", "author" : [ { "dropping-particle" : "", "family" : "Anvari", "given" : "M", "non-dropping-particle" : "", "parse-names" : false, "suffix" : "" }, { "dropping-particle" : "", "family" : "Bamehriz", "given" : "F", "non-dropping-particle" : "", "parse-names" : false, "suffix" : "" } ], "container-title" : "Surgical Endoscopy And Other Interventional \u2026", "id" : "ITEM-1", "issue" : "2", "issued" : { "date-parts" : [ [ "2006" ] ] }, "page" : "230-234", "title" : "Outcome of laparoscopic Nissen fundoplication in patients with body mass index\u2265 35", "type" : "article-journal", "volume" : "20" }, "uris" : [ "http://www.mendeley.com/documents/?uuid=c6df3caa-1af6-4622-83d0-a7114667a8ee", "http://www.mendeley.com/documents/?uuid=12c91631-b285-4891-ac09-e364c6233af2" ] } ], "mendeley" : { "formattedCitation" : "&lt;sup&gt;46&lt;/sup&gt;", "manualFormatting" : "46", "plainTextFormattedCitation" : "46", "previouslyFormattedCitation" : "(46)" }, "properties" : { "noteIndex" : 0 }, "schema" : "https://github.com/citation-style-language/schema/raw/master/csl-citation.json" }</w:instrText>
      </w:r>
      <w:r w:rsidRPr="00B5545D">
        <w:rPr>
          <w:rFonts w:ascii="Book Antiqua" w:hAnsi="Book Antiqua" w:cs="Times New Roman"/>
          <w:sz w:val="24"/>
          <w:szCs w:val="24"/>
          <w:shd w:val="clear" w:color="auto" w:fill="FFFFFF"/>
          <w:lang w:eastAsia="ko-KR"/>
        </w:rPr>
        <w:fldChar w:fldCharType="separate"/>
      </w:r>
      <w:r w:rsidRPr="00B5545D">
        <w:rPr>
          <w:rFonts w:ascii="Book Antiqua" w:hAnsi="Book Antiqua" w:cs="Times New Roman"/>
          <w:noProof/>
          <w:sz w:val="24"/>
          <w:szCs w:val="24"/>
          <w:shd w:val="clear" w:color="auto" w:fill="FFFFFF"/>
          <w:vertAlign w:val="superscript"/>
          <w:lang w:eastAsia="ko-KR"/>
        </w:rPr>
        <w:t>4</w:t>
      </w:r>
      <w:r w:rsidR="001C01B6" w:rsidRPr="00B5545D">
        <w:rPr>
          <w:rFonts w:ascii="Book Antiqua" w:hAnsi="Book Antiqua" w:cs="Times New Roman"/>
          <w:noProof/>
          <w:sz w:val="24"/>
          <w:szCs w:val="24"/>
          <w:shd w:val="clear" w:color="auto" w:fill="FFFFFF"/>
          <w:vertAlign w:val="superscript"/>
          <w:lang w:eastAsia="ko-KR"/>
        </w:rPr>
        <w:t>8</w:t>
      </w:r>
      <w:r w:rsidRPr="00B5545D">
        <w:rPr>
          <w:rFonts w:ascii="Book Antiqua" w:hAnsi="Book Antiqua" w:cs="Times New Roman"/>
          <w:sz w:val="24"/>
          <w:szCs w:val="24"/>
          <w:shd w:val="clear" w:color="auto" w:fill="FFFFFF"/>
          <w:lang w:eastAsia="ko-KR"/>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shd w:val="clear" w:color="auto" w:fill="FFFFFF"/>
          <w:lang w:eastAsia="ko-KR"/>
        </w:rPr>
        <w:t>.</w:t>
      </w:r>
      <w:r w:rsidRPr="00B5545D">
        <w:rPr>
          <w:rFonts w:ascii="Book Antiqua" w:hAnsi="Book Antiqua" w:cs="Times New Roman"/>
          <w:sz w:val="24"/>
          <w:szCs w:val="24"/>
          <w:shd w:val="clear" w:color="auto" w:fill="FFFFFF"/>
          <w:lang w:eastAsia="ko-KR"/>
        </w:rPr>
        <w:t xml:space="preserve"> A cohort study of 312 patients further emphasized that there was no difference in outcomes in obese patients undergoing fundoplication, with the exception of poorer outcomes seen in the morbidly obese (BMI</w:t>
      </w:r>
      <w:r w:rsidR="00106D11">
        <w:rPr>
          <w:rFonts w:ascii="Book Antiqua" w:hAnsi="Book Antiqua" w:cs="Times New Roman" w:hint="eastAsia"/>
          <w:sz w:val="24"/>
          <w:szCs w:val="24"/>
          <w:shd w:val="clear" w:color="auto" w:fill="FFFFFF"/>
          <w:lang w:eastAsia="zh-CN"/>
        </w:rPr>
        <w:t xml:space="preserve"> </w:t>
      </w:r>
      <w:r w:rsidRPr="00B5545D">
        <w:rPr>
          <w:rFonts w:ascii="Book Antiqua" w:hAnsi="Book Antiqua" w:cs="Times New Roman"/>
          <w:sz w:val="24"/>
          <w:szCs w:val="24"/>
          <w:shd w:val="clear" w:color="auto" w:fill="FFFFFF"/>
          <w:lang w:eastAsia="ko-KR"/>
        </w:rPr>
        <w:t>&gt;</w:t>
      </w:r>
      <w:r w:rsidR="00106D11">
        <w:rPr>
          <w:rFonts w:ascii="Book Antiqua" w:hAnsi="Book Antiqua" w:cs="Times New Roman" w:hint="eastAsia"/>
          <w:sz w:val="24"/>
          <w:szCs w:val="24"/>
          <w:shd w:val="clear" w:color="auto" w:fill="FFFFFF"/>
          <w:lang w:eastAsia="zh-CN"/>
        </w:rPr>
        <w:t xml:space="preserve"> </w:t>
      </w:r>
      <w:r w:rsidRPr="00B5545D">
        <w:rPr>
          <w:rFonts w:ascii="Book Antiqua" w:hAnsi="Book Antiqua" w:cs="Times New Roman"/>
          <w:sz w:val="24"/>
          <w:szCs w:val="24"/>
          <w:shd w:val="clear" w:color="auto" w:fill="FFFFFF"/>
          <w:lang w:eastAsia="ko-KR"/>
        </w:rPr>
        <w:t>35)</w:t>
      </w:r>
      <w:r w:rsidR="00B66B40" w:rsidRPr="00B5545D">
        <w:rPr>
          <w:rFonts w:ascii="Book Antiqua" w:hAnsi="Book Antiqua" w:cs="Times New Roman"/>
          <w:sz w:val="24"/>
          <w:szCs w:val="24"/>
          <w:vertAlign w:val="superscript"/>
        </w:rPr>
        <w:t xml:space="preserve"> [</w:t>
      </w:r>
      <w:r w:rsidRPr="00B5545D">
        <w:rPr>
          <w:rFonts w:ascii="Book Antiqua" w:hAnsi="Book Antiqua" w:cs="Times New Roman"/>
          <w:sz w:val="24"/>
          <w:szCs w:val="24"/>
          <w:shd w:val="clear" w:color="auto" w:fill="FFFFFF"/>
          <w:lang w:eastAsia="ko-KR"/>
        </w:rPr>
        <w:fldChar w:fldCharType="begin" w:fldLock="1"/>
      </w:r>
      <w:r w:rsidRPr="00B5545D">
        <w:rPr>
          <w:rFonts w:ascii="Book Antiqua" w:hAnsi="Book Antiqua" w:cs="Times New Roman"/>
          <w:sz w:val="24"/>
          <w:szCs w:val="24"/>
          <w:shd w:val="clear" w:color="auto" w:fill="FFFFFF"/>
          <w:lang w:eastAsia="ko-KR"/>
        </w:rPr>
        <w:instrText>ADDIN CSL_CITATION { "citationItems" : [ { "id" : "ITEM-1", "itemData" : { "DOI" : "10.1007/s00464-007-9490-7", "ISSN" : "1432-2218", "PMID" : "17623236", "abstract" : "BACKGROUND: A small but significant percentage of patients are considered failures after laparoscopic Nissen fundoplication (LNF). We sought to identify preoperative predictors of failure in a cohort of patients who underwent LNF more than 10 years ago.\n\nMETHODS: Of 312 consecutive patients undergoing primary LNF between 1992 and 1995, recent follow-up was obtained from 166 patients at a mean of 11.0 +/- 1.2 years. Eight additional patients who underwent reoperation were lost to follow-up but are included. Failure is broadly defined as any reoperation, lack of satisfaction, or any severe symptoms at follow-up. Potential predictors evaluated included sex, age, body-mass index (BMI), response to acid reducing medications (ARM), psychiatric history, typical versus atypical symptoms, manometry, esophageal pH, and others. Logistic regression was used to assess significance of predictors in univariate analysis.\n\nRESULTS: Of 174 known outcomes, 131 were classified as successful (75.3%), while 43 were failures (24.7%): 26 reoperations, 13 unsatisfied, and 13 with severe symptoms. Response and lack of response to ARM were associated with 77.1% and 56.0% success rates respectively (P = 0.035). Eighty five percent of patients with typical symptoms had a successful outcome, compared to only 41% with atypical symptoms (P &lt; 0.001). Preoperative morbid obesity (BMI &gt; 35 kg/m2) was associated with failure (P = 0.036), while obesity (BMI 30-34.9 kg/m2) was not. A history of psychiatric illness trended toward significance (P = 0.06).\n\nCONCLUSIONS: In a cohort with 11 years follow-up after LNF, factors predictive of a successful outcome include preoperative response to ARM, typical symptoms, and BMI &lt; 35 kg/m2. Patients with atypical symptoms, no response to ARM, or morbid obesity should be informed of their higher risk of failure. Some patients in these groups do have successful outcomes, and further research may clarify which of these patients can benefit from LNF.", "author" : [ { "dropping-particle" : "", "family" : "Morgenthal", "given" : "Craig B", "non-dropping-particle" : "", "parse-names" : false, "suffix" : "" }, { "dropping-particle" : "", "family" : "Lin", "given" : "Edward", "non-dropping-particle" : "", "parse-names" : false, "suffix" : "" }, { "dropping-particle" : "", "family" : "Shane", "given" : "Matthew D", "non-dropping-particle" : "", "parse-names" : false, "suffix" : "" }, { "dropping-particle" : "", "family" : "Hunter", "given" : "John G", "non-dropping-particle" : "", "parse-names" : false, "suffix" : "" }, { "dropping-particle" : "", "family" : "Smith", "given" : "C Daniel", "non-dropping-particle" : "", "parse-names" : false, "suffix" : "" } ], "container-title" : "Surgical endoscopy", "id" : "ITEM-1", "issue" : "11", "issued" : { "date-parts" : [ [ "2007", "11" ] ] }, "page" : "1978-84", "title" : "Who will fail laparoscopic Nissen fundoplication? Preoperative prediction of long-term outcomes.", "type" : "article-journal", "volume" : "21" }, "uris" : [ "http://www.mendeley.com/documents/?uuid=37765c58-3b65-458e-823d-87f1ebb3a6b0" ] } ], "mendeley" : { "formattedCitation" : "&lt;sup&gt;47&lt;/sup&gt;", "manualFormatting" : "47", "plainTextFormattedCitation" : "47", "previouslyFormattedCitation" : "(47)" }, "properties" : { "noteIndex" : 0 }, "schema" : "https://github.com/citation-style-language/schema/raw/master/csl-citation.json" }</w:instrText>
      </w:r>
      <w:r w:rsidRPr="00B5545D">
        <w:rPr>
          <w:rFonts w:ascii="Book Antiqua" w:hAnsi="Book Antiqua" w:cs="Times New Roman"/>
          <w:sz w:val="24"/>
          <w:szCs w:val="24"/>
          <w:shd w:val="clear" w:color="auto" w:fill="FFFFFF"/>
          <w:lang w:eastAsia="ko-KR"/>
        </w:rPr>
        <w:fldChar w:fldCharType="separate"/>
      </w:r>
      <w:r w:rsidRPr="00B5545D">
        <w:rPr>
          <w:rFonts w:ascii="Book Antiqua" w:hAnsi="Book Antiqua" w:cs="Times New Roman"/>
          <w:noProof/>
          <w:sz w:val="24"/>
          <w:szCs w:val="24"/>
          <w:shd w:val="clear" w:color="auto" w:fill="FFFFFF"/>
          <w:vertAlign w:val="superscript"/>
          <w:lang w:eastAsia="ko-KR"/>
        </w:rPr>
        <w:t>4</w:t>
      </w:r>
      <w:r w:rsidR="001C01B6" w:rsidRPr="00B5545D">
        <w:rPr>
          <w:rFonts w:ascii="Book Antiqua" w:hAnsi="Book Antiqua" w:cs="Times New Roman"/>
          <w:noProof/>
          <w:sz w:val="24"/>
          <w:szCs w:val="24"/>
          <w:shd w:val="clear" w:color="auto" w:fill="FFFFFF"/>
          <w:vertAlign w:val="superscript"/>
          <w:lang w:eastAsia="ko-KR"/>
        </w:rPr>
        <w:t>9</w:t>
      </w:r>
      <w:r w:rsidRPr="00B5545D">
        <w:rPr>
          <w:rFonts w:ascii="Book Antiqua" w:hAnsi="Book Antiqua" w:cs="Times New Roman"/>
          <w:sz w:val="24"/>
          <w:szCs w:val="24"/>
          <w:shd w:val="clear" w:color="auto" w:fill="FFFFFF"/>
          <w:lang w:eastAsia="ko-KR"/>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shd w:val="clear" w:color="auto" w:fill="FFFFFF"/>
          <w:lang w:eastAsia="ko-KR"/>
        </w:rPr>
        <w:t>.</w:t>
      </w:r>
      <w:r w:rsidRPr="00B5545D">
        <w:rPr>
          <w:rFonts w:ascii="Book Antiqua" w:hAnsi="Book Antiqua" w:cs="Times New Roman"/>
          <w:noProof/>
          <w:sz w:val="24"/>
          <w:szCs w:val="24"/>
          <w:shd w:val="clear" w:color="auto" w:fill="FFFFFF"/>
          <w:lang w:eastAsia="ko-KR"/>
        </w:rPr>
        <w:t xml:space="preserve"> </w:t>
      </w:r>
    </w:p>
    <w:p w14:paraId="2BC5108E" w14:textId="77777777" w:rsidR="00BF057E" w:rsidRPr="00B5545D" w:rsidRDefault="00BF057E" w:rsidP="00170D17">
      <w:pPr>
        <w:spacing w:after="0" w:line="360" w:lineRule="auto"/>
        <w:ind w:firstLineChars="100" w:firstLine="240"/>
        <w:contextualSpacing/>
        <w:jc w:val="both"/>
        <w:rPr>
          <w:rFonts w:ascii="Book Antiqua" w:hAnsi="Book Antiqua" w:cs="Times New Roman"/>
          <w:sz w:val="24"/>
          <w:szCs w:val="24"/>
          <w:shd w:val="clear" w:color="auto" w:fill="FFFFFF"/>
          <w:lang w:eastAsia="ko-KR"/>
        </w:rPr>
      </w:pPr>
      <w:r w:rsidRPr="00B5545D">
        <w:rPr>
          <w:rFonts w:ascii="Book Antiqua" w:hAnsi="Book Antiqua" w:cs="Times New Roman"/>
          <w:sz w:val="24"/>
          <w:szCs w:val="24"/>
        </w:rPr>
        <w:t xml:space="preserve">Although there is limited evidence suggesting that obesity diminishes the efficacy of Nissen fundoplication, several relevant factors have been discussed in the literature that may impede the outcome of the procedure. </w:t>
      </w:r>
      <w:r w:rsidRPr="00B5545D">
        <w:rPr>
          <w:rFonts w:ascii="Book Antiqua" w:hAnsi="Book Antiqua" w:cs="Times New Roman"/>
          <w:sz w:val="24"/>
          <w:szCs w:val="24"/>
          <w:shd w:val="clear" w:color="auto" w:fill="FFFFFF"/>
          <w:lang w:eastAsia="ko-KR"/>
        </w:rPr>
        <w:t xml:space="preserve">Firstly, obesity can create several technical difficulties resulting in surgical failure of laparoscopic approaches. For instance, an enlarged left lobe of the liver can interfere with visualization of the hiatus. Fatty deposition at the esophagogastric junction can also impede accurate suture placement. Lastly, a thick abdominal wall may hinder manipulation of laparoscopic instruments. </w:t>
      </w:r>
    </w:p>
    <w:p w14:paraId="5068E5FD" w14:textId="0EA1DB95" w:rsidR="00BF057E" w:rsidRPr="00B5545D" w:rsidRDefault="00BF057E" w:rsidP="0097323E">
      <w:pPr>
        <w:spacing w:after="0" w:line="360" w:lineRule="auto"/>
        <w:contextualSpacing/>
        <w:jc w:val="both"/>
        <w:rPr>
          <w:rFonts w:ascii="Book Antiqua" w:hAnsi="Book Antiqua" w:cs="Times New Roman"/>
          <w:sz w:val="24"/>
          <w:szCs w:val="24"/>
          <w:shd w:val="clear" w:color="auto" w:fill="FFFFFF"/>
          <w:lang w:eastAsia="zh-CN"/>
        </w:rPr>
      </w:pPr>
      <w:r w:rsidRPr="00B5545D">
        <w:rPr>
          <w:rFonts w:ascii="Book Antiqua" w:hAnsi="Book Antiqua" w:cs="Times New Roman"/>
          <w:sz w:val="24"/>
          <w:szCs w:val="24"/>
          <w:shd w:val="clear" w:color="auto" w:fill="FFFFFF"/>
          <w:lang w:eastAsia="ko-KR"/>
        </w:rPr>
        <w:t xml:space="preserve">However, Perez </w:t>
      </w:r>
      <w:r w:rsidRPr="00106D11">
        <w:rPr>
          <w:rFonts w:ascii="Book Antiqua" w:hAnsi="Book Antiqua" w:cs="Times New Roman"/>
          <w:i/>
          <w:sz w:val="24"/>
          <w:szCs w:val="24"/>
          <w:shd w:val="clear" w:color="auto" w:fill="FFFFFF"/>
          <w:lang w:eastAsia="ko-KR"/>
        </w:rPr>
        <w:t>et al</w:t>
      </w:r>
      <w:r w:rsidR="00106D11" w:rsidRPr="00B5545D">
        <w:rPr>
          <w:rFonts w:ascii="Book Antiqua" w:hAnsi="Book Antiqua" w:cs="Times New Roman"/>
          <w:sz w:val="24"/>
          <w:szCs w:val="24"/>
          <w:vertAlign w:val="superscript"/>
        </w:rPr>
        <w:t>[41</w:t>
      </w:r>
      <w:r w:rsidR="00106D11" w:rsidRPr="00B5545D">
        <w:rPr>
          <w:rFonts w:ascii="Book Antiqua" w:hAnsi="Book Antiqua" w:cs="Times New Roman"/>
          <w:sz w:val="24"/>
          <w:szCs w:val="24"/>
          <w:shd w:val="clear" w:color="auto" w:fill="FFFFFF"/>
          <w:vertAlign w:val="superscript"/>
          <w:lang w:eastAsia="ko-KR"/>
        </w:rPr>
        <w:t>]</w:t>
      </w:r>
      <w:r w:rsidRPr="00B5545D">
        <w:rPr>
          <w:rFonts w:ascii="Book Antiqua" w:hAnsi="Book Antiqua" w:cs="Times New Roman"/>
          <w:sz w:val="24"/>
          <w:szCs w:val="24"/>
          <w:shd w:val="clear" w:color="auto" w:fill="FFFFFF"/>
          <w:lang w:eastAsia="ko-KR"/>
        </w:rPr>
        <w:t xml:space="preserve"> showed that laparoscopic versus transthoracic approaches did not differ in their failure rates, suggesting that perhaps the root cause of failures lies in the breakdown of a surgical repair rather than a failure to construct a properly functioning anti-reflux</w:t>
      </w:r>
      <w:r w:rsidR="00B66B40" w:rsidRPr="00B5545D">
        <w:rPr>
          <w:rFonts w:ascii="Book Antiqua" w:hAnsi="Book Antiqua" w:cs="Times New Roman"/>
          <w:sz w:val="24"/>
          <w:szCs w:val="24"/>
          <w:shd w:val="clear" w:color="auto" w:fill="FFFFFF"/>
          <w:lang w:eastAsia="ko-KR"/>
        </w:rPr>
        <w:t xml:space="preserve"> barrier at the time of surgery</w:t>
      </w:r>
      <w:r w:rsidR="00106D11" w:rsidRPr="00106D11">
        <w:rPr>
          <w:rFonts w:ascii="Book Antiqua" w:hAnsi="Book Antiqua" w:cs="Times New Roman" w:hint="eastAsia"/>
          <w:sz w:val="24"/>
          <w:szCs w:val="24"/>
          <w:shd w:val="clear" w:color="auto" w:fill="FFFFFF"/>
          <w:lang w:eastAsia="zh-CN"/>
        </w:rPr>
        <w:t>.</w:t>
      </w:r>
      <w:r w:rsidRPr="00106D11">
        <w:rPr>
          <w:rFonts w:ascii="Book Antiqua" w:hAnsi="Book Antiqua" w:cs="Times New Roman"/>
          <w:sz w:val="24"/>
          <w:szCs w:val="24"/>
          <w:shd w:val="clear" w:color="auto" w:fill="FFFFFF"/>
          <w:lang w:eastAsia="ko-KR"/>
        </w:rPr>
        <w:t xml:space="preserve"> </w:t>
      </w:r>
      <w:r w:rsidRPr="00B5545D">
        <w:rPr>
          <w:rFonts w:ascii="Book Antiqua" w:hAnsi="Book Antiqua" w:cs="Times New Roman"/>
          <w:sz w:val="24"/>
          <w:szCs w:val="24"/>
          <w:shd w:val="clear" w:color="auto" w:fill="FFFFFF"/>
          <w:lang w:eastAsia="ko-KR"/>
        </w:rPr>
        <w:t>Other studies suggest that herniation of the fundoplication is the most common mechanism of failure after laparo</w:t>
      </w:r>
      <w:r w:rsidR="00B66B40" w:rsidRPr="00B5545D">
        <w:rPr>
          <w:rFonts w:ascii="Book Antiqua" w:hAnsi="Book Antiqua" w:cs="Times New Roman"/>
          <w:sz w:val="24"/>
          <w:szCs w:val="24"/>
          <w:shd w:val="clear" w:color="auto" w:fill="FFFFFF"/>
          <w:lang w:eastAsia="ko-KR"/>
        </w:rPr>
        <w:t>scopic Nissen fundoplication</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50</w:t>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shd w:val="clear" w:color="auto" w:fill="FFFFFF"/>
          <w:lang w:eastAsia="ko-KR"/>
        </w:rPr>
        <w:t>.</w:t>
      </w:r>
    </w:p>
    <w:p w14:paraId="634BE96F" w14:textId="2C766D0F" w:rsidR="00BF057E" w:rsidRPr="00B5545D" w:rsidRDefault="00BF057E" w:rsidP="00106D11">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In addition, intra- and post-operative complications have been found to be higher in patients with a higher BMI undergoing fundoplication. These complications included hemorrhage, perforation, pneumothorax, fundoplication herniatio</w:t>
      </w:r>
      <w:r w:rsidR="00B66B40" w:rsidRPr="00B5545D">
        <w:rPr>
          <w:rFonts w:ascii="Book Antiqua" w:hAnsi="Book Antiqua" w:cs="Times New Roman"/>
          <w:sz w:val="24"/>
          <w:szCs w:val="24"/>
        </w:rPr>
        <w:t>n, infection, and gastric ulcer</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51</w:t>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This may be a reflection of higher number of comorbid conditions often found in obese patients, and also a result of longer operating times</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46</w:t>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p>
    <w:p w14:paraId="72472EF3" w14:textId="0D66AEAC" w:rsidR="00BF057E" w:rsidRPr="00B5545D" w:rsidRDefault="00BF057E" w:rsidP="00106D11">
      <w:pPr>
        <w:spacing w:after="0" w:line="360" w:lineRule="auto"/>
        <w:ind w:firstLineChars="100" w:firstLine="240"/>
        <w:contextualSpacing/>
        <w:jc w:val="both"/>
        <w:rPr>
          <w:rFonts w:ascii="Book Antiqua" w:hAnsi="Book Antiqua" w:cs="Times New Roman"/>
          <w:sz w:val="24"/>
          <w:szCs w:val="24"/>
        </w:rPr>
      </w:pPr>
      <w:r w:rsidRPr="00B5545D">
        <w:rPr>
          <w:rFonts w:ascii="Book Antiqua" w:hAnsi="Book Antiqua" w:cs="Times New Roman"/>
          <w:sz w:val="24"/>
          <w:szCs w:val="24"/>
        </w:rPr>
        <w:t>Ultimately, the results of Nissen fundoplication in the obese population are not as positive as in normal weight patients. While there are many studies with comparable outcomes in patients of all weight groups, the favored recommendation is that obese patients with GERD should consider other surgical option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38/ajg.2012.444", "ISSN" : "1572-0241", "PMID" : "23419381", "author" : [ { "dropping-particle" : "", "family" : "Katz", "given" : "Philip O", "non-dropping-particle" : "", "parse-names" : false, "suffix" : "" }, { "dropping-particle" : "", "family" : "Gerson", "given" : "Lauren B", "non-dropping-particle" : "", "parse-names" : false, "suffix" : "" }, { "dropping-particle" : "", "family" : "Vela", "given" : "Marcelo F", "non-dropping-particle" : "", "parse-names" : false, "suffix" : "" } ], "container-title" : "The American journal of gastroenterology", "id" : "ITEM-1", "issue" : "3", "issued" : { "date-parts" : [ [ "2013", "3" ] ] }, "page" : "308-28; quiz 329", "publisher" : "Nature Publishing Group", "title" : "Guidelines for the diagnosis and management of gastroesophageal reflux disease.", "type" : "article-journal", "volume" : "108" }, "uris" : [ "http://www.mendeley.com/documents/?uuid=b85d9b1c-6935-4748-9875-bcf38729871f" ] } ], "mendeley" : { "formattedCitation" : "&lt;sup&gt;1&lt;/sup&gt;", "plainTextFormattedCitation" : "1", "previouslyFormattedCitation" : "(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w:t>
      </w:r>
      <w:r w:rsidRPr="00B5545D">
        <w:rPr>
          <w:rFonts w:ascii="Book Antiqua" w:hAnsi="Book Antiqua" w:cs="Times New Roman"/>
          <w:sz w:val="24"/>
          <w:szCs w:val="24"/>
        </w:rPr>
        <w:fldChar w:fldCharType="end"/>
      </w:r>
      <w:r w:rsidR="001C01B6"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as will be discussed in the sections to follow. If fundoplication is chosen, the general recommendation is to advise significant weight loss with diet and behavioral modification before fundoplication, in order to minimize adverse outcomes of surgery due to obesity comorbidities. </w:t>
      </w:r>
    </w:p>
    <w:p w14:paraId="2FE10223" w14:textId="77777777" w:rsidR="00BF057E" w:rsidRPr="00B5545D" w:rsidRDefault="00BF057E" w:rsidP="0097323E">
      <w:pPr>
        <w:spacing w:after="0" w:line="360" w:lineRule="auto"/>
        <w:contextualSpacing/>
        <w:jc w:val="both"/>
        <w:rPr>
          <w:rFonts w:ascii="Book Antiqua" w:hAnsi="Book Antiqua" w:cs="Times New Roman"/>
          <w:sz w:val="24"/>
          <w:szCs w:val="24"/>
        </w:rPr>
      </w:pPr>
    </w:p>
    <w:p w14:paraId="661BB4E1" w14:textId="0FD78E05" w:rsidR="00BF057E" w:rsidRPr="00B5545D" w:rsidRDefault="00BF057E" w:rsidP="0097323E">
      <w:pPr>
        <w:spacing w:after="0" w:line="360" w:lineRule="auto"/>
        <w:contextualSpacing/>
        <w:jc w:val="both"/>
        <w:rPr>
          <w:rFonts w:ascii="Book Antiqua" w:hAnsi="Book Antiqua" w:cs="Times New Roman"/>
          <w:sz w:val="24"/>
          <w:szCs w:val="24"/>
        </w:rPr>
      </w:pPr>
      <w:r w:rsidRPr="00B5545D">
        <w:rPr>
          <w:rFonts w:ascii="Book Antiqua" w:hAnsi="Book Antiqua" w:cs="Times New Roman"/>
          <w:sz w:val="24"/>
          <w:szCs w:val="24"/>
        </w:rPr>
        <w:lastRenderedPageBreak/>
        <w:t>In the recent years, new data regarding an endoscopic approach to fundoplication has emerged. Transoral incisionless fundoplication (TIF) was developed in an attempt to achieve the benefits of fundoplication without the risks of laparoscopic surgery. A randomized controlled trial comparing TIF and PPI showed promising results in the short term with improved quality of life and pH normalization, but failed to display long-term objective reflux control</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38/ajg.2015.28", "ISSN" : "1572-0241", "PMID" : "25823768", "abstract" : "OBJECTIVES: Transoral incisionless fundoplication (TIF) was developed in an attempt to create a minimally invasive endoscopic procedure that mimics antireflux surgery. The objective of this trial was to evaluate effectiveness of TIF compared with proton pump inhibition in a population consisting of gastroesophageal reflux disease (GERD) patients controlled with proton pump inhibitors (PPIs) who opted for an endoscopic intervention over lifelong drug dependence.\n\nMETHODS: Patients with chronic GERD were randomized (2:1) for TIF or continuation of PPI therapy. American Society of Anesthesiologists &gt;2, body mass index &gt;35\u2009kg/m(2), hiatal hernia &gt;2\u2009cm, and esophageal motility disorders were exclusion criteria. Primary outcome measure was GERD-related quality of life. Secondary outcome measures were esophageal acid exposure, number of reflux episodes, PPI usage, appearance of the gastroesophageal valve, and healing of reflux esophagitis. Crossover for the PPI group was allowed after 6 months.\n\nRESULTS: A total of 60 patients (TIF n=40, PPI n=20, mean body mass index 26\u2009kg/m(2), 37 male) were included. At 6 months, GERD symptoms were more improved in the TIF group compared with the PPI group (P&lt;0.001), with a similar improvement of distal esophageal acid exposure (P=0.228) compared with baseline. The pH normalization for TIF group and PPI group was 50% and 63%, respectively. All patients allocated for PPI treatment opted for crossover. At 12 months, quality of life remained improved after TIF compared with baseline (P&lt;0.05), but no improvement in esophageal acid exposure compared with baseline was found (P=0.171) and normalization of pH was accomplished in only 29% in conjunction with deteriorated valve appearances at endoscopy and resumption of PPIs in 61%.\n\nCONCLUSION: Although TIF resulted in an improved GERD-related quality of life and produced a short-term improvement of the antireflux barrier in a selected group of GERD patients, no long-term objective reflux control was achieved.", "author" : [ { "dropping-particle" : "", "family" : "Witteman", "given" : "Bart P L", "non-dropping-particle" : "", "parse-names" : false, "suffix" : "" }, { "dropping-particle" : "", "family" : "Conchillo", "given" : "Jose M", "non-dropping-particle" : "", "parse-names" : false, "suffix" : "" }, { "dropping-particle" : "", "family" : "Rinsma", "given" : "Nicolaas F", "non-dropping-particle" : "", "parse-names" : false, "suffix" : "" }, { "dropping-particle" : "", "family" : "Betzel", "given" : "Bark", "non-dropping-particle" : "", "parse-names" : false, "suffix" : "" }, { "dropping-particle" : "", "family" : "Peeters", "given" : "Andrea", "non-dropping-particle" : "", "parse-names" : false, "suffix" : "" }, { "dropping-particle" : "", "family" : "Koek", "given" : "Ger H", "non-dropping-particle" : "", "parse-names" : false, "suffix" : "" }, { "dropping-particle" : "", "family" : "Stassen", "given" : "Laurents P S", "non-dropping-particle" : "", "parse-names" : false, "suffix" : "" }, { "dropping-particle" : "", "family" : "Bouvy", "given" : "Nicole D", "non-dropping-particle" : "", "parse-names" : false, "suffix" : "" } ], "container-title" : "The American journal of gastroenterology", "id" : "ITEM-1", "issue" : "4", "issued" : { "date-parts" : [ [ "2015", "4" ] ] }, "page" : "531-42", "title" : "Randomized controlled trial of transoral incisionless fundoplication vs. Proton pump inhibitors for treatment of gastroesophageal reflux disease.", "type" : "article-journal", "volume" : "110" }, "uris" : [ "http://www.mendeley.com/documents/?uuid=2f18ca2a-0236-4640-9810-eb95d7dba502", "http://www.mendeley.com/documents/?uuid=32502a8f-73bd-4ac0-b5f0-fc0e0c9b9df9" ] } ], "mendeley" : { "formattedCitation" : "&lt;sup&gt;50&lt;/sup&gt;", "manualFormatting" : "50", "plainTextFormattedCitation" : "50", "previouslyFormattedCitation" : "(50)"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5</w:t>
      </w:r>
      <w:r w:rsidR="001C01B6" w:rsidRPr="00B5545D">
        <w:rPr>
          <w:rFonts w:ascii="Book Antiqua" w:hAnsi="Book Antiqua" w:cs="Times New Roman"/>
          <w:noProof/>
          <w:sz w:val="24"/>
          <w:szCs w:val="24"/>
          <w:vertAlign w:val="superscript"/>
        </w:rPr>
        <w:t>2</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Alternatively, Testoni </w:t>
      </w:r>
      <w:r w:rsidRPr="00106D11">
        <w:rPr>
          <w:rFonts w:ascii="Book Antiqua" w:hAnsi="Book Antiqua" w:cs="Times New Roman"/>
          <w:i/>
          <w:sz w:val="24"/>
          <w:szCs w:val="24"/>
        </w:rPr>
        <w:t>et al</w:t>
      </w:r>
      <w:r w:rsidR="00106D11" w:rsidRPr="00B5545D">
        <w:rPr>
          <w:rFonts w:ascii="Book Antiqua" w:hAnsi="Book Antiqua" w:cs="Times New Roman"/>
          <w:sz w:val="24"/>
          <w:szCs w:val="24"/>
          <w:vertAlign w:val="superscript"/>
        </w:rPr>
        <w:t>[</w:t>
      </w:r>
      <w:r w:rsidR="00106D11" w:rsidRPr="00B5545D">
        <w:rPr>
          <w:rFonts w:ascii="Book Antiqua" w:hAnsi="Book Antiqua" w:cs="Times New Roman"/>
          <w:sz w:val="24"/>
          <w:szCs w:val="24"/>
        </w:rPr>
        <w:fldChar w:fldCharType="begin" w:fldLock="1"/>
      </w:r>
      <w:r w:rsidR="00106D11" w:rsidRPr="00B5545D">
        <w:rPr>
          <w:rFonts w:ascii="Book Antiqua" w:hAnsi="Book Antiqua" w:cs="Times New Roman"/>
          <w:sz w:val="24"/>
          <w:szCs w:val="24"/>
        </w:rPr>
        <w:instrText>ADDIN CSL_CITATION { "citationItems" : [ { "id" : "ITEM-1", "itemData" : { "DOI" : "10.1007/s00464-014-4008-6", "ISSN" : "1432-2218", "PMID" : "25480624", "abstract" : "BACKGROUND: Transoral incisionless fundoplication (TIF) with the EsophyX\u2122 device creates an antireflux valve with good functional results in patients with gastro-esophageal reflux disease (GERD). The aim of this study was to assess the long-term effect of TIF 2.0 on pathological reflux and symptoms in GERD patients with daily dependence on proton pump inhibitors (PPI).\n\nMETHODS: Fifty patients underwent TIF. All underwent GERD-HRQL and GERD-QUAL questionnaires, upper GI endoscopy, esophageal manometry, and 24-h pH-impedance before and 6, 12, and 24\u00a0months after TIF, and subsequent yearly clinical re-evaluation.\n\nRESULTS: Patients were followed for up to six years (mean 52.7\u00a0\u00b1\u00a019.7\u00a0months). In all, 83.7, 79.6, 87.8, and 84.4\u00a0% of patients stopped or halved the PPI therapy 6, 12, 24, and 36\u00a0months after TIF. Three-year figure remained stable up to 6\u00a0years. Symptom scores off PPI were significantly lower at 6, 12, 24, and 36\u00a0months. At 6\u00a0months, Hill's grade I of the newly created valve persisted in all pre-procedure Hill's grade I patients, in 66.7\u00a0% of grade II and 58.3\u00a0% of grade III. This figure remained substantially unchanged at 12 and 24\u00a0months, too. Impedance monitoring indicated significantly fewer total and acid refluxes after treatment (p\u00a0=\u00a00.01). Factors predicting good outcomes were pre-procedure Hill's grade I-II, no hiatal hernia or hernia \u22642\u00a0cm (p\u00a0=\u00a00.03), absence of ineffective esophageal motility (p\u00a0&lt;\u00a00.0001), and number of fasteners deployed (p\u00a0=\u00a00.01).\n\nCONCLUSIONS: TIF by the EsophyX achieved lasting elimination of daily dependence on PPI in 75-80\u00a0% of patients for up to 6\u00a0years. TIF seems an effective therapy for selected symptomatic GERD patients.", "author" : [ { "dropping-particle" : "", "family" : "Testoni", "given" : "Pier Alberto", "non-dropping-particle" : "", "parse-names" : false, "suffix" : "" }, { "dropping-particle" : "", "family" : "Testoni", "given" : "Sabrina", "non-dropping-particle" : "", "parse-names" : false, "suffix" : "" }, { "dropping-particle" : "", "family" : "Mazzoleni", "given" : "Giorgia", "non-dropping-particle" : "", "parse-names" : false, "suffix" : "" }, { "dropping-particle" : "", "family" : "Vailati", "given" : "Cristian", "non-dropping-particle" : "", "parse-names" : false, "suffix" : "" }, { "dropping-particle" : "", "family" : "Passaretti", "given" : "Sandro", "non-dropping-particle" : "", "parse-names" : false, "suffix" : "" } ], "container-title" : "Surgical endoscopy", "id" : "ITEM-1", "issued" : { "date-parts" : [ [ "2014", "12" ] ] }, "title" : "Long-term efficacy of transoral incisionless fundoplication with Esophyx (Tif 2.0) and factors affecting outcomes in GERD patients followed for up to 6\u00a0years: a prospective single-center study.", "type" : "article-journal" }, "uris" : [ "http://www.mendeley.com/documents/?uuid=7a7ba3ff-83b6-4f6f-97ea-e9e1bb289375", "http://www.mendeley.com/documents/?uuid=e31490c1-1c76-4291-b636-ad0c2365db6c" ] } ], "mendeley" : { "formattedCitation" : "&lt;sup&gt;51&lt;/sup&gt;", "manualFormatting" : "51", "plainTextFormattedCitation" : "51", "previouslyFormattedCitation" : "(51)" }, "properties" : { "noteIndex" : 0 }, "schema" : "https://github.com/citation-style-language/schema/raw/master/csl-citation.json" }</w:instrText>
      </w:r>
      <w:r w:rsidR="00106D11" w:rsidRPr="00B5545D">
        <w:rPr>
          <w:rFonts w:ascii="Book Antiqua" w:hAnsi="Book Antiqua" w:cs="Times New Roman"/>
          <w:sz w:val="24"/>
          <w:szCs w:val="24"/>
        </w:rPr>
        <w:fldChar w:fldCharType="separate"/>
      </w:r>
      <w:r w:rsidR="00106D11" w:rsidRPr="00B5545D">
        <w:rPr>
          <w:rFonts w:ascii="Book Antiqua" w:hAnsi="Book Antiqua" w:cs="Times New Roman"/>
          <w:noProof/>
          <w:sz w:val="24"/>
          <w:szCs w:val="24"/>
          <w:vertAlign w:val="superscript"/>
        </w:rPr>
        <w:t>53</w:t>
      </w:r>
      <w:r w:rsidR="00106D11" w:rsidRPr="00B5545D">
        <w:rPr>
          <w:rFonts w:ascii="Book Antiqua" w:hAnsi="Book Antiqua" w:cs="Times New Roman"/>
          <w:sz w:val="24"/>
          <w:szCs w:val="24"/>
        </w:rPr>
        <w:fldChar w:fldCharType="end"/>
      </w:r>
      <w:r w:rsidR="00106D11"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reported encouraging long-term results following 50 patients prospectively for up to six years after TIF showing lasting symptom relief and decreased reflux on pH-impedance monitoring</w:t>
      </w:r>
      <w:r w:rsidR="001C01B6" w:rsidRPr="00B5545D">
        <w:rPr>
          <w:rFonts w:ascii="Book Antiqua" w:hAnsi="Book Antiqua" w:cs="Times New Roman"/>
          <w:sz w:val="24"/>
          <w:szCs w:val="24"/>
        </w:rPr>
        <w:t xml:space="preserve">. </w:t>
      </w:r>
      <w:r w:rsidRPr="00B5545D">
        <w:rPr>
          <w:rFonts w:ascii="Book Antiqua" w:hAnsi="Book Antiqua" w:cs="Times New Roman"/>
          <w:sz w:val="24"/>
          <w:szCs w:val="24"/>
        </w:rPr>
        <w:t xml:space="preserve">More data regarding long term efficacy of this approach is needed, as well as specific data regarding feasibility and efficacy of TIF in obese patients. </w:t>
      </w:r>
    </w:p>
    <w:p w14:paraId="4FF71678" w14:textId="77777777" w:rsidR="00BF057E" w:rsidRPr="00B5545D" w:rsidRDefault="00BF057E" w:rsidP="0097323E">
      <w:pPr>
        <w:spacing w:after="0" w:line="360" w:lineRule="auto"/>
        <w:contextualSpacing/>
        <w:jc w:val="both"/>
        <w:rPr>
          <w:rFonts w:ascii="Book Antiqua" w:hAnsi="Book Antiqua" w:cs="Times New Roman"/>
          <w:sz w:val="24"/>
          <w:szCs w:val="24"/>
        </w:rPr>
      </w:pPr>
    </w:p>
    <w:p w14:paraId="5525E7AA" w14:textId="77777777" w:rsidR="00BF057E" w:rsidRPr="00106D11" w:rsidRDefault="00BF057E" w:rsidP="0097323E">
      <w:pPr>
        <w:spacing w:after="0" w:line="360" w:lineRule="auto"/>
        <w:contextualSpacing/>
        <w:jc w:val="both"/>
        <w:rPr>
          <w:rFonts w:ascii="Book Antiqua" w:hAnsi="Book Antiqua" w:cs="Times New Roman"/>
          <w:b/>
          <w:i/>
          <w:sz w:val="24"/>
          <w:szCs w:val="24"/>
        </w:rPr>
      </w:pPr>
      <w:r w:rsidRPr="00106D11">
        <w:rPr>
          <w:rFonts w:ascii="Book Antiqua" w:hAnsi="Book Antiqua" w:cs="Times New Roman"/>
          <w:b/>
          <w:i/>
          <w:sz w:val="24"/>
          <w:szCs w:val="24"/>
        </w:rPr>
        <w:t>Bariatric surgery – sleeve gastrectomy</w:t>
      </w:r>
    </w:p>
    <w:p w14:paraId="56B53081" w14:textId="57543757" w:rsidR="00BF057E" w:rsidRPr="00B5545D" w:rsidRDefault="00BF057E" w:rsidP="0097323E">
      <w:pPr>
        <w:spacing w:after="0" w:line="360" w:lineRule="auto"/>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Sleeve gastrectomy was first developed in 1988 as the restrictive part of the restrictive and malabsorption operation known as biliopancreatic diversion/duodenal switch. Since its development, </w:t>
      </w:r>
      <w:r w:rsidRPr="00B5545D">
        <w:rPr>
          <w:rFonts w:ascii="Book Antiqua" w:hAnsi="Book Antiqua" w:cs="Times New Roman"/>
          <w:sz w:val="24"/>
          <w:szCs w:val="24"/>
          <w:lang w:eastAsia="ko-KR"/>
        </w:rPr>
        <w:t>the sleeve gastrectomy has gained popularity worldwide as a primary bariatric operation, earning official endorsement by the American Society for Metabolic and Bariatric Surgery in 2012 as an effective standalone treatment option for obesity. Its increasing popularity as a single, definitive procedure for weight loss is based on its success, relative ease of operation, and low complication profile. This surgical approach uses a large French nasogastric tube as a guide to staple off and resect a majority of the gastric body which serves as a reservoir, leaving a gastric tube, or sleeve, with a narrow width from the pylorus to th</w:t>
      </w:r>
      <w:r w:rsidR="00B66B40" w:rsidRPr="00B5545D">
        <w:rPr>
          <w:rFonts w:ascii="Book Antiqua" w:hAnsi="Book Antiqua" w:cs="Times New Roman"/>
          <w:sz w:val="24"/>
          <w:szCs w:val="24"/>
          <w:lang w:eastAsia="ko-KR"/>
        </w:rPr>
        <w:t>e incisura angulari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lang w:eastAsia="ko-KR"/>
        </w:rPr>
        <w:fldChar w:fldCharType="begin" w:fldLock="1"/>
      </w:r>
      <w:r w:rsidRPr="00B5545D">
        <w:rPr>
          <w:rFonts w:ascii="Book Antiqua" w:hAnsi="Book Antiqua" w:cs="Times New Roman"/>
          <w:sz w:val="24"/>
          <w:szCs w:val="24"/>
          <w:lang w:eastAsia="ko-KR"/>
        </w:rPr>
        <w:instrText>ADDIN CSL_CITATION { "citationItems" : [ { "id" : "ITEM-1", "itemData" : { "DOI" : "10.1381/0960892055002248", "ISBN" : "0960-8923", "ISSN" : "09608923", "PMID" : "16197783", "abstract" : "BACKGROUND: The use of the laparoscopic sleeve gastrectomy (LSG), a restrictive operation, in different settings, is presented. METHODS: 31 patients underwent LSG in the following groups: 1) 7 patients with very high BMI as a first stage of the duodenal switch (DS); 2) 7 morbidly obese patients with severe medical conditions; 3) 16 obese patients with lower BMI (35-43); and 4) 1 patient converted from a prior gastric banding. RESULTS: 1 patient with BMI 74 died, a 3.2% mortality. The percentage of excess BMI loss (%EBMIL) in group 1 above was 63.1% from 4-27 months. The %EBMIL of the cirrhotics in group 2 was 76.0% (69-100%). The %EBMIL in group 3 patients was 68.5% (58.3-123%) at 3-27 months. The %EBMIL of the group 4 patient is 13% because she had previously lost almost all of her EBMI. CONCLUSION: LSG may become the ideal operation for staging in patients with BMI &gt;55, for treating morbidly obese patients with severe medical conditions, as an excellent alternative to adjustable bands in lower BMI patients, or for conversion of gastric banding patients.", "author" : [ { "dropping-particle" : "", "family" : "Baltasar", "given" : "Aniceto", "non-dropping-particle" : "", "parse-names" : false, "suffix" : "" }, { "dropping-particle" : "", "family" : "Serra", "given" : "Carlos", "non-dropping-particle" : "", "parse-names" : false, "suffix" : "" }, { "dropping-particle" : "", "family" : "P\u00e9rez", "given" : "Nieves", "non-dropping-particle" : "", "parse-names" : false, "suffix" : "" }, { "dropping-particle" : "", "family" : "Bou", "given" : "Rafael", "non-dropping-particle" : "", "parse-names" : false, "suffix" : "" }, { "dropping-particle" : "", "family" : "Bengochea", "given" : "Marcelo", "non-dropping-particle" : "", "parse-names" : false, "suffix" : "" }, { "dropping-particle" : "", "family" : "Ferri", "given" : "Lirios", "non-dropping-particle" : "", "parse-names" : false, "suffix" : "" } ], "container-title" : "Obesity Surgery", "id" : "ITEM-1", "issue" : "8", "issued" : { "date-parts" : [ [ "2005" ] ] }, "page" : "1124-1128", "title" : "Laparoscopic sleeve gastrectomy: A multi-purpose bariatric operation", "type" : "article-journal", "volume" : "15" }, "uris" : [ "http://www.mendeley.com/documents/?uuid=fe20a413-bdf0-40b0-8eec-c4b54d2f8827", "http://www.mendeley.com/documents/?uuid=901d27f1-bfd6-4bb8-b9b1-12d6e04391b7" ] } ], "mendeley" : { "formattedCitation" : "&lt;sup&gt;52&lt;/sup&gt;", "plainTextFormattedCitation" : "52", "previouslyFormattedCitation" : "(52)" }, "properties" : { "noteIndex" : 0 }, "schema" : "https://github.com/citation-style-language/schema/raw/master/csl-citation.json" }</w:instrText>
      </w:r>
      <w:r w:rsidRPr="00B5545D">
        <w:rPr>
          <w:rFonts w:ascii="Book Antiqua" w:hAnsi="Book Antiqua" w:cs="Times New Roman"/>
          <w:sz w:val="24"/>
          <w:szCs w:val="24"/>
          <w:lang w:eastAsia="ko-KR"/>
        </w:rPr>
        <w:fldChar w:fldCharType="separate"/>
      </w:r>
      <w:r w:rsidRPr="00B5545D">
        <w:rPr>
          <w:rFonts w:ascii="Book Antiqua" w:hAnsi="Book Antiqua" w:cs="Times New Roman"/>
          <w:noProof/>
          <w:sz w:val="24"/>
          <w:szCs w:val="24"/>
          <w:vertAlign w:val="superscript"/>
          <w:lang w:eastAsia="ko-KR"/>
        </w:rPr>
        <w:t>5</w:t>
      </w:r>
      <w:r w:rsidR="001C01B6" w:rsidRPr="00B5545D">
        <w:rPr>
          <w:rFonts w:ascii="Book Antiqua" w:hAnsi="Book Antiqua" w:cs="Times New Roman"/>
          <w:noProof/>
          <w:sz w:val="24"/>
          <w:szCs w:val="24"/>
          <w:vertAlign w:val="superscript"/>
          <w:lang w:eastAsia="ko-KR"/>
        </w:rPr>
        <w:t>4</w:t>
      </w:r>
      <w:r w:rsidRPr="00B5545D">
        <w:rPr>
          <w:rFonts w:ascii="Book Antiqua" w:hAnsi="Book Antiqua" w:cs="Times New Roman"/>
          <w:sz w:val="24"/>
          <w:szCs w:val="24"/>
          <w:lang w:eastAsia="ko-KR"/>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lang w:eastAsia="ko-KR"/>
        </w:rPr>
        <w:t>.</w:t>
      </w:r>
      <w:r w:rsidRPr="00B5545D">
        <w:rPr>
          <w:rFonts w:ascii="Book Antiqua" w:hAnsi="Book Antiqua" w:cs="Times New Roman"/>
          <w:sz w:val="24"/>
          <w:szCs w:val="24"/>
          <w:lang w:eastAsia="ko-KR"/>
        </w:rPr>
        <w:t xml:space="preserve"> The </w:t>
      </w:r>
      <w:r w:rsidRPr="00B5545D">
        <w:rPr>
          <w:rFonts w:ascii="Book Antiqua" w:hAnsi="Book Antiqua" w:cs="Times New Roman"/>
          <w:sz w:val="24"/>
          <w:szCs w:val="24"/>
        </w:rPr>
        <w:t>potential advantages of sleeve gastrectomy include immediate restriction of caloric intake, the lack of a need for placement of a foreign body or requirement for adjustments post-operatively, and it is generally a simpler procedure than bypas</w:t>
      </w:r>
      <w:r w:rsidR="00B66B40" w:rsidRPr="00B5545D">
        <w:rPr>
          <w:rFonts w:ascii="Book Antiqua" w:hAnsi="Book Antiqua" w:cs="Times New Roman"/>
          <w:sz w:val="24"/>
          <w:szCs w:val="24"/>
        </w:rPr>
        <w:t>s with a shorter operating time</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16/j.soard.2009.05.011", "ISBN" : "1878-7533 (Electronic)\\n1550-7289 (Linking)", "ISSN" : "15507289", "PMID" : "19632646", "author" : [ { "dropping-particle" : "", "family" : "Brethauer", "given" : "Stacy a.", "non-dropping-particle" : "", "parse-names" : false, "suffix" : "" }, { "dropping-particle" : "", "family" : "Hammel", "given" : "Jeffrey P.", "non-dropping-particle" : "", "parse-names" : false, "suffix" : "" }, { "dropping-particle" : "", "family" : "Schauer", "given" : "Philip R.", "non-dropping-particle" : "", "parse-names" : false, "suffix" : "" } ], "container-title" : "Surgery for Obesity and Related Diseases", "id" : "ITEM-1", "issue" : "4", "issued" : { "date-parts" : [ [ "2009" ] ] }, "page" : "469-475", "publisher" : "American Society for Metabolic and Bariatric Surgery", "title" : "Systematic review of sleeve gastrectomy as staging and primary bariatric procedure", "type" : "article-journal", "volume" : "5" }, "uris" : [ "http://www.mendeley.com/documents/?uuid=1213422d-8487-4e7e-a099-30084538e75f", "http://www.mendeley.com/documents/?uuid=1c156683-0bc5-474f-a8e0-be6c84ad5736" ] } ], "mendeley" : { "formattedCitation" : "&lt;sup&gt;53&lt;/sup&gt;", "plainTextFormattedCitation" : "53", "previouslyFormattedCitation" : "(5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5</w:t>
      </w:r>
      <w:r w:rsidR="001C01B6" w:rsidRPr="00B5545D">
        <w:rPr>
          <w:rFonts w:ascii="Book Antiqua" w:hAnsi="Book Antiqua" w:cs="Times New Roman"/>
          <w:noProof/>
          <w:sz w:val="24"/>
          <w:szCs w:val="24"/>
          <w:vertAlign w:val="superscript"/>
        </w:rPr>
        <w:t>5</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00106D11">
        <w:rPr>
          <w:rFonts w:ascii="Book Antiqua" w:hAnsi="Book Antiqua" w:cs="Times New Roman"/>
          <w:sz w:val="24"/>
          <w:szCs w:val="24"/>
        </w:rPr>
        <w:t xml:space="preserve"> </w:t>
      </w:r>
    </w:p>
    <w:p w14:paraId="674ABAF2" w14:textId="358DAFFA" w:rsidR="00BF057E" w:rsidRPr="00B5545D" w:rsidRDefault="00BF057E" w:rsidP="00106D11">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There is significant data in a variety of studies showing the new development of GERD after sleeve gastrectomy in patients without GERD pre-operatively. </w:t>
      </w:r>
      <w:r w:rsidRPr="00106D11">
        <w:rPr>
          <w:rFonts w:ascii="Book Antiqua" w:hAnsi="Book Antiqua" w:cs="Times New Roman"/>
          <w:i/>
          <w:sz w:val="24"/>
          <w:szCs w:val="24"/>
        </w:rPr>
        <w:t>De novo</w:t>
      </w:r>
      <w:r w:rsidRPr="00B5545D">
        <w:rPr>
          <w:rFonts w:ascii="Book Antiqua" w:hAnsi="Book Antiqua" w:cs="Times New Roman"/>
          <w:sz w:val="24"/>
          <w:szCs w:val="24"/>
        </w:rPr>
        <w:t xml:space="preserve"> GERD symptoms have been experienced by 8.6</w:t>
      </w:r>
      <w:r w:rsidR="00106D11" w:rsidRPr="00B5545D">
        <w:rPr>
          <w:rFonts w:ascii="Book Antiqua" w:hAnsi="Book Antiqua" w:cs="Times New Roman"/>
          <w:sz w:val="24"/>
          <w:szCs w:val="24"/>
        </w:rPr>
        <w:t>%</w:t>
      </w:r>
      <w:r w:rsidRPr="00B5545D">
        <w:rPr>
          <w:rFonts w:ascii="Book Antiqua" w:hAnsi="Book Antiqua" w:cs="Times New Roman"/>
          <w:sz w:val="24"/>
          <w:szCs w:val="24"/>
        </w:rPr>
        <w:t xml:space="preserve">-47% of patients by symptom </w:t>
      </w:r>
      <w:r w:rsidRPr="00B5545D">
        <w:rPr>
          <w:rFonts w:ascii="Book Antiqua" w:hAnsi="Book Antiqua" w:cs="Times New Roman"/>
          <w:sz w:val="24"/>
          <w:szCs w:val="24"/>
        </w:rPr>
        <w:lastRenderedPageBreak/>
        <w:t>criteria</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1/jamasurg.2013.4323", "ISSN" : "2168-6254", "author" : [ { "dropping-particle" : "", "family" : "DuPree", "given" : "Cecily E.", "non-dropping-particle" : "", "parse-names" : false, "suffix" : "" }, { "dropping-particle" : "", "family" : "Blair", "given" : "Kelly", "non-dropping-particle" : "", "parse-names" : false, "suffix" : "" }, { "dropping-particle" : "", "family" : "Steele", "given" : "Scott R.", "non-dropping-particle" : "", "parse-names" : false, "suffix" : "" }, { "dropping-particle" : "", "family" : "Martin", "given" : "Matthew J.", "non-dropping-particle" : "", "parse-names" : false, "suffix" : "" } ], "container-title" : "JAMA Surgery", "id" : "ITEM-1", "issue" : "4", "issued" : { "date-parts" : [ [ "2014" ] ] }, "page" : "328", "title" : "Laparoscopic Sleeve Gastrectomy in Patients With Preexisting Gastroesophageal Reflux Disease", "type" : "article-journal", "volume" : "149" }, "uris" : [ "http://www.mendeley.com/documents/?uuid=88520667-b692-411d-9d98-748556ca55e3", "http://www.mendeley.com/documents/?uuid=cef33477-4f6e-467b-a3d1-6b01c6d06b0f" ] }, { "id" : "ITEM-2", "itemData" : { "DOI" : "10.1007/s00464-012-2593-9", "ISSN" : "09302794", "PMID" : "23232995", "abstract" : "BACKGROUND: Although laparoscopic sleeve gastrectomy (LSG) is an effective treatment for morbid obesity, the effects of LSG on gastroesophageal reflux disease (GERD) are controversial. This study evaluated the changes of GERD symptoms and erosive esophagitis (EE) in severely obese patients who underwent LSG.\\n\\nMETHODS: Forty-seven severely obese women and 19 severely obese men (mean age of 37.2 \u00b1 12.7 years) who underwent LSG between August 2007 and November 2009 were enrolled. All patients completed the Reflux Disease Questionnaire and underwent esophagogastroduodenoscopy preoperatively and at least 1 year after LSG.\\n\\nRESULTS: The median follow-up period was 12 months (range, 12-21). After surgery, significant decreases were reported in mean body mass index (36.3 \u00b1 4.1 vs. 25.8 \u00b1 2.9 kg/m(2)), mean waist circumference (109.5 \u00b1 12.8 vs. 85.7 \u00b1 9.5 cm), and prevalence of metabolic syndrome (54.5 vs. 7.6 %; P &lt; 0.001 for both). Conversely, a significant increase was observed in the prevalence of GERD symptoms (12.1 vs. 47 %) and EE (16.7 vs. 66.7 %) after LSG (P &lt; 0.001 for both). The prevalence of hiatal hernias also increased significantly (6.1 vs. 27.3 %; P &lt; 0.001) after LSG, and it was significantly higher in patients with than those without EE after LSG (9.1 vs. 36.4 %, respectively; P = 0.02).\\n\\nCONCLUSIONS: Although LSG can achieve significant weight loss and improvement of comorbidities in severely obese patients, the prevalence and severity of GERD symptoms and EE increase after the operation. The occurrence of EE after LSG is related to the presence of a hiatal hernia after the operation.", "author" : [ { "dropping-particle" : "", "family" : "Tai", "given" : "Chi Ming", "non-dropping-particle" : "", "parse-names" : false, "suffix" : "" }, { "dropping-particle" : "", "family" : "Huang", "given" : "Chih Kun", "non-dropping-particle" : "", "parse-names" : false, "suffix" : "" }, { "dropping-particle" : "", "family" : "Lee", "given" : "Yi Chia", "non-dropping-particle" : "", "parse-names" : false, "suffix" : "" }, { "dropping-particle" : "", "family" : "Chang", "given" : "Chi Yang", "non-dropping-particle" : "", "parse-names" : false, "suffix" : "" }, { "dropping-particle" : "", "family" : "Lee", "given" : "Ching Tai", "non-dropping-particle" : "", "parse-names" : false, "suffix" : "" }, { "dropping-particle" : "", "family" : "Lin", "given" : "Jaw Town", "non-dropping-particle" : "", "parse-names" : false, "suffix" : "" } ], "container-title" : "Surgical Endoscopy and Other Interventional Techniques", "id" : "ITEM-2", "issue" : "4", "issued" : { "date-parts" : [ [ "2013" ] ] }, "page" : "1260-1266", "title" : "Increase in gastroesophageal reflux disease symptoms and erosive esophagitis 1 year after laparoscopic sleeve gastrectomy among obese adults", "type" : "article-journal", "volume" : "27" }, "uris" : [ "http://www.mendeley.com/documents/?uuid=5d943ce0-6435-4aa9-a392-da49b10569d2", "http://www.mendeley.com/documents/?uuid=f6fae3c0-bb5e-4782-8cc9-c9585ca72d97" ] }, { "id" : "ITEM-3", "itemData" : { "DOI" : "10.1016/j.soard.2011.08.003", "ISSN" : "15507289", "abstract" : "Background: Gastroesophageal reflux disease (GERD) is highly prevalent in morbidly obese patients and a high body mass index is a risk factor for the development of this co-morbidity. The effect of laparoscopic sleeve gastrectomy (LSG) on GERD is poorly known. Methods: We studied the effect of LSG on GERD in patients with morbid obesity. A retrospective review of 28 consecutive patients undergoing LSG for morbid obesity from September 2008 to September 2010 was performed. Results: A total of 28 patients, 18 women and 10 men, were identified, with a mean age of 42 years (range 1860). The mean weight and body mass index was 166 kg and 55.5 kg/m 2, respectively. The mean percentage of excess weight loss was 40% (range 1783), with a mean follow-up time of 32 weeks (range 892). All patients had a pre- and postoperative upper gastrointestinal radiographic swallow study as a part of their routine care. Of these patients, 18% were noted to have new-onset GERD on their postoperative upper gastrointestinal swallow test after their LSG procedure. Using the GERD score questionnaire, all patients were interviewed to evaluate their reflux symptoms. We had a 64% response rate, with 22% of patients indicating new-onset GERD symptoms despite receiving daily antireflux therapy. All respondents were extremely happy with their surgery and weight loss to date. Conclusion: LSG might increase the prevalence of GERD despite satisfactory weight loss. Additional studies evaluating esophageal manometry and ambulatory 24-hours pH-metry are needed to better evaluate the effect of LSG on gastroesophageal reflux symptoms. ?? 2011 American Society for Metabolic and Bariatric Surgery. All rights reserved.", "author" : [ { "dropping-particle" : "", "family" : "Howard", "given" : "Drew D.", "non-dropping-particle" : "", "parse-names" : false, "suffix" : "" }, { "dropping-particle" : "", "family" : "Caban", "given" : "Angel M.", "non-dropping-particle" : "", "parse-names" : false, "suffix" : "" }, { "dropping-particle" : "", "family" : "Cendan", "given" : "Juan C.", "non-dropping-particle" : "", "parse-names" : false, "suffix" : "" }, { "dropping-particle" : "", "family" : "Ben-David", "given" : "Kfir", "non-dropping-particle" : "", "parse-names" : false, "suffix" : "" } ], "container-title" : "Surgery for Obesity and Related Diseases", "id" : "ITEM-3", "issue" : "6", "issued" : { "date-parts" : [ [ "2011" ] ] }, "page" : "709-713", "publisher" : "Elsevier Inc.", "title" : "Gastroesophageal reflux after sleeve gastrectomy in morbidly obese patients", "type" : "article-journal", "volume" : "7" }, "uris" : [ "http://www.mendeley.com/documents/?uuid=f6136b78-ec3e-475a-a896-112eb8177c77", "http://www.mendeley.com/documents/?uuid=0ae4b6eb-bbb6-45b6-8482-6ec353fedbc3" ] } ], "mendeley" : { "formattedCitation" : "&lt;sup&gt;54\u201356&lt;/sup&gt;", "plainTextFormattedCitation" : "54\u201356", "previouslyFormattedCitation" : "(54\u201356)"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5</w:t>
      </w:r>
      <w:r w:rsidR="001C01B6" w:rsidRPr="00B5545D">
        <w:rPr>
          <w:rFonts w:ascii="Book Antiqua" w:hAnsi="Book Antiqua" w:cs="Times New Roman"/>
          <w:noProof/>
          <w:sz w:val="24"/>
          <w:szCs w:val="24"/>
          <w:vertAlign w:val="superscript"/>
        </w:rPr>
        <w:t>6</w:t>
      </w:r>
      <w:r w:rsidRPr="00B5545D">
        <w:rPr>
          <w:rFonts w:ascii="Book Antiqua" w:hAnsi="Book Antiqua" w:cs="Times New Roman"/>
          <w:noProof/>
          <w:sz w:val="24"/>
          <w:szCs w:val="24"/>
          <w:vertAlign w:val="superscript"/>
        </w:rPr>
        <w:t>–5</w:t>
      </w:r>
      <w:r w:rsidR="001C01B6" w:rsidRPr="00B5545D">
        <w:rPr>
          <w:rFonts w:ascii="Book Antiqua" w:hAnsi="Book Antiqua" w:cs="Times New Roman"/>
          <w:noProof/>
          <w:sz w:val="24"/>
          <w:szCs w:val="24"/>
          <w:vertAlign w:val="superscript"/>
        </w:rPr>
        <w:t>8</w:t>
      </w:r>
      <w:r w:rsidRPr="00B5545D">
        <w:rPr>
          <w:rFonts w:ascii="Book Antiqua" w:hAnsi="Book Antiqua" w:cs="Times New Roman"/>
          <w:sz w:val="24"/>
          <w:szCs w:val="24"/>
        </w:rPr>
        <w:fldChar w:fldCharType="end"/>
      </w:r>
      <w:r w:rsidR="00ED43AE" w:rsidRPr="00B5545D">
        <w:rPr>
          <w:rFonts w:ascii="Book Antiqua" w:hAnsi="Book Antiqua" w:cs="Times New Roman"/>
          <w:sz w:val="24"/>
          <w:szCs w:val="24"/>
          <w:vertAlign w:val="superscript"/>
        </w:rPr>
        <w:t>]</w:t>
      </w:r>
      <w:r w:rsidR="00ED43AE" w:rsidRPr="00B5545D">
        <w:rPr>
          <w:rFonts w:ascii="Book Antiqua" w:hAnsi="Book Antiqua" w:cs="Times New Roman"/>
          <w:sz w:val="24"/>
          <w:szCs w:val="24"/>
        </w:rPr>
        <w:t>.</w:t>
      </w:r>
      <w:r w:rsidRPr="00B5545D">
        <w:rPr>
          <w:rFonts w:ascii="Book Antiqua" w:hAnsi="Book Antiqua" w:cs="Times New Roman"/>
          <w:sz w:val="24"/>
          <w:szCs w:val="24"/>
        </w:rPr>
        <w:t xml:space="preserve"> By endoscopic measures in a study at least one year after surgery, </w:t>
      </w:r>
      <w:r w:rsidRPr="00B81484">
        <w:rPr>
          <w:rFonts w:ascii="Book Antiqua" w:hAnsi="Book Antiqua" w:cs="Times New Roman"/>
          <w:i/>
          <w:sz w:val="24"/>
          <w:szCs w:val="24"/>
        </w:rPr>
        <w:t>de novo</w:t>
      </w:r>
      <w:r w:rsidRPr="00B5545D">
        <w:rPr>
          <w:rFonts w:ascii="Book Antiqua" w:hAnsi="Book Antiqua" w:cs="Times New Roman"/>
          <w:sz w:val="24"/>
          <w:szCs w:val="24"/>
        </w:rPr>
        <w:t xml:space="preserve"> erosive esophagitis was found in 63.6% of 55 patients without such evidence prior to operation</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12-2593-9", "ISSN" : "09302794", "PMID" : "23232995", "abstract" : "BACKGROUND: Although laparoscopic sleeve gastrectomy (LSG) is an effective treatment for morbid obesity, the effects of LSG on gastroesophageal reflux disease (GERD) are controversial. This study evaluated the changes of GERD symptoms and erosive esophagitis (EE) in severely obese patients who underwent LSG.\\n\\nMETHODS: Forty-seven severely obese women and 19 severely obese men (mean age of 37.2 \u00b1 12.7 years) who underwent LSG between August 2007 and November 2009 were enrolled. All patients completed the Reflux Disease Questionnaire and underwent esophagogastroduodenoscopy preoperatively and at least 1 year after LSG.\\n\\nRESULTS: The median follow-up period was 12 months (range, 12-21). After surgery, significant decreases were reported in mean body mass index (36.3 \u00b1 4.1 vs. 25.8 \u00b1 2.9 kg/m(2)), mean waist circumference (109.5 \u00b1 12.8 vs. 85.7 \u00b1 9.5 cm), and prevalence of metabolic syndrome (54.5 vs. 7.6 %; P &lt; 0.001 for both). Conversely, a significant increase was observed in the prevalence of GERD symptoms (12.1 vs. 47 %) and EE (16.7 vs. 66.7 %) after LSG (P &lt; 0.001 for both). The prevalence of hiatal hernias also increased significantly (6.1 vs. 27.3 %; P &lt; 0.001) after LSG, and it was significantly higher in patients with than those without EE after LSG (9.1 vs. 36.4 %, respectively; P = 0.02).\\n\\nCONCLUSIONS: Although LSG can achieve significant weight loss and improvement of comorbidities in severely obese patients, the prevalence and severity of GERD symptoms and EE increase after the operation. The occurrence of EE after LSG is related to the presence of a hiatal hernia after the operation.", "author" : [ { "dropping-particle" : "", "family" : "Tai", "given" : "Chi Ming", "non-dropping-particle" : "", "parse-names" : false, "suffix" : "" }, { "dropping-particle" : "", "family" : "Huang", "given" : "Chih Kun", "non-dropping-particle" : "", "parse-names" : false, "suffix" : "" }, { "dropping-particle" : "", "family" : "Lee", "given" : "Yi Chia", "non-dropping-particle" : "", "parse-names" : false, "suffix" : "" }, { "dropping-particle" : "", "family" : "Chang", "given" : "Chi Yang", "non-dropping-particle" : "", "parse-names" : false, "suffix" : "" }, { "dropping-particle" : "", "family" : "Lee", "given" : "Ching Tai", "non-dropping-particle" : "", "parse-names" : false, "suffix" : "" }, { "dropping-particle" : "", "family" : "Lin", "given" : "Jaw Town", "non-dropping-particle" : "", "parse-names" : false, "suffix" : "" } ], "container-title" : "Surgical Endoscopy and Other Interventional Techniques", "id" : "ITEM-1", "issue" : "4", "issued" : { "date-parts" : [ [ "2013" ] ] }, "page" : "1260-1266", "title" : "Increase in gastroesophageal reflux disease symptoms and erosive esophagitis 1 year after laparoscopic sleeve gastrectomy among obese adults", "type" : "article-journal", "volume" : "27" }, "uris" : [ "http://www.mendeley.com/documents/?uuid=f6fae3c0-bb5e-4782-8cc9-c9585ca72d97", "http://www.mendeley.com/documents/?uuid=5d943ce0-6435-4aa9-a392-da49b10569d2" ] } ], "mendeley" : { "formattedCitation" : "&lt;sup&gt;55&lt;/sup&gt;", "plainTextFormattedCitation" : "55", "previouslyFormattedCitation" : "(55)"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5</w:t>
      </w:r>
      <w:r w:rsidR="001C01B6" w:rsidRPr="00B5545D">
        <w:rPr>
          <w:rFonts w:ascii="Book Antiqua" w:hAnsi="Book Antiqua" w:cs="Times New Roman"/>
          <w:noProof/>
          <w:sz w:val="24"/>
          <w:szCs w:val="24"/>
          <w:vertAlign w:val="superscript"/>
        </w:rPr>
        <w:t>7</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Esophageal acid exposure measured on pH-metry also signific</w:t>
      </w:r>
      <w:r w:rsidR="00B66B40" w:rsidRPr="00B5545D">
        <w:rPr>
          <w:rFonts w:ascii="Book Antiqua" w:hAnsi="Book Antiqua" w:cs="Times New Roman"/>
          <w:sz w:val="24"/>
          <w:szCs w:val="24"/>
        </w:rPr>
        <w:t>antly increased in two studie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11695-014-1222-1", "ISSN" : "09608923", "PMID" : "24619293", "abstract" : "Laparoscopic sleeve gastrectomy (LSG) is effective as a stand-alone bariatric procedure. Despite its positive effect with regard to weight loss and improvement of obesity-related co-morbidities, some patients develop gastroesophageal reflux symptoms postoperatively. The pathogenesis of these symptoms is not completely understood. Hence, this study aimed to assess the effect of sleeve gastrectomy on acid and non-acid gastroesophageal reflux, reflux symptoms and esophageal function. In a prospective study, patients underwent esophageal function tests (high-resolution manometry (HRM) and 24-h pH/impedance metry) before and 3\u00a0months after LSG. Preoperative and postoperative symptoms were assessed using the Reflux Disease Questionnaire (RDQ). In total, 20 patients (4 male/16 female, mean age 43\u2009\u00b1\u200912\u00a0years, mean weight 137.3\u2009\u00b1\u200925\u00a0kg, and mean BMI 47.6\u2009\u00b1\u20096.1\u00a0kg/m(2)) participated in this study. GERD symptoms did not significantly change after sleeve gastrectomy, but other upper gastrointestinal symptoms, particularly belching, epigastric pain and vomiting increased. Esophageal acid exposure significantly increased after sleeve gastrectomy: upright from 5.1\u2009\u00b1\u20094.4 to 12.6\u2009\u00b1\u20099.8\u00a0% (p\u2009=\u20090.003), supine from 1.4\u2009\u00b1\u20092.4 to 11\u2009\u00b1\u200915\u00a0% (p\u2009=\u20090.003) and total acid exposure from 4.1\u2009\u00b1\u20093.5 to 12\u2009\u00b1\u200910.4\u00a0% (p\u2009=\u20090.004). The percentage of normal peristaltic contractions remained unchanged, but the distal contractile integral decreased after LSG from 2,006.0\u2009\u00b1\u20091,806.3 to 1,537.4\u2009\u00b1\u20091,671.8\u00a0mmHg\u2009\u00b7\u2009cm\u2009\u00b7\u2009s (p\u2009=\u20090.01). The lower esophageal sphincter (LES) pressure decreased from 18.3\u2009\u00b1\u20099.2 to 11.0\u2009\u00b1\u20097.0\u00a0mmHg (p\u2009=\u20090.02). After LSG, patients have significantly higher esophageal acid exposure, which may well be due to a decrease in LES resting pressure following the procedure.", "author" : [ { "dropping-particle" : "", "family" : "Burgerhart", "given" : "Jan S.", "non-dropping-particle" : "", "parse-names" : false, "suffix" : "" }, { "dropping-particle" : "", "family" : "Schotborgh", "given" : "Charlotte a I", "non-dropping-particle" : "", "parse-names" : false, "suffix" : "" }, { "dropping-particle" : "", "family" : "Schoon", "given" : "Erik J.", "non-dropping-particle" : "", "parse-names" : false, "suffix" : "" }, { "dropping-particle" : "", "family" : "Smulders", "given" : "Johannes F.", "non-dropping-particle" : "", "parse-names" : false, "suffix" : "" }, { "dropping-particle" : "", "family" : "Meeberg", "given" : "Paul C.", "non-dropping-particle" : "van de", "parse-names" : false, "suffix" : "" }, { "dropping-particle" : "", "family" : "Siersema", "given" : "Peter D.", "non-dropping-particle" : "", "parse-names" : false, "suffix" : "" }, { "dropping-particle" : "", "family" : "Smout", "given" : "Andr\u00e9 J P M", "non-dropping-particle" : "", "parse-names" : false, "suffix" : "" } ], "container-title" : "Obesity Surgery", "id" : "ITEM-1", "issued" : { "date-parts" : [ [ "2014" ] ] }, "page" : "1-6", "title" : "Effect of Sleeve Gastrectomy on Gastroesophageal Reflux", "type" : "article-journal" }, "uris" : [ "http://www.mendeley.com/documents/?uuid=9213d4ae-1870-455a-b902-12f5e29ca936", "http://www.mendeley.com/documents/?uuid=01f02ba8-556d-42d7-9040-91ef3a94b52d" ] }, { "id" : "ITEM-2", "itemData" : { "DOI" : "10.1007/s00464-014-3902-2", "ISSN" : "0930-2794", "author" : [ { "dropping-particle" : "", "family" : "Gorodner", "given" : "Ver\u00f3nica", "non-dropping-particle" : "", "parse-names" : false, "suffix" : "" }, { "dropping-particle" : "", "family" : "Buxhoeveden", "given" : "Rudolf", "non-dropping-particle" : "", "parse-names" : false, "suffix" : "" }, { "dropping-particle" : "", "family" : "Clemente", "given" : "Gast\u00f3n", "non-dropping-particle" : "", "parse-names" : false, "suffix" : "" }, { "dropping-particle" : "", "family" : "Sol\u00e9", "given" : "Laura", "non-dropping-particle" : "", "parse-names" : false, "suffix" : "" }, { "dropping-particle" : "", "family" : "Caro", "given" : "Luis", "non-dropping-particle" : "", "parse-names" : false, "suffix" : "" }, { "dropping-particle" : "", "family" : "Grigaites", "given" : "Alejandro", "non-dropping-particle" : "", "parse-names" : false, "suffix" : "" } ], "container-title" : "Surgical Endoscopy", "id" : "ITEM-2", "issued" : { "date-parts" : [ [ "2014" ] ] }, "title" : "Does laparoscopic sleeve gastrectomy have any influence on gastroesophageal reflux disease? Preliminary results", "type" : "article-journal" }, "uris" : [ "http://www.mendeley.com/documents/?uuid=5dc1d483-8e9d-44a0-9455-b7e6eb1e62f5", "http://www.mendeley.com/documents/?uuid=f38c3ca3-ad90-448f-a069-b1d951bf8124" ] } ], "mendeley" : { "formattedCitation" : "&lt;sup&gt;57,58&lt;/sup&gt;", "plainTextFormattedCitation" : "57,58", "previouslyFormattedCitation" : "(57,58)"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5</w:t>
      </w:r>
      <w:r w:rsidR="001C01B6" w:rsidRPr="00B5545D">
        <w:rPr>
          <w:rFonts w:ascii="Book Antiqua" w:hAnsi="Book Antiqua" w:cs="Times New Roman"/>
          <w:noProof/>
          <w:sz w:val="24"/>
          <w:szCs w:val="24"/>
          <w:vertAlign w:val="superscript"/>
        </w:rPr>
        <w:t>9</w:t>
      </w:r>
      <w:r w:rsidRPr="00B5545D">
        <w:rPr>
          <w:rFonts w:ascii="Book Antiqua" w:hAnsi="Book Antiqua" w:cs="Times New Roman"/>
          <w:noProof/>
          <w:sz w:val="24"/>
          <w:szCs w:val="24"/>
          <w:vertAlign w:val="superscript"/>
        </w:rPr>
        <w:t>,</w:t>
      </w:r>
      <w:r w:rsidR="001C01B6" w:rsidRPr="00B5545D">
        <w:rPr>
          <w:rFonts w:ascii="Book Antiqua" w:hAnsi="Book Antiqua" w:cs="Times New Roman"/>
          <w:noProof/>
          <w:sz w:val="24"/>
          <w:szCs w:val="24"/>
          <w:vertAlign w:val="superscript"/>
        </w:rPr>
        <w:t>60</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w:t>
      </w:r>
    </w:p>
    <w:p w14:paraId="54DC956D" w14:textId="79EBA35E" w:rsidR="00BF057E" w:rsidRPr="00B5545D" w:rsidRDefault="00BF057E" w:rsidP="00106D11">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While the majority of the evidence points toward a higher prevalence of GERD after sleeve gastrectomy, a few studies show some improvement or at least maintenance of the same level of pre-existing GERD. Two small studies by Melissas </w:t>
      </w:r>
      <w:r w:rsidRPr="00106D11">
        <w:rPr>
          <w:rFonts w:ascii="Book Antiqua" w:hAnsi="Book Antiqua" w:cs="Times New Roman"/>
          <w:i/>
          <w:sz w:val="24"/>
          <w:szCs w:val="24"/>
        </w:rPr>
        <w:t>et al</w:t>
      </w:r>
      <w:r w:rsidR="00106D11" w:rsidRPr="00B5545D">
        <w:rPr>
          <w:rFonts w:ascii="Book Antiqua" w:hAnsi="Book Antiqua" w:cs="Times New Roman"/>
          <w:sz w:val="24"/>
          <w:szCs w:val="24"/>
          <w:vertAlign w:val="superscript"/>
        </w:rPr>
        <w:t>[61</w:t>
      </w:r>
      <w:r w:rsidR="00106D11" w:rsidRPr="00B5545D">
        <w:rPr>
          <w:rFonts w:ascii="Book Antiqua" w:hAnsi="Book Antiqua" w:cs="Times New Roman"/>
          <w:sz w:val="24"/>
          <w:szCs w:val="24"/>
        </w:rPr>
        <w:fldChar w:fldCharType="begin" w:fldLock="1"/>
      </w:r>
      <w:r w:rsidR="00106D11" w:rsidRPr="00B5545D">
        <w:rPr>
          <w:rFonts w:ascii="Book Antiqua" w:hAnsi="Book Antiqua" w:cs="Times New Roman"/>
          <w:sz w:val="24"/>
          <w:szCs w:val="24"/>
        </w:rPr>
        <w:instrText>ADDIN CSL_CITATION { "citationItems" : [ { "id" : "ITEM-1", "itemData" : { "DOI" : "10.1097/SLA.0b013e3182774522", "ISBN" : "3182774522", "ISSN" : "1528-1140", "PMID" : "23160151", "abstract" : "OBJECTIVES:: To evaluate the role of sleeve gastrectomy (SG) in gastrointestinal motility. BACKGROUND:: SG is a widely used bariatric operation leading to weight loss and early improvement of patient's metabolic profile. Current data indicate faster postoperative gastric emptying, but detailed studies on alterations in small bowel motility are missing. DESIGN:: We evaluated 21 morbidly obese patients who underwent laparoscopic SG before and 4 months after the procedure. After consumption of a semisolid radiolabeled meal, their gastric and intestinal transit times were studied with a gamma camera. Particularly the times of 10% gastric emptying, 50% gastric emptying, maximal intestinal filling, 10% terminal ileum filling, duodenal to terminal ileum transit, cecal filling initiation, and ileocecal valve transit (T ICVt) were studied pre- and postoperatively. RESULTS:: Ten percent gastric emptying and 50% gastric emptying were decreased postoperatively as well as maximal intestinal filling, indicating faster gastric emptying and intestinal filling. Duodenal to terminal ileum transit and 10% terminal ileum filling also decreased as small bowel transit time accelerated and the meal reached the terminal ileum more rapidly. Contrary opening of the ileocecal valve and food transit through it were delayed, with postoperative increase in cecal filling initiation and T ICVt, respectively. CONCLUSIONS:: SG accelerates gastric emptying and small bowel transit of semisolids. In addition, it delays the initiation of cecal filling and T ICVt. This early and prolonged contact of food with the distal small bowel mucosa may explain the metabolic effects of SG occurring before substantial weight loss.", "author" : [ { "dropping-particle" : "", "family" : "Melissas", "given" : "John", "non-dropping-particle" : "", "parse-names" : false, "suffix" : "" }, { "dropping-particle" : "", "family" : "Leventi", "given" : "Aikaterini", "non-dropping-particle" : "", "parse-names" : false, "suffix" : "" }, { "dropping-particle" : "", "family" : "Klinaki", "given" : "Ifigeneia", "non-dropping-particle" : "", "parse-names" : false, "suffix" : "" }, { "dropping-particle" : "", "family" : "Perisinakis", "given" : "Kostas", "non-dropping-particle" : "", "parse-names" : false, "suffix" : "" }, { "dropping-particle" : "", "family" : "Koukouraki", "given" : "Sophia", "non-dropping-particle" : "", "parse-names" : false, "suffix" : "" }, { "dropping-particle" : "", "family" : "Bree", "given" : "Eelco", "non-dropping-particle" : "de", "parse-names" : false, "suffix" : "" }, { "dropping-particle" : "", "family" : "Karkavitsas", "given" : "Nikolaos", "non-dropping-particle" : "", "parse-names" : false, "suffix" : "" } ], "container-title" : "Annals of surgery", "id" : "ITEM-1", "issue" : "00", "issued" : { "date-parts" : [ [ "2012" ] ] }, "page" : "1-7", "title" : "Alterations of Global Gastrointestinal Motility After Sleeve Gastrectomy: A Prospective Study.", "type" : "article-journal", "volume" : "00" }, "uris" : [ "http://www.mendeley.com/documents/?uuid=09413941-4fac-439c-8da4-3e4e62640845", "http://www.mendeley.com/documents/?uuid=ae40fa6d-8523-44ed-942e-047358d5dce4" ] }, { "id" : "ITEM-2", "itemData" : { "DOI" : "10.1007/s11695-008-9634-4", "ISSN" : "0960-8923", "PMID" : "18663545", "abstract" : "BACKGROUND: Sleeve gastrectomy (SG), which, thus far, is showing good resolution of comorbidities and good weight loss, shows increasing popularity among bariatric surgeons. The aim of this study was to evaluate clinical outcome and the gastric emptying of solid foods, 24 months after SG.\n\nMETHODS: Fourteen morbidly obese patients, four males and ten females, median age 41 years (range 29-65), median body mass index (BMI) 49.46 kg/m(2) (range 41.14-55.63), who underwent SG for weight loss, were studied prospectively. Nine patients underwent gastric emptying studies, using radioisotopic technique before, 6 months and 24 months after the operation. The remaining five patients underwent gastric emptying studies, 6 months and 24 months after the operation.\n\nRESULTS: A significant reduction in patients' weight and BMI was evident at 6, 12 and 24 months postoperatively. In the nine patients who underwent gastric emptying studies pre-, 6 and 24 months postoperatively, the T-lag phase duration significantly decreased, following the SG, from 17.30 (range 15.50-20.90) min, to 12.50 (range 9.20-18.00) min at 6 months and 12.16 (range 10.90-20.00) min at 24 months postoperatively (P &lt; 0.05). The gastric emptying half time (T1/2) accelerated significantly postoperatively from 86.50 (range 77.50-104.60) min, to 62.50 (range 46.30-80.00) min at 6 months and 60.80 (range 54.80-100.00) min at 24 months after SG (P &lt; 0.05). The percentage of gastric emptying (%GE) increased significantly postoperatively, from 52 (range 43-58) % to 72 (range 57-97) % at 6 months and 74 (range 45-82) % at 24 months, following SG (P &lt; 0.05). No differences in gastric emptying were observed, when values at 24 months were compared to those at 6 months postoperatively. When the whole group of 14 patients was studied, there were also no significant changes in T-lag, T1/2 and %GE between 6 and 24 months postoperatively.\n\nCONCLUSIONS: Our study indicates the constant effect of SG in the acceleration of gastric emptying of solids, which occurs faster, not only in short but also in long-term postoperatively. Such effects on gastric motility, in combination with the reported alterations in gut hormones, may explain how this 'food limiting' operation results in weight loss.", "author" : [ { "dropping-particle" : "", "family" : "Melissas", "given" : "John", "non-dropping-particle" : "", "parse-names" : false, "suffix" : "" }, { "dropping-particle" : "", "family" : "Daskalakis", "given" : "Markos", "non-dropping-particle" : "", "parse-names" : false, "suffix" : "" }, { "dropping-particle" : "", "family" : "Koukouraki", "given" : "Sophia", "non-dropping-particle" : "", "parse-names" : false, "suffix" : "" }, { "dropping-particle" : "", "family" : "Askoxylakis", "given" : "Ioannis", "non-dropping-particle" : "", "parse-names" : false, "suffix" : "" }, { "dropping-particle" : "", "family" : "Metaxari", "given" : "Maria", "non-dropping-particle" : "", "parse-names" : false, "suffix" : "" }, { "dropping-particle" : "", "family" : "Dimitriadis", "given" : "Efstathios", "non-dropping-particle" : "", "parse-names" : false, "suffix" : "" }, { "dropping-particle" : "", "family" : "Stathaki", "given" : "Maria", "non-dropping-particle" : "", "parse-names" : false, "suffix" : "" }, { "dropping-particle" : "", "family" : "Papadakis", "given" : "John A", "non-dropping-particle" : "", "parse-names" : false, "suffix" : "" } ], "container-title" : "Obesity surgery", "id" : "ITEM-2", "issue" : "10", "issued" : { "date-parts" : [ [ "2008", "10" ] ] }, "page" : "1251-6", "title" : "Sleeve gastrectomy-a \"food limiting\" operation.", "type" : "article-journal", "volume" : "18" }, "uris" : [ "http://www.mendeley.com/documents/?uuid=505c245c-af28-41d0-912f-513cd43bd310", "http://www.mendeley.com/documents/?uuid=d7bcea8b-60d2-4577-8e33-6e1a083cc5d6" ] } ], "mendeley" : { "formattedCitation" : "&lt;sup&gt;59,60&lt;/sup&gt;", "plainTextFormattedCitation" : "59,60", "previouslyFormattedCitation" : "(59,60)" }, "properties" : { "noteIndex" : 0 }, "schema" : "https://github.com/citation-style-language/schema/raw/master/csl-citation.json" }</w:instrText>
      </w:r>
      <w:r w:rsidR="00106D11" w:rsidRPr="00B5545D">
        <w:rPr>
          <w:rFonts w:ascii="Book Antiqua" w:hAnsi="Book Antiqua" w:cs="Times New Roman"/>
          <w:sz w:val="24"/>
          <w:szCs w:val="24"/>
        </w:rPr>
        <w:fldChar w:fldCharType="separate"/>
      </w:r>
      <w:r w:rsidR="00106D11" w:rsidRPr="00B5545D">
        <w:rPr>
          <w:rFonts w:ascii="Book Antiqua" w:hAnsi="Book Antiqua" w:cs="Times New Roman"/>
          <w:noProof/>
          <w:sz w:val="24"/>
          <w:szCs w:val="24"/>
          <w:vertAlign w:val="superscript"/>
        </w:rPr>
        <w:t>,62</w:t>
      </w:r>
      <w:r w:rsidR="00106D11" w:rsidRPr="00B5545D">
        <w:rPr>
          <w:rFonts w:ascii="Book Antiqua" w:hAnsi="Book Antiqua" w:cs="Times New Roman"/>
          <w:sz w:val="24"/>
          <w:szCs w:val="24"/>
        </w:rPr>
        <w:fldChar w:fldCharType="end"/>
      </w:r>
      <w:r w:rsidR="00106D11"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reported no change or a decrease in GERD after </w:t>
      </w:r>
      <w:r w:rsidR="00B66B40" w:rsidRPr="00B5545D">
        <w:rPr>
          <w:rFonts w:ascii="Book Antiqua" w:hAnsi="Book Antiqua" w:cs="Times New Roman"/>
          <w:sz w:val="24"/>
          <w:szCs w:val="24"/>
        </w:rPr>
        <w:t>sleeve gastrectomy</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A few other studies corroborate these findings, with small </w:t>
      </w:r>
      <w:r w:rsidR="00B66B40" w:rsidRPr="00B5545D">
        <w:rPr>
          <w:rFonts w:ascii="Book Antiqua" w:hAnsi="Book Antiqua" w:cs="Times New Roman"/>
          <w:sz w:val="24"/>
          <w:szCs w:val="24"/>
        </w:rPr>
        <w:t>potential improvement in GERD</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11-1960-2", "ISSN" : "1432-2218", "PMID" : "22179438", "abstract" : "BACKGROUND: Providing bariatric surgery services to an inner-city population is a challenge. Laparoscopic sleeve gastrectomy (LSG) is an effective operation for morbid obesity with a relatively low complication rate. LSG appears to be a suitable alternative procedure for this group of patients.\n\nMETHODS: This is a retrospective review and analysis of the experience with 185 consecutive LSGs that had completed at least 6 months follow-up. Eleven conversions from LSG to laparoscopic Roux-en-Y gastric bypass were excluded, leaving 174 patients for outcome analysis. Data collected were patient demographics, body mass index (BMI), comorbid conditions, operating time, length of hospital stay, and perioperative complications. Weight loss and resolution/improvement of comorbidities were analyzed.\n\nRESULTS: Mean patient age was 39.58 years and mean BMI was 48.97 kg/m(2). The percentage of patients with BMI &gt; 50 kg/m(2) was 37.94%. Mean excess weight loss (EWL) was 44.76, 55.52, 59.22, and 58.92% at 6, 12, 24, and 36 months, respectively. Six patients (3.24%) lost less than 25% EWL. Thirteen patients (7.02%) regained an average of 13 lb after reaching a plateau. Resolution/improvement of comorbidities was 84% for diabetes mellitus, 49.99% for hypertension, 90% for asthma, 90.74% for obstructive sleep apnea, and 45.92% for gastroesophageal reflux disease symptoms (GERD). The mortality rate was zero in this series. Perioperative complications occurred in 26 patients (14.05%): four staple-line leaks (2.16%), four bleeds (2.16%), four obstructions (2.16%), five vomiting/dehydration (2.70%), six new onset of GERD symptoms (3.24%), two with pneumonia (1.08%), and one with pulmonary embolism (0.54%).\n\nCONCLUSION: LSG results in stable and adequate weight loss with resolution/improvement in comorbidities in a high percentage of patients. It can be considered a definitive operation for morbid obesity.", "author" : [ { "dropping-particle" : "", "family" : "Chopra", "given" : "Ajay", "non-dropping-particle" : "", "parse-names" : false, "suffix" : "" }, { "dropping-particle" : "", "family" : "Chao", "given" : "Edward", "non-dropping-particle" : "", "parse-names" : false, "suffix" : "" }, { "dropping-particle" : "", "family" : "Etkin", "given" : "Yana", "non-dropping-particle" : "", "parse-names" : false, "suffix" : "" }, { "dropping-particle" : "", "family" : "Merklinger", "given" : "Lynn", "non-dropping-particle" : "", "parse-names" : false, "suffix" : "" }, { "dropping-particle" : "", "family" : "Lieb", "given" : "Jayne", "non-dropping-particle" : "", "parse-names" : false, "suffix" : "" }, { "dropping-particle" : "", "family" : "Delany", "given" : "Harry", "non-dropping-particle" : "", "parse-names" : false, "suffix" : "" } ], "container-title" : "Surgical endoscopy", "id" : "ITEM-1", "issue" : "3", "issued" : { "date-parts" : [ [ "2012", "3" ] ] }, "page" : "831-7", "title" : "Laparoscopic sleeve gastrectomy for obesity: can it be considered a definitive procedure?", "type" : "article-journal", "volume" : "26" }, "uris" : [ "http://www.mendeley.com/documents/?uuid=8d3d8806-aeec-4b46-a9f8-aab7c6b26b92", "http://www.mendeley.com/documents/?uuid=78f07742-449b-4051-a9ae-3255b2185d85" ] }, { "id" : "ITEM-2", "itemData" : { "DOI" : "10.1016/j.soard.2012.08.014", "ISSN" : "1878-7533", "PMID" : "23201209", "abstract" : "BACKGROUND: Laparoscopic sleeve gastrectomy (SG) is the most recent bariatric surgical procedure to gain universal acceptance by providers and payers. Long-term clinical data on outcomes is limited at this time. METHODS: We retrospectively examined 5-year outcomes (weight loss, complications, and resolution of co-morbid conditions) of patients undergoing SG at our institution. RESULTS: Our initial SG was performed in 2005, and we operated on 55 consecutive patients who are 5 years out from surgery. Six patients were excluded from the long-term results. Four patients underwent conversion to a duodenal switch, and 2 patients died in the first year outside the perioperative period. Average starting body mass index was 65 kg/m(2). Five-year average percent excess weight loss was 86% (range 50%-103%). Percentage of co-morbidities resolved: hypertension (95%), type 2 diabetes mellitus (100%), hyperlipidemia (100%), and obstructive sleep apnea (100%). Gastroesophageal reflux disease (GERD) was resolved in 53%, and new GERD symptoms developed in 11% of patients. There was 1 staple line leak (1.9%), no strictures, no gastrointestinal bleeding, and no perioperative deaths. CONCLUSION: In this study, SG is a well-tolerated and effective bariatric surgical procedure with good long-term weight loss and resolution of co-morbid medical conditions.", "author" : [ { "dropping-particle" : "", "family" : "Rawlins", "given" : "Logan", "non-dropping-particle" : "", "parse-names" : false, "suffix" : "" }, { "dropping-particle" : "", "family" : "Rawlins", "given" : "Melissa P", "non-dropping-particle" : "", "parse-names" : false, "suffix" : "" }, { "dropping-particle" : "", "family" : "Brown", "given" : "Carey C", "non-dropping-particle" : "", "parse-names" : false, "suffix" : "" }, { "dropping-particle" : "", "family" : "Schumacher", "given" : "David L", "non-dropping-particle" : "", "parse-names" : false, "suffix" : "" } ], "container-title" : "Surgery for obesity and related diseases : official journal of the American Society for Bariatric Surgery", "id" : "ITEM-2", "issue" : "1", "issued" : { "date-parts" : [ [ "2013", "1" ] ] }, "page" : "21-5", "title" : "Sleeve gastrectomy: 5-year outcomes of a single institution.", "type" : "article-journal", "volume" : "9" }, "uris" : [ "http://www.mendeley.com/documents/?uuid=b9546819-a173-4eeb-bce5-1ccc1b5572a1", "http://www.mendeley.com/documents/?uuid=4b2a79cd-0e2d-47f1-9d21-d8b4b72d9cb9" ] } ], "mendeley" : { "formattedCitation" : "&lt;sup&gt;61,62&lt;/sup&gt;", "plainTextFormattedCitation" : "61,62", "previouslyFormattedCitation" : "(61,62)"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6</w:t>
      </w:r>
      <w:r w:rsidR="001C01B6" w:rsidRPr="00B5545D">
        <w:rPr>
          <w:rFonts w:ascii="Book Antiqua" w:hAnsi="Book Antiqua" w:cs="Times New Roman"/>
          <w:noProof/>
          <w:sz w:val="24"/>
          <w:szCs w:val="24"/>
          <w:vertAlign w:val="superscript"/>
        </w:rPr>
        <w:t>3</w:t>
      </w:r>
      <w:r w:rsidRPr="00B5545D">
        <w:rPr>
          <w:rFonts w:ascii="Book Antiqua" w:hAnsi="Book Antiqua" w:cs="Times New Roman"/>
          <w:noProof/>
          <w:sz w:val="24"/>
          <w:szCs w:val="24"/>
          <w:vertAlign w:val="superscript"/>
        </w:rPr>
        <w:t>,6</w:t>
      </w:r>
      <w:r w:rsidR="001C01B6" w:rsidRPr="00B5545D">
        <w:rPr>
          <w:rFonts w:ascii="Book Antiqua" w:hAnsi="Book Antiqua" w:cs="Times New Roman"/>
          <w:noProof/>
          <w:sz w:val="24"/>
          <w:szCs w:val="24"/>
          <w:vertAlign w:val="superscript"/>
        </w:rPr>
        <w:t>4</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In a series of studies, Himpens </w:t>
      </w:r>
      <w:r w:rsidRPr="00106D11">
        <w:rPr>
          <w:rFonts w:ascii="Book Antiqua" w:hAnsi="Book Antiqua" w:cs="Times New Roman"/>
          <w:i/>
          <w:sz w:val="24"/>
          <w:szCs w:val="24"/>
        </w:rPr>
        <w:t>et al</w:t>
      </w:r>
      <w:r w:rsidR="00106D11" w:rsidRPr="00B5545D">
        <w:rPr>
          <w:rFonts w:ascii="Book Antiqua" w:hAnsi="Book Antiqua" w:cs="Times New Roman"/>
          <w:sz w:val="24"/>
          <w:szCs w:val="24"/>
          <w:vertAlign w:val="superscript"/>
        </w:rPr>
        <w:t>[</w:t>
      </w:r>
      <w:r w:rsidR="00106D11" w:rsidRPr="00B5545D">
        <w:rPr>
          <w:rFonts w:ascii="Book Antiqua" w:hAnsi="Book Antiqua" w:cs="Times New Roman"/>
          <w:sz w:val="24"/>
          <w:szCs w:val="24"/>
        </w:rPr>
        <w:fldChar w:fldCharType="begin" w:fldLock="1"/>
      </w:r>
      <w:r w:rsidR="00106D11" w:rsidRPr="00B5545D">
        <w:rPr>
          <w:rFonts w:ascii="Book Antiqua" w:hAnsi="Book Antiqua" w:cs="Times New Roman"/>
          <w:sz w:val="24"/>
          <w:szCs w:val="24"/>
        </w:rPr>
        <w:instrText>ADDIN CSL_CITATION { "citationItems" : [ { "id" : "ITEM-1", "itemData" : { "DOI" : "10.1381/096089206778869933", "ISSN" : "09608923", "author" : [ { "dropping-particle" : "", "family" : "Himpens", "given" : "Jacques", "non-dropping-particle" : "", "parse-names" : false, "suffix" : "" }, { "dropping-particle" : "", "family" : "Dapri", "given" : "Giovanni", "non-dropping-particle" : "", "parse-names" : false, "suffix" : "" }, { "dropping-particle" : "", "family" : "Cadi\u00e8re", "given" : "Guy", "non-dropping-particle" : "", "parse-names" : false, "suffix" : "" } ], "container-title" : "Obesity Surgery", "id" : "ITEM-1", "issue" : "11", "issued" : { "date-parts" : [ [ "2006" ] ] }, "page" : "1450-1456", "title" : "A Prospective Randomized Study Between Laparoscopic Gastric Banding and Laparoscopic Isolated Sleeve Gastrectomy: Results after 1 and 3 Years", "type" : "article-journal", "volume" : "16" }, "uris" : [ "http://www.mendeley.com/documents/?uuid=4100a05c-842e-4a02-bb35-d05a463b13b8" ] }, { "id" : "ITEM-2", "itemData" : { "DOI" : "10.1097/SLA.0b013e3181e90b31", "ISSN" : "0003-4932", "PMID" : "20622654", "abstract" : "OBJECTIVE: To determine the mid- and long-term efficacy and possible side effects of laparoscopic sleeve gastrectomy as treatment for morbid obesity. SUMMARY BACKGROUND DATA: Laparoscopic sleeve gastrectomy is still controversial as single and final treatment for morbid obesity. Some favorable short-term results have been published, however long-term results are still lacking. METHODS: In the period between November 2001 and October 2002, 53 consecutive morbidly obese patients who, according to our personal algorithm, were qualified for restrictive surgery were selected for laparoscopic sleeve gastrectomy. Of the 53 patients, 11 received an additional malabsorptive procedure at a later stage because of weight regain. The percentage of excess weight loss (EWL) was assessed at 3 and 6 years postoperatively. A retrospective review of a prospectively collected database was performed for evaluation after 3 years. Recently, after the sixth postoperative year, patients were again contacted and invited to fill out a questionnaire. RESULTS: Full cooperation was obtained in 41 patients, a response rate of 78%. Although after 3 years a mean EWL of 72.8% was documented, after 6 years EWL had dropped to 57.3%, which according to the Reinhold criteria is still satisfactory. These results included 11 patients who had benefited from an additional malabsorptive procedure (duodenal switch) and 2 patients who underwent a \"resleeve\" between the third and sixth postoperative year. Analyzing the results of the subgroup of 30 patients receiving only sleeve gastrectomy, we found a 3-year %EWL of 77.5% and 6+ year %EWL of 53.3%. The differences between the third and sixth postoperative year were statistically significant in both groups. Concerning long-term quality of life patient acceptance stayed good after 6 + years despite the fact that late, new gastro-esophageal reflux complaints appeared in 21% of patients. CONCLUSIONS: In this long-term report of laparoscopic sleeve gastrectomy, it appears that after 6+ years the mean excess weight loss exceeds 50%. However, weight regain and de novo gastroesophageal reflux symptoms appear between the third and the sixth postoperative year. This unfavorable evolution might have been prevented in some patients by continued follow-up office visits beyond the third year. Patient acceptance remains good after 6+ years.", "author" : [ { "dropping-particle" : "", "family" : "Himpens", "given" : "Jacques", "non-dropping-particle" : "", "parse-names" : false, "suffix" : "" }, { "dropping-particle" : "", "family" : "Dobbeleir", "given" : "Julie", "non-dropping-particle" : "", "parse-names" : false, "suffix" : "" }, { "dropping-particle" : "", "family" : "Peeters", "given" : "Geert", "non-dropping-particle" : "", "parse-names" : false, "suffix" : "" } ], "container-title" : "Annals of surgery", "id" : "ITEM-2", "issue" : "2", "issued" : { "date-parts" : [ [ "2010" ] ] }, "page" : "319-324", "title" : "Long-term results of laparoscopic sleeve gastrectomy for obesity.", "type" : "article-journal", "volume" : "252" }, "uris" : [ "http://www.mendeley.com/documents/?uuid=558f9b4f-650d-4d02-9b70-6959cee474f1", "http://www.mendeley.com/documents/?uuid=4e067212-bcf6-4fe7-aeba-a40dc695e894" ] } ], "mendeley" : { "formattedCitation" : "&lt;sup&gt;63,64&lt;/sup&gt;", "plainTextFormattedCitation" : "63,64", "previouslyFormattedCitation" : "(63,64)" }, "properties" : { "noteIndex" : 0 }, "schema" : "https://github.com/citation-style-language/schema/raw/master/csl-citation.json" }</w:instrText>
      </w:r>
      <w:r w:rsidR="00106D11" w:rsidRPr="00B5545D">
        <w:rPr>
          <w:rFonts w:ascii="Book Antiqua" w:hAnsi="Book Antiqua" w:cs="Times New Roman"/>
          <w:sz w:val="24"/>
          <w:szCs w:val="24"/>
        </w:rPr>
        <w:fldChar w:fldCharType="separate"/>
      </w:r>
      <w:r w:rsidR="00106D11" w:rsidRPr="00B5545D">
        <w:rPr>
          <w:rFonts w:ascii="Book Antiqua" w:hAnsi="Book Antiqua" w:cs="Times New Roman"/>
          <w:noProof/>
          <w:sz w:val="24"/>
          <w:szCs w:val="24"/>
          <w:vertAlign w:val="superscript"/>
        </w:rPr>
        <w:t>65,66</w:t>
      </w:r>
      <w:r w:rsidR="00106D11" w:rsidRPr="00B5545D">
        <w:rPr>
          <w:rFonts w:ascii="Book Antiqua" w:hAnsi="Book Antiqua" w:cs="Times New Roman"/>
          <w:sz w:val="24"/>
          <w:szCs w:val="24"/>
        </w:rPr>
        <w:fldChar w:fldCharType="end"/>
      </w:r>
      <w:r w:rsidR="00106D11"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showed a biphasic pattern of GERD prevalence after sleeve gastrectomy, with 21.8% </w:t>
      </w:r>
      <w:r w:rsidRPr="00B81484">
        <w:rPr>
          <w:rFonts w:ascii="Book Antiqua" w:hAnsi="Book Antiqua" w:cs="Times New Roman"/>
          <w:i/>
          <w:sz w:val="24"/>
          <w:szCs w:val="24"/>
        </w:rPr>
        <w:t>de novo</w:t>
      </w:r>
      <w:r w:rsidRPr="00B5545D">
        <w:rPr>
          <w:rFonts w:ascii="Book Antiqua" w:hAnsi="Book Antiqua" w:cs="Times New Roman"/>
          <w:sz w:val="24"/>
          <w:szCs w:val="24"/>
        </w:rPr>
        <w:t xml:space="preserve"> PPI use one year after sleeve gastrectomy, which improves to 3.1% at three years, but increases again to 23% at six year follow up</w:t>
      </w:r>
      <w:r w:rsidR="00125677" w:rsidRPr="00B5545D">
        <w:rPr>
          <w:rFonts w:ascii="Book Antiqua" w:hAnsi="Book Antiqua" w:cs="Times New Roman"/>
          <w:sz w:val="24"/>
          <w:szCs w:val="24"/>
        </w:rPr>
        <w:t>.</w:t>
      </w:r>
    </w:p>
    <w:p w14:paraId="6FDB0ABF" w14:textId="21C73E4F" w:rsidR="00BF057E" w:rsidRPr="00B5545D" w:rsidRDefault="00BF057E" w:rsidP="00106D11">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There are several pathophysiologic mechanisms of sleeve gastrectomy that can theoretically alter the quantity and severity of gastroesophageal reflux postoperatively. Sleeve gastrectomy can promote less GERD by reversal of the weight and visceral adiposity. There is also the potential for increased gastric emptying, thereby decreasing stomach pressure and reducing GERD</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61</w:t>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00560B3C">
        <w:rPr>
          <w:rFonts w:ascii="Book Antiqua" w:hAnsi="Book Antiqua" w:cs="Times New Roman"/>
          <w:sz w:val="24"/>
          <w:szCs w:val="24"/>
        </w:rPr>
        <w:t xml:space="preserve"> </w:t>
      </w:r>
      <w:r w:rsidRPr="00B5545D">
        <w:rPr>
          <w:rFonts w:ascii="Book Antiqua" w:hAnsi="Book Antiqua" w:cs="Times New Roman"/>
          <w:sz w:val="24"/>
          <w:szCs w:val="24"/>
        </w:rPr>
        <w:t>Furthermore, as a large part of the fundus is resected during sleeve gastrectomy, this results in removal of the majority of the parietal cells of the stomach.</w:t>
      </w:r>
    </w:p>
    <w:p w14:paraId="41382724" w14:textId="243D9FBC" w:rsidR="00BF057E" w:rsidRPr="00B5545D" w:rsidRDefault="00BF057E" w:rsidP="00106D11">
      <w:pPr>
        <w:spacing w:after="0" w:line="360" w:lineRule="auto"/>
        <w:ind w:firstLineChars="100" w:firstLine="240"/>
        <w:contextualSpacing/>
        <w:jc w:val="both"/>
        <w:rPr>
          <w:rFonts w:ascii="Book Antiqua" w:hAnsi="Book Antiqua" w:cs="Times New Roman"/>
          <w:sz w:val="24"/>
          <w:szCs w:val="24"/>
          <w:lang w:eastAsia="ko-KR"/>
        </w:rPr>
      </w:pPr>
      <w:r w:rsidRPr="00B5545D">
        <w:rPr>
          <w:rFonts w:ascii="Book Antiqua" w:hAnsi="Book Antiqua" w:cs="Times New Roman"/>
          <w:sz w:val="24"/>
          <w:szCs w:val="24"/>
        </w:rPr>
        <w:t xml:space="preserve">However, there are multiple factors that may explain the worsening of GERD after sleeve gastrectomy. First is the alteration of the angle of His, the acute angle between the esophagus and the cardia of the stomach, which normally acts as a valve to prevent reflux of stomach contents into the esophagus. </w:t>
      </w:r>
      <w:r w:rsidRPr="00B5545D">
        <w:rPr>
          <w:rFonts w:ascii="Book Antiqua" w:hAnsi="Book Antiqua" w:cs="Times New Roman"/>
          <w:sz w:val="24"/>
          <w:szCs w:val="24"/>
          <w:lang w:eastAsia="ko-KR"/>
        </w:rPr>
        <w:t xml:space="preserve">This angle is often blunted during surgery, which can lead to immediate appearance of GERD in previously asymptomatic patients. Himpens </w:t>
      </w:r>
      <w:r w:rsidRPr="00106D11">
        <w:rPr>
          <w:rFonts w:ascii="Book Antiqua" w:hAnsi="Book Antiqua" w:cs="Times New Roman"/>
          <w:i/>
          <w:sz w:val="24"/>
          <w:szCs w:val="24"/>
          <w:lang w:eastAsia="ko-KR"/>
        </w:rPr>
        <w:t>et al</w:t>
      </w:r>
      <w:r w:rsidR="00106D11" w:rsidRPr="00B5545D">
        <w:rPr>
          <w:rFonts w:ascii="Book Antiqua" w:hAnsi="Book Antiqua" w:cs="Times New Roman"/>
          <w:sz w:val="24"/>
          <w:szCs w:val="24"/>
          <w:vertAlign w:val="superscript"/>
        </w:rPr>
        <w:t>[</w:t>
      </w:r>
      <w:r w:rsidR="00106D11" w:rsidRPr="00B5545D">
        <w:rPr>
          <w:rFonts w:ascii="Book Antiqua" w:hAnsi="Book Antiqua" w:cs="Times New Roman"/>
          <w:sz w:val="24"/>
          <w:szCs w:val="24"/>
          <w:lang w:eastAsia="ko-KR"/>
        </w:rPr>
        <w:fldChar w:fldCharType="begin" w:fldLock="1"/>
      </w:r>
      <w:r w:rsidR="00106D11" w:rsidRPr="00B5545D">
        <w:rPr>
          <w:rFonts w:ascii="Book Antiqua" w:hAnsi="Book Antiqua" w:cs="Times New Roman"/>
          <w:sz w:val="24"/>
          <w:szCs w:val="24"/>
          <w:lang w:eastAsia="ko-KR"/>
        </w:rPr>
        <w:instrText>ADDIN CSL_CITATION { "citationItems" : [ { "id" : "ITEM-1", "itemData" : { "DOI" : "10.1381/096089206778869933", "ISSN" : "09608923", "author" : [ { "dropping-particle" : "", "family" : "Himpens", "given" : "Jacques", "non-dropping-particle" : "", "parse-names" : false, "suffix" : "" }, { "dropping-particle" : "", "family" : "Dapri", "given" : "Giovanni", "non-dropping-particle" : "", "parse-names" : false, "suffix" : "" }, { "dropping-particle" : "", "family" : "Cadi\u00e8re", "given" : "Guy", "non-dropping-particle" : "", "parse-names" : false, "suffix" : "" } ], "container-title" : "Obesity Surgery", "id" : "ITEM-1", "issue" : "11", "issued" : { "date-parts" : [ [ "2006" ] ] }, "page" : "1450-1456", "title" : "A Prospective Randomized Study Between Laparoscopic Gastric Banding and Laparoscopic Isolated Sleeve Gastrectomy: Results after 1 and 3 Years", "type" : "article-journal", "volume" : "16" }, "uris" : [ "http://www.mendeley.com/documents/?uuid=4100a05c-842e-4a02-bb35-d05a463b13b8", "http://www.mendeley.com/documents/?uuid=9817f6a3-2a1f-425d-afce-e2db6eb78796" ] }, { "id" : "ITEM-2", "itemData" : { "DOI" : "10.1097/SLA.0b013e3181e90b31", "ISSN" : "0003-4932", "PMID" : "20622654", "abstract" : "OBJECTIVE: To determine the mid- and long-term efficacy and possible side effects of laparoscopic sleeve gastrectomy as treatment for morbid obesity. SUMMARY BACKGROUND DATA: Laparoscopic sleeve gastrectomy is still controversial as single and final treatment for morbid obesity. Some favorable short-term results have been published, however long-term results are still lacking. METHODS: In the period between November 2001 and October 2002, 53 consecutive morbidly obese patients who, according to our personal algorithm, were qualified for restrictive surgery were selected for laparoscopic sleeve gastrectomy. Of the 53 patients, 11 received an additional malabsorptive procedure at a later stage because of weight regain. The percentage of excess weight loss (EWL) was assessed at 3 and 6 years postoperatively. A retrospective review of a prospectively collected database was performed for evaluation after 3 years. Recently, after the sixth postoperative year, patients were again contacted and invited to fill out a questionnaire. RESULTS: Full cooperation was obtained in 41 patients, a response rate of 78%. Although after 3 years a mean EWL of 72.8% was documented, after 6 years EWL had dropped to 57.3%, which according to the Reinhold criteria is still satisfactory. These results included 11 patients who had benefited from an additional malabsorptive procedure (duodenal switch) and 2 patients who underwent a \"resleeve\" between the third and sixth postoperative year. Analyzing the results of the subgroup of 30 patients receiving only sleeve gastrectomy, we found a 3-year %EWL of 77.5% and 6+ year %EWL of 53.3%. The differences between the third and sixth postoperative year were statistically significant in both groups. Concerning long-term quality of life patient acceptance stayed good after 6 + years despite the fact that late, new gastro-esophageal reflux complaints appeared in 21% of patients. CONCLUSIONS: In this long-term report of laparoscopic sleeve gastrectomy, it appears that after 6+ years the mean excess weight loss exceeds 50%. However, weight regain and de novo gastroesophageal reflux symptoms appear between the third and the sixth postoperative year. This unfavorable evolution might have been prevented in some patients by continued follow-up office visits beyond the third year. Patient acceptance remains good after 6+ years.", "author" : [ { "dropping-particle" : "", "family" : "Himpens", "given" : "Jacques", "non-dropping-particle" : "", "parse-names" : false, "suffix" : "" }, { "dropping-particle" : "", "family" : "Dobbeleir", "given" : "Julie", "non-dropping-particle" : "", "parse-names" : false, "suffix" : "" }, { "dropping-particle" : "", "family" : "Peeters", "given" : "Geert", "non-dropping-particle" : "", "parse-names" : false, "suffix" : "" } ], "container-title" : "Annals of surgery", "id" : "ITEM-2", "issue" : "2", "issued" : { "date-parts" : [ [ "2010" ] ] }, "page" : "319-324", "title" : "Long-term results of laparoscopic sleeve gastrectomy for obesity.", "type" : "article-journal", "volume" : "252" }, "uris" : [ "http://www.mendeley.com/documents/?uuid=4e067212-bcf6-4fe7-aeba-a40dc695e894" ] } ], "mendeley" : { "formattedCitation" : "&lt;sup&gt;63,64&lt;/sup&gt;", "plainTextFormattedCitation" : "63,64", "previouslyFormattedCitation" : "(63,64)" }, "properties" : { "noteIndex" : 0 }, "schema" : "https://github.com/citation-style-language/schema/raw/master/csl-citation.json" }</w:instrText>
      </w:r>
      <w:r w:rsidR="00106D11" w:rsidRPr="00B5545D">
        <w:rPr>
          <w:rFonts w:ascii="Book Antiqua" w:hAnsi="Book Antiqua" w:cs="Times New Roman"/>
          <w:sz w:val="24"/>
          <w:szCs w:val="24"/>
          <w:lang w:eastAsia="ko-KR"/>
        </w:rPr>
        <w:fldChar w:fldCharType="separate"/>
      </w:r>
      <w:r w:rsidR="00106D11" w:rsidRPr="00B5545D">
        <w:rPr>
          <w:rFonts w:ascii="Book Antiqua" w:hAnsi="Book Antiqua" w:cs="Times New Roman"/>
          <w:noProof/>
          <w:sz w:val="24"/>
          <w:szCs w:val="24"/>
          <w:vertAlign w:val="superscript"/>
          <w:lang w:eastAsia="ko-KR"/>
        </w:rPr>
        <w:t>65,66</w:t>
      </w:r>
      <w:r w:rsidR="00106D11" w:rsidRPr="00B5545D">
        <w:rPr>
          <w:rFonts w:ascii="Book Antiqua" w:hAnsi="Book Antiqua" w:cs="Times New Roman"/>
          <w:sz w:val="24"/>
          <w:szCs w:val="24"/>
          <w:lang w:eastAsia="ko-KR"/>
        </w:rPr>
        <w:fldChar w:fldCharType="end"/>
      </w:r>
      <w:r w:rsidR="00106D11" w:rsidRPr="00B5545D">
        <w:rPr>
          <w:rFonts w:ascii="Book Antiqua" w:hAnsi="Book Antiqua" w:cs="Times New Roman"/>
          <w:sz w:val="24"/>
          <w:szCs w:val="24"/>
          <w:vertAlign w:val="superscript"/>
        </w:rPr>
        <w:t>]</w:t>
      </w:r>
      <w:r w:rsidRPr="00B5545D">
        <w:rPr>
          <w:rFonts w:ascii="Book Antiqua" w:hAnsi="Book Antiqua" w:cs="Times New Roman"/>
          <w:sz w:val="24"/>
          <w:szCs w:val="24"/>
          <w:lang w:eastAsia="ko-KR"/>
        </w:rPr>
        <w:t xml:space="preserve"> showed that after three years, the rate of GERD after sleeve gastroectomy decreased, potentially due to restoration of the angle of His evidenced on barium swallow at </w:t>
      </w:r>
      <w:r w:rsidR="00B66B40" w:rsidRPr="00B5545D">
        <w:rPr>
          <w:rFonts w:ascii="Book Antiqua" w:hAnsi="Book Antiqua" w:cs="Times New Roman"/>
          <w:sz w:val="24"/>
          <w:szCs w:val="24"/>
          <w:lang w:eastAsia="ko-KR"/>
        </w:rPr>
        <w:t>follow up</w:t>
      </w:r>
      <w:r w:rsidR="00125677" w:rsidRPr="00B5545D">
        <w:rPr>
          <w:rFonts w:ascii="Book Antiqua" w:hAnsi="Book Antiqua" w:cs="Times New Roman"/>
          <w:sz w:val="24"/>
          <w:szCs w:val="24"/>
          <w:lang w:eastAsia="ko-KR"/>
        </w:rPr>
        <w:t>.</w:t>
      </w:r>
    </w:p>
    <w:p w14:paraId="07D8227B" w14:textId="35BA2D32" w:rsidR="00106D11" w:rsidRDefault="00BF057E" w:rsidP="00106D11">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LES dysfunction can also occur after sleeve gastrectomy. With transection near the angle of His during gastrectomy, the sling fibers at the fundus are divided, which can </w:t>
      </w:r>
      <w:r w:rsidRPr="00B5545D">
        <w:rPr>
          <w:rFonts w:ascii="Book Antiqua" w:hAnsi="Book Antiqua" w:cs="Times New Roman"/>
          <w:sz w:val="24"/>
          <w:szCs w:val="24"/>
        </w:rPr>
        <w:lastRenderedPageBreak/>
        <w:t>subsequently decrease LES pressure. Braghetto and Burgerhart have each reported a significant decrease in LES pr</w:t>
      </w:r>
      <w:r w:rsidR="00B66B40" w:rsidRPr="00B5545D">
        <w:rPr>
          <w:rFonts w:ascii="Book Antiqua" w:hAnsi="Book Antiqua" w:cs="Times New Roman"/>
          <w:sz w:val="24"/>
          <w:szCs w:val="24"/>
        </w:rPr>
        <w:t>essure after sleeve gastrectomy</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11695-009-0040-3", "ISBN" : "1169500900", "ISSN" : "09608923", "PMID" : "20013071", "abstract" : "INTRODUCTION: Laparoscopic sleeve gastrectomy has been accepted as an option for surgical treatment of obesity. After surgery, some patients present reflux symptoms associated with endoscopic esophagitis, therefore PPI's treatment must be indicated. PURPOSE: This study aims to evaluate the manometric characteristic of the lower esophageal sphincter (LES) before and after sleeve gastrectomy MATERIAL AND METHOD: This prospective study includes 20 patients submitted to esophageal manometry in order to determine the resting pressure, and total and abdominal LES length before and after the sleeve gastrectomy. Statistical variations on the LESP were validated according to Student's \"t\" test. RESULTS: Seventeen female and three male patients were included, with a mean age of 37.6 +/- 12.6 years. All patients reduced their body weight, from an initial BMI of 38.3 kg/m(2) to 28.2 kg/m(2) 6 months after surgery. No postoperative complications were observed in these patients. Preoperative mean LESP was 14.2 +/- 5.8 mmHg. Postoperative manometry decreased in 17/20 (85%), with a mean value of 11.2 +/- 5.7 mmHg (p = 0.01). Seven of them presented LESP &lt;12 mmHg and ten patients &lt;6 mmHg after the operation. Furthermore, the abdominal length and total length of the high pressure zone at the esophagogastric junction were affected. CONCLUSION: A sleeve gastrectomy produces an important decrease in LES pressure, which can in turn cause the appearance of reflux symptoms and esophagitis after the operation due to a partial resection of the sling fibers during the gastrectomy.", "author" : [ { "dropping-particle" : "", "family" : "Braghetto", "given" : "Italo", "non-dropping-particle" : "", "parse-names" : false, "suffix" : "" }, { "dropping-particle" : "", "family" : "Lanzarini", "given" : "Enrique", "non-dropping-particle" : "", "parse-names" : false, "suffix" : "" }, { "dropping-particle" : "", "family" : "Korn", "given" : "Owen", "non-dropping-particle" : "", "parse-names" : false, "suffix" : "" }, { "dropping-particle" : "", "family" : "Valladares", "given" : "H\u00e9ctor", "non-dropping-particle" : "", "parse-names" : false, "suffix" : "" }, { "dropping-particle" : "", "family" : "Molina", "given" : "Juan Carlos", "non-dropping-particle" : "", "parse-names" : false, "suffix" : "" }, { "dropping-particle" : "", "family" : "Henriquez", "given" : "Ana", "non-dropping-particle" : "", "parse-names" : false, "suffix" : "" } ], "container-title" : "Obesity Surgery", "id" : "ITEM-1", "issue" : "3", "issued" : { "date-parts" : [ [ "2010" ] ] }, "page" : "357-362", "title" : "Manometric changes of the lower esophageal sphincter after sleeve gastrectomy in obese patients", "type" : "article-journal", "volume" : "20" }, "uris" : [ "http://www.mendeley.com/documents/?uuid=f6871d92-1cc4-4c92-85b1-06b23538017b", "http://www.mendeley.com/documents/?uuid=58b7bb06-7646-454f-9c3d-8c6181e741a6" ] }, { "id" : "ITEM-2", "itemData" : { "DOI" : "10.1007/s11695-014-1222-1", "ISSN" : "09608923", "PMID" : "24619293", "abstract" : "Laparoscopic sleeve gastrectomy (LSG) is effective as a stand-alone bariatric procedure. Despite its positive effect with regard to weight loss and improvement of obesity-related co-morbidities, some patients develop gastroesophageal reflux symptoms postoperatively. The pathogenesis of these symptoms is not completely understood. Hence, this study aimed to assess the effect of sleeve gastrectomy on acid and non-acid gastroesophageal reflux, reflux symptoms and esophageal function. In a prospective study, patients underwent esophageal function tests (high-resolution manometry (HRM) and 24-h pH/impedance metry) before and 3\u00a0months after LSG. Preoperative and postoperative symptoms were assessed using the Reflux Disease Questionnaire (RDQ). In total, 20 patients (4 male/16 female, mean age 43\u2009\u00b1\u200912\u00a0years, mean weight 137.3\u2009\u00b1\u200925\u00a0kg, and mean BMI 47.6\u2009\u00b1\u20096.1\u00a0kg/m(2)) participated in this study. GERD symptoms did not significantly change after sleeve gastrectomy, but other upper gastrointestinal symptoms, particularly belching, epigastric pain and vomiting increased. Esophageal acid exposure significantly increased after sleeve gastrectomy: upright from 5.1\u2009\u00b1\u20094.4 to 12.6\u2009\u00b1\u20099.8\u00a0% (p\u2009=\u20090.003), supine from 1.4\u2009\u00b1\u20092.4 to 11\u2009\u00b1\u200915\u00a0% (p\u2009=\u20090.003) and total acid exposure from 4.1\u2009\u00b1\u20093.5 to 12\u2009\u00b1\u200910.4\u00a0% (p\u2009=\u20090.004). The percentage of normal peristaltic contractions remained unchanged, but the distal contractile integral decreased after LSG from 2,006.0\u2009\u00b1\u20091,806.3 to 1,537.4\u2009\u00b1\u20091,671.8\u00a0mmHg\u2009\u00b7\u2009cm\u2009\u00b7\u2009s (p\u2009=\u20090.01). The lower esophageal sphincter (LES) pressure decreased from 18.3\u2009\u00b1\u20099.2 to 11.0\u2009\u00b1\u20097.0\u00a0mmHg (p\u2009=\u20090.02). After LSG, patients have significantly higher esophageal acid exposure, which may well be due to a decrease in LES resting pressure following the procedure.", "author" : [ { "dropping-particle" : "", "family" : "Burgerhart", "given" : "Jan S.", "non-dropping-particle" : "", "parse-names" : false, "suffix" : "" }, { "dropping-particle" : "", "family" : "Schotborgh", "given" : "Charlotte a I", "non-dropping-particle" : "", "parse-names" : false, "suffix" : "" }, { "dropping-particle" : "", "family" : "Schoon", "given" : "Erik J.", "non-dropping-particle" : "", "parse-names" : false, "suffix" : "" }, { "dropping-particle" : "", "family" : "Smulders", "given" : "Johannes F.", "non-dropping-particle" : "", "parse-names" : false, "suffix" : "" }, { "dropping-particle" : "", "family" : "Meeberg", "given" : "Paul C.", "non-dropping-particle" : "van de", "parse-names" : false, "suffix" : "" }, { "dropping-particle" : "", "family" : "Siersema", "given" : "Peter D.", "non-dropping-particle" : "", "parse-names" : false, "suffix" : "" }, { "dropping-particle" : "", "family" : "Smout", "given" : "Andr\u00e9 J P M", "non-dropping-particle" : "", "parse-names" : false, "suffix" : "" } ], "container-title" : "Obesity Surgery", "id" : "ITEM-2", "issued" : { "date-parts" : [ [ "2014" ] ] }, "page" : "1-6", "title" : "Effect of Sleeve Gastrectomy on Gastroesophageal Reflux", "type" : "article-journal" }, "uris" : [ "http://www.mendeley.com/documents/?uuid=01f02ba8-556d-42d7-9040-91ef3a94b52d", "http://www.mendeley.com/documents/?uuid=9213d4ae-1870-455a-b902-12f5e29ca936" ] } ], "mendeley" : { "formattedCitation" : "&lt;sup&gt;57,65&lt;/sup&gt;", "plainTextFormattedCitation" : "57,65", "previouslyFormattedCitation" : "(57,65)"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5</w:t>
      </w:r>
      <w:r w:rsidR="001C01B6" w:rsidRPr="00B5545D">
        <w:rPr>
          <w:rFonts w:ascii="Book Antiqua" w:hAnsi="Book Antiqua" w:cs="Times New Roman"/>
          <w:noProof/>
          <w:sz w:val="24"/>
          <w:szCs w:val="24"/>
          <w:vertAlign w:val="superscript"/>
        </w:rPr>
        <w:t>9</w:t>
      </w:r>
      <w:r w:rsidRPr="00B5545D">
        <w:rPr>
          <w:rFonts w:ascii="Book Antiqua" w:hAnsi="Book Antiqua" w:cs="Times New Roman"/>
          <w:noProof/>
          <w:sz w:val="24"/>
          <w:szCs w:val="24"/>
          <w:vertAlign w:val="superscript"/>
        </w:rPr>
        <w:t>,6</w:t>
      </w:r>
      <w:r w:rsidR="001C01B6" w:rsidRPr="00B5545D">
        <w:rPr>
          <w:rFonts w:ascii="Book Antiqua" w:hAnsi="Book Antiqua" w:cs="Times New Roman"/>
          <w:noProof/>
          <w:sz w:val="24"/>
          <w:szCs w:val="24"/>
          <w:vertAlign w:val="superscript"/>
        </w:rPr>
        <w:t>7</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By resecting a large portion of the stomach, sleeve gastrectomy results in a narrow sleeve, with significantly decreased gastric compliance</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381/096089206778869933", "ISSN" : "09608923", "author" : [ { "dropping-particle" : "", "family" : "Himpens", "given" : "Jacques", "non-dropping-particle" : "", "parse-names" : false, "suffix" : "" }, { "dropping-particle" : "", "family" : "Dapri", "given" : "Giovanni", "non-dropping-particle" : "", "parse-names" : false, "suffix" : "" }, { "dropping-particle" : "", "family" : "Cadi\u00e8re", "given" : "Guy", "non-dropping-particle" : "", "parse-names" : false, "suffix" : "" } ], "container-title" : "Obesity Surgery", "id" : "ITEM-1", "issue" : "11", "issued" : { "date-parts" : [ [ "2006" ] ] }, "page" : "1450-1456", "title" : "A Prospective Randomized Study Between Laparoscopic Gastric Banding and Laparoscopic Isolated Sleeve Gastrectomy: Results after 1 and 3 Years", "type" : "article-journal", "volume" : "16" }, "uris" : [ "http://www.mendeley.com/documents/?uuid=4100a05c-842e-4a02-bb35-d05a463b13b8", "http://www.mendeley.com/documents/?uuid=9817f6a3-2a1f-425d-afce-e2db6eb78796" ] } ], "mendeley" : { "formattedCitation" : "&lt;sup&gt;63&lt;/sup&gt;", "plainTextFormattedCitation" : "63", "previouslyFormattedCitation" : "(6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6</w:t>
      </w:r>
      <w:r w:rsidR="001C01B6" w:rsidRPr="00B5545D">
        <w:rPr>
          <w:rFonts w:ascii="Book Antiqua" w:hAnsi="Book Antiqua" w:cs="Times New Roman"/>
          <w:noProof/>
          <w:sz w:val="24"/>
          <w:szCs w:val="24"/>
          <w:vertAlign w:val="superscript"/>
        </w:rPr>
        <w:t>5</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This decreased compliance can lead to relative stasis in the proximal remnant, provoking an increase of transient LES relaxation</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586/17474124.2014.888951", "ISSN" : "1747-4132", "PMID" : "24580041", "abstract" : "Sleeve gastrectomy is an increasingly performed bariatric procedure associated with low morbidity and good short to medium term effects on weight loss and comorbid conditions. Studies assessing the prevalence of post-operative gastro-esophageal reflux disease (GERD), show sleeve gastrectomy may provoke de novo GERD symptoms or worsening of pre-existing GERD. Pathophysiological mechanisms of GERD after sleeve gastrectomy include a hypotensive lower esophageal sphincter, increased gastro-esophageal pressure gradient and intra-thoracic migration of the remnant stomach. A reduction in the compliance of the gastric remnant may provoke an increase in transient lower esophageal sphincter relaxations. Time-resolved MRI suggests relative gastric stasis in the proximal remnant and increased emptying from the antrum. A lack of standardisation of technique, along with heterogeneity of studies assessing GERD may explain the wide variability in reported results. Simultaneous and careful repair of an associated hiatus hernia may result in a reduction in the prevalence of post-operative GERD.", "author" : [ { "dropping-particle" : "", "family" : "Hayat", "given" : "Jamal O", "non-dropping-particle" : "", "parse-names" : false, "suffix" : "" }, { "dropping-particle" : "", "family" : "Wan", "given" : "Andrew", "non-dropping-particle" : "", "parse-names" : false, "suffix" : "" } ], "container-title" : "Expert review of gastroenterology &amp; hepatology", "id" : "ITEM-1", "issue" : "4", "issued" : { "date-parts" : [ [ "2014", "5" ] ] }, "page" : "445-52", "title" : "The effects of sleeve gastectomy on gastro-esophageal reflux and gastro-esophageal motility.", "type" : "article-journal", "volume" : "8" }, "uris" : [ "http://www.mendeley.com/documents/?uuid=d0a58d72-7573-4cc8-a4e4-75ed090bde6c", "http://www.mendeley.com/documents/?uuid=1124c84e-d266-49c3-a55a-caca28cf47d0" ] } ], "mendeley" : { "formattedCitation" : "&lt;sup&gt;66&lt;/sup&gt;", "plainTextFormattedCitation" : "66", "previouslyFormattedCitation" : "(66)"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6</w:t>
      </w:r>
      <w:r w:rsidR="001C01B6" w:rsidRPr="00B5545D">
        <w:rPr>
          <w:rFonts w:ascii="Book Antiqua" w:hAnsi="Book Antiqua" w:cs="Times New Roman"/>
          <w:noProof/>
          <w:sz w:val="24"/>
          <w:szCs w:val="24"/>
          <w:vertAlign w:val="superscript"/>
        </w:rPr>
        <w:t>8</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B66B40" w:rsidRPr="00B5545D">
        <w:rPr>
          <w:rFonts w:ascii="Book Antiqua" w:hAnsi="Book Antiqua" w:cs="Times New Roman"/>
          <w:sz w:val="24"/>
          <w:szCs w:val="24"/>
        </w:rPr>
        <w:t>,</w:t>
      </w:r>
      <w:r w:rsidRPr="00B5545D">
        <w:rPr>
          <w:rFonts w:ascii="Book Antiqua" w:hAnsi="Book Antiqua" w:cs="Times New Roman"/>
          <w:sz w:val="24"/>
          <w:szCs w:val="24"/>
        </w:rPr>
        <w:t xml:space="preserve"> fur</w:t>
      </w:r>
      <w:r w:rsidR="00106D11">
        <w:rPr>
          <w:rFonts w:ascii="Book Antiqua" w:hAnsi="Book Antiqua" w:cs="Times New Roman"/>
          <w:sz w:val="24"/>
          <w:szCs w:val="24"/>
        </w:rPr>
        <w:t>ther allowing reflux to occur.</w:t>
      </w:r>
    </w:p>
    <w:p w14:paraId="0AD54321" w14:textId="14D7EEDA" w:rsidR="00BF057E" w:rsidRPr="00B5545D" w:rsidRDefault="00BF057E" w:rsidP="00106D11">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A further anatomic change observed after sleeve gastrectomy is hiatal herniation. One study showed that the prevalence of hiatal hernias increased significantly (6.1</w:t>
      </w:r>
      <w:r w:rsidR="00106D11" w:rsidRPr="00B5545D">
        <w:rPr>
          <w:rFonts w:ascii="Book Antiqua" w:hAnsi="Book Antiqua" w:cs="Times New Roman"/>
          <w:sz w:val="24"/>
          <w:szCs w:val="24"/>
        </w:rPr>
        <w:t>%</w:t>
      </w:r>
      <w:r w:rsidRPr="00B5545D">
        <w:rPr>
          <w:rFonts w:ascii="Book Antiqua" w:hAnsi="Book Antiqua" w:cs="Times New Roman"/>
          <w:sz w:val="24"/>
          <w:szCs w:val="24"/>
        </w:rPr>
        <w:t xml:space="preserve"> to 27.3</w:t>
      </w:r>
      <w:r w:rsidR="00B66B40" w:rsidRPr="00B5545D">
        <w:rPr>
          <w:rFonts w:ascii="Book Antiqua" w:hAnsi="Book Antiqua" w:cs="Times New Roman"/>
          <w:sz w:val="24"/>
          <w:szCs w:val="24"/>
        </w:rPr>
        <w:t>%) following sleeve gastrectomy</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12-2593-9", "ISSN" : "09302794", "PMID" : "23232995", "abstract" : "BACKGROUND: Although laparoscopic sleeve gastrectomy (LSG) is an effective treatment for morbid obesity, the effects of LSG on gastroesophageal reflux disease (GERD) are controversial. This study evaluated the changes of GERD symptoms and erosive esophagitis (EE) in severely obese patients who underwent LSG.\\n\\nMETHODS: Forty-seven severely obese women and 19 severely obese men (mean age of 37.2 \u00b1 12.7 years) who underwent LSG between August 2007 and November 2009 were enrolled. All patients completed the Reflux Disease Questionnaire and underwent esophagogastroduodenoscopy preoperatively and at least 1 year after LSG.\\n\\nRESULTS: The median follow-up period was 12 months (range, 12-21). After surgery, significant decreases were reported in mean body mass index (36.3 \u00b1 4.1 vs. 25.8 \u00b1 2.9 kg/m(2)), mean waist circumference (109.5 \u00b1 12.8 vs. 85.7 \u00b1 9.5 cm), and prevalence of metabolic syndrome (54.5 vs. 7.6 %; P &lt; 0.001 for both). Conversely, a significant increase was observed in the prevalence of GERD symptoms (12.1 vs. 47 %) and EE (16.7 vs. 66.7 %) after LSG (P &lt; 0.001 for both). The prevalence of hiatal hernias also increased significantly (6.1 vs. 27.3 %; P &lt; 0.001) after LSG, and it was significantly higher in patients with than those without EE after LSG (9.1 vs. 36.4 %, respectively; P = 0.02).\\n\\nCONCLUSIONS: Although LSG can achieve significant weight loss and improvement of comorbidities in severely obese patients, the prevalence and severity of GERD symptoms and EE increase after the operation. The occurrence of EE after LSG is related to the presence of a hiatal hernia after the operation.", "author" : [ { "dropping-particle" : "", "family" : "Tai", "given" : "Chi Ming", "non-dropping-particle" : "", "parse-names" : false, "suffix" : "" }, { "dropping-particle" : "", "family" : "Huang", "given" : "Chih Kun", "non-dropping-particle" : "", "parse-names" : false, "suffix" : "" }, { "dropping-particle" : "", "family" : "Lee", "given" : "Yi Chia", "non-dropping-particle" : "", "parse-names" : false, "suffix" : "" }, { "dropping-particle" : "", "family" : "Chang", "given" : "Chi Yang", "non-dropping-particle" : "", "parse-names" : false, "suffix" : "" }, { "dropping-particle" : "", "family" : "Lee", "given" : "Ching Tai", "non-dropping-particle" : "", "parse-names" : false, "suffix" : "" }, { "dropping-particle" : "", "family" : "Lin", "given" : "Jaw Town", "non-dropping-particle" : "", "parse-names" : false, "suffix" : "" } ], "container-title" : "Surgical Endoscopy and Other Interventional Techniques", "id" : "ITEM-1", "issue" : "4", "issued" : { "date-parts" : [ [ "2013" ] ] }, "page" : "1260-1266", "title" : "Increase in gastroesophageal reflux disease symptoms and erosive esophagitis 1 year after laparoscopic sleeve gastrectomy among obese adults", "type" : "article-journal", "volume" : "27" }, "uris" : [ "http://www.mendeley.com/documents/?uuid=f6fae3c0-bb5e-4782-8cc9-c9585ca72d97", "http://www.mendeley.com/documents/?uuid=5d943ce0-6435-4aa9-a392-da49b10569d2" ] } ], "mendeley" : { "formattedCitation" : "&lt;sup&gt;55&lt;/sup&gt;", "plainTextFormattedCitation" : "55", "previouslyFormattedCitation" : "(55)"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5</w:t>
      </w:r>
      <w:r w:rsidR="001C01B6" w:rsidRPr="00B5545D">
        <w:rPr>
          <w:rFonts w:ascii="Book Antiqua" w:hAnsi="Book Antiqua" w:cs="Times New Roman"/>
          <w:noProof/>
          <w:sz w:val="24"/>
          <w:szCs w:val="24"/>
          <w:vertAlign w:val="superscript"/>
        </w:rPr>
        <w:t>7</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Another study reported that a significant number of patients had migration of the proximal sleeve above the level of the hiatus after sleeve gastrectomy on CT</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10-1558-0", "ISBN" : "1432-2218 (Electronic)\\r0930-2794 (Linking)", "ISSN" : "09302794", "PMID" : "21298527", "abstract" : "Laparoscopic sleeve gastrectomy (LSG) is frequently performed as a definitive bariatric procedure today. Quantitative data on the detailed anatomy of the stomach after LSG are yet sparse.", "author" : [ { "dropping-particle" : "", "family" : "Baumann", "given" : "Tobias", "non-dropping-particle" : "", "parse-names" : false, "suffix" : "" }, { "dropping-particle" : "", "family" : "Grueneberger", "given" : "Jodok", "non-dropping-particle" : "", "parse-names" : false, "suffix" : "" }, { "dropping-particle" : "", "family" : "Pache", "given" : "Gregor", "non-dropping-particle" : "", "parse-names" : false, "suffix" : "" }, { "dropping-particle" : "", "family" : "Kuesters", "given" : "Simon", "non-dropping-particle" : "", "parse-names" : false, "suffix" : "" }, { "dropping-particle" : "", "family" : "Marjanovic", "given" : "Goran", "non-dropping-particle" : "", "parse-names" : false, "suffix" : "" }, { "dropping-particle" : "", "family" : "Kulemann", "given" : "Birte", "non-dropping-particle" : "", "parse-names" : false, "suffix" : "" }, { "dropping-particle" : "", "family" : "Holzner", "given" : "Philipp", "non-dropping-particle" : "", "parse-names" : false, "suffix" : "" }, { "dropping-particle" : "", "family" : "Karcz-Socha", "given" : "Iwona", "non-dropping-particle" : "", "parse-names" : false, "suffix" : "" }, { "dropping-particle" : "", "family" : "Suesslin", "given" : "Dorothea", "non-dropping-particle" : "", "parse-names" : false, "suffix" : "" }, { "dropping-particle" : "", "family" : "Hopt", "given" : "Ulrich T.", "non-dropping-particle" : "", "parse-names" : false, "suffix" : "" }, { "dropping-particle" : "", "family" : "Langer", "given" : "Mathias", "non-dropping-particle" : "", "parse-names" : false, "suffix" : "" }, { "dropping-particle" : "", "family" : "Karcz", "given" : "Wojciech K.", "non-dropping-particle" : "", "parse-names" : false, "suffix" : "" } ], "container-title" : "Surgical Endoscopy and Other Interventional Techniques", "id" : "ITEM-1", "issue" : "7", "issued" : { "date-parts" : [ [ "2011" ] ] }, "page" : "2323-2329", "title" : "Three-dimensional stomach analysis with computed tomography after laparoscopic sleeve gastrectomy: Sleeve dilation and thoracic migration", "type" : "article-journal", "volume" : "25" }, "uris" : [ "http://www.mendeley.com/documents/?uuid=642c486c-0582-4ddb-9fdf-24f6fc2e9d86", "http://www.mendeley.com/documents/?uuid=76bc0022-8cc5-4e29-97f6-2391900951ea" ] } ], "mendeley" : { "formattedCitation" : "&lt;sup&gt;67&lt;/sup&gt;", "plainTextFormattedCitation" : "67", "previouslyFormattedCitation" : "(67)"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6</w:t>
      </w:r>
      <w:r w:rsidR="001C01B6" w:rsidRPr="00B5545D">
        <w:rPr>
          <w:rFonts w:ascii="Book Antiqua" w:hAnsi="Book Antiqua" w:cs="Times New Roman"/>
          <w:noProof/>
          <w:sz w:val="24"/>
          <w:szCs w:val="24"/>
          <w:vertAlign w:val="superscript"/>
        </w:rPr>
        <w:t>9</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 xml:space="preserve">. </w:t>
      </w:r>
      <w:r w:rsidRPr="00B5545D">
        <w:rPr>
          <w:rFonts w:ascii="Book Antiqua" w:hAnsi="Book Antiqua" w:cs="Times New Roman"/>
          <w:sz w:val="24"/>
          <w:szCs w:val="24"/>
        </w:rPr>
        <w:t>In both instances the influence of the diaphragm on LES tone is lessened, leading to decreased LES overall pressure</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70</w:t>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w:t>
      </w:r>
    </w:p>
    <w:p w14:paraId="003EC647" w14:textId="73D4A6D9" w:rsidR="00BF057E" w:rsidRPr="00B5545D" w:rsidRDefault="00BF057E" w:rsidP="00B81484">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In an effort to avoid fistulas, surgeons can also leave excess fundus at the time of operation, which then results in a sleeve-tube with a conical rather than cylindrical shape. In combination with a relative distal downstream stenosis, a “neofundus” or proximal dilation of the postoperative stomach can form. The formation of a neofundus has been associated with both weight regain and GERD</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97/SLA.0b013e3181e90b31", "ISSN" : "0003-4932", "PMID" : "20622654", "abstract" : "OBJECTIVE: To determine the mid- and long-term efficacy and possible side effects of laparoscopic sleeve gastrectomy as treatment for morbid obesity. SUMMARY BACKGROUND DATA: Laparoscopic sleeve gastrectomy is still controversial as single and final treatment for morbid obesity. Some favorable short-term results have been published, however long-term results are still lacking. METHODS: In the period between November 2001 and October 2002, 53 consecutive morbidly obese patients who, according to our personal algorithm, were qualified for restrictive surgery were selected for laparoscopic sleeve gastrectomy. Of the 53 patients, 11 received an additional malabsorptive procedure at a later stage because of weight regain. The percentage of excess weight loss (EWL) was assessed at 3 and 6 years postoperatively. A retrospective review of a prospectively collected database was performed for evaluation after 3 years. Recently, after the sixth postoperative year, patients were again contacted and invited to fill out a questionnaire. RESULTS: Full cooperation was obtained in 41 patients, a response rate of 78%. Although after 3 years a mean EWL of 72.8% was documented, after 6 years EWL had dropped to 57.3%, which according to the Reinhold criteria is still satisfactory. These results included 11 patients who had benefited from an additional malabsorptive procedure (duodenal switch) and 2 patients who underwent a \"resleeve\" between the third and sixth postoperative year. Analyzing the results of the subgroup of 30 patients receiving only sleeve gastrectomy, we found a 3-year %EWL of 77.5% and 6+ year %EWL of 53.3%. The differences between the third and sixth postoperative year were statistically significant in both groups. Concerning long-term quality of life patient acceptance stayed good after 6 + years despite the fact that late, new gastro-esophageal reflux complaints appeared in 21% of patients. CONCLUSIONS: In this long-term report of laparoscopic sleeve gastrectomy, it appears that after 6+ years the mean excess weight loss exceeds 50%. However, weight regain and de novo gastroesophageal reflux symptoms appear between the third and the sixth postoperative year. This unfavorable evolution might have been prevented in some patients by continued follow-up office visits beyond the third year. Patient acceptance remains good after 6+ years.", "author" : [ { "dropping-particle" : "", "family" : "Himpens", "given" : "Jacques", "non-dropping-particle" : "", "parse-names" : false, "suffix" : "" }, { "dropping-particle" : "", "family" : "Dobbeleir", "given" : "Julie", "non-dropping-particle" : "", "parse-names" : false, "suffix" : "" }, { "dropping-particle" : "", "family" : "Peeters", "given" : "Geert", "non-dropping-particle" : "", "parse-names" : false, "suffix" : "" } ], "container-title" : "Annals of surgery", "id" : "ITEM-1", "issue" : "2", "issued" : { "date-parts" : [ [ "2010" ] ] }, "page" : "319-324", "title" : "Long-term results of laparoscopic sleeve gastrectomy for obesity.", "type" : "article-journal", "volume" : "252" }, "uris" : [ "http://www.mendeley.com/documents/?uuid=4e067212-bcf6-4fe7-aeba-a40dc695e894", "http://www.mendeley.com/documents/?uuid=558f9b4f-650d-4d02-9b70-6959cee474f1" ] } ], "mendeley" : { "formattedCitation" : "&lt;sup&gt;64&lt;/sup&gt;", "plainTextFormattedCitation" : "64", "previouslyFormattedCitation" : "(64)"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6</w:t>
      </w:r>
      <w:r w:rsidR="001C01B6" w:rsidRPr="00B5545D">
        <w:rPr>
          <w:rFonts w:ascii="Book Antiqua" w:hAnsi="Book Antiqua" w:cs="Times New Roman"/>
          <w:noProof/>
          <w:sz w:val="24"/>
          <w:szCs w:val="24"/>
          <w:vertAlign w:val="superscript"/>
        </w:rPr>
        <w:t>6</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possibly due to the neofundus serving as a reservoir for food, gastric stasis and increased acid production</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70</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Keidar </w:t>
      </w:r>
      <w:r w:rsidRPr="00106D11">
        <w:rPr>
          <w:rFonts w:ascii="Book Antiqua" w:hAnsi="Book Antiqua" w:cs="Times New Roman"/>
          <w:i/>
          <w:sz w:val="24"/>
          <w:szCs w:val="24"/>
        </w:rPr>
        <w:t>et al</w:t>
      </w:r>
      <w:r w:rsidR="00106D11" w:rsidRPr="00B5545D">
        <w:rPr>
          <w:rFonts w:ascii="Book Antiqua" w:hAnsi="Book Antiqua" w:cs="Times New Roman"/>
          <w:sz w:val="24"/>
          <w:szCs w:val="24"/>
          <w:vertAlign w:val="superscript"/>
        </w:rPr>
        <w:t>[71]</w:t>
      </w:r>
      <w:r w:rsidRPr="00B5545D">
        <w:rPr>
          <w:rFonts w:ascii="Book Antiqua" w:hAnsi="Book Antiqua" w:cs="Times New Roman"/>
          <w:sz w:val="24"/>
          <w:szCs w:val="24"/>
        </w:rPr>
        <w:t xml:space="preserve"> reported a correlation between formation of neofundus, as seen on barium swallow studies, with severe gastroesophageal dysmotility and </w:t>
      </w:r>
      <w:r w:rsidR="00B66B40" w:rsidRPr="00B5545D">
        <w:rPr>
          <w:rFonts w:ascii="Book Antiqua" w:hAnsi="Book Antiqua" w:cs="Times New Roman"/>
          <w:sz w:val="24"/>
          <w:szCs w:val="24"/>
        </w:rPr>
        <w:t>reflux after sleeve gastrectomy</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The development of neofundus later on may explain the second peak of GERD symptoms seen by Himpens </w:t>
      </w:r>
      <w:r w:rsidRPr="00106D11">
        <w:rPr>
          <w:rFonts w:ascii="Book Antiqua" w:hAnsi="Book Antiqua" w:cs="Times New Roman"/>
          <w:i/>
          <w:sz w:val="24"/>
          <w:szCs w:val="24"/>
        </w:rPr>
        <w:t>et al</w:t>
      </w:r>
      <w:r w:rsidR="00B81484" w:rsidRPr="00B81484">
        <w:rPr>
          <w:rFonts w:ascii="Book Antiqua" w:hAnsi="Book Antiqua" w:cs="Times New Roman" w:hint="eastAsia"/>
          <w:sz w:val="24"/>
          <w:szCs w:val="24"/>
          <w:vertAlign w:val="superscript"/>
          <w:lang w:eastAsia="zh-CN"/>
        </w:rPr>
        <w:t>[65,66]</w:t>
      </w:r>
      <w:r w:rsidRPr="00B5545D">
        <w:rPr>
          <w:rFonts w:ascii="Book Antiqua" w:hAnsi="Book Antiqua" w:cs="Times New Roman"/>
          <w:sz w:val="24"/>
          <w:szCs w:val="24"/>
        </w:rPr>
        <w:t xml:space="preserve"> at six year follow up after interim improvement of GERD at three years. </w:t>
      </w:r>
    </w:p>
    <w:p w14:paraId="2EF172C9" w14:textId="5B49C597" w:rsidR="00BF057E" w:rsidRPr="00B5545D" w:rsidRDefault="00BF057E" w:rsidP="00B81484">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In addition to anatomic changes, it is theorized that alteration in gastric motility can influence reflux. As the majority of the fundus is excised in sleeve gastrectomy, there are decreased levels of ghrelin after sleeve gastrectomy</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70</w:t>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This may explain the slowed gastric emptying seen one year after sleeve gastrectomy</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381/096089206778869933", "ISSN" : "09608923", "author" : [ { "dropping-particle" : "", "family" : "Himpens", "given" : "Jacques", "non-dropping-particle" : "", "parse-names" : false, "suffix" : "" }, { "dropping-particle" : "", "family" : "Dapri", "given" : "Giovanni", "non-dropping-particle" : "", "parse-names" : false, "suffix" : "" }, { "dropping-particle" : "", "family" : "Cadi\u00e8re", "given" : "Guy", "non-dropping-particle" : "", "parse-names" : false, "suffix" : "" } ], "container-title" : "Obesity Surgery", "id" : "ITEM-1", "issue" : "11", "issued" : { "date-parts" : [ [ "2006" ] ] }, "page" : "1450-1456", "title" : "A Prospective Randomized Study Between Laparoscopic Gastric Banding and Laparoscopic Isolated Sleeve Gastrectomy: Results after 1 and 3 Years", "type" : "article-journal", "volume" : "16" }, "uris" : [ "http://www.mendeley.com/documents/?uuid=4100a05c-842e-4a02-bb35-d05a463b13b8" ] } ], "mendeley" : { "formattedCitation" : "&lt;sup&gt;63&lt;/sup&gt;", "plainTextFormattedCitation" : "63", "previouslyFormattedCitation" : "(6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6</w:t>
      </w:r>
      <w:r w:rsidR="001C01B6" w:rsidRPr="00B5545D">
        <w:rPr>
          <w:rFonts w:ascii="Book Antiqua" w:hAnsi="Book Antiqua" w:cs="Times New Roman"/>
          <w:noProof/>
          <w:sz w:val="24"/>
          <w:szCs w:val="24"/>
          <w:vertAlign w:val="superscript"/>
        </w:rPr>
        <w:t>5</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However, Melissas </w:t>
      </w:r>
      <w:r w:rsidRPr="00106D11">
        <w:rPr>
          <w:rFonts w:ascii="Book Antiqua" w:hAnsi="Book Antiqua" w:cs="Times New Roman"/>
          <w:i/>
          <w:sz w:val="24"/>
          <w:szCs w:val="24"/>
        </w:rPr>
        <w:t>et al</w:t>
      </w:r>
      <w:r w:rsidR="00106D11" w:rsidRPr="00B5545D">
        <w:rPr>
          <w:rFonts w:ascii="Book Antiqua" w:hAnsi="Book Antiqua" w:cs="Times New Roman"/>
          <w:sz w:val="24"/>
          <w:szCs w:val="24"/>
          <w:vertAlign w:val="superscript"/>
        </w:rPr>
        <w:t>[61</w:t>
      </w:r>
      <w:r w:rsidR="00106D11" w:rsidRPr="00B5545D">
        <w:rPr>
          <w:rFonts w:ascii="Book Antiqua" w:hAnsi="Book Antiqua" w:cs="Times New Roman"/>
          <w:sz w:val="24"/>
          <w:szCs w:val="24"/>
        </w:rPr>
        <w:fldChar w:fldCharType="begin" w:fldLock="1"/>
      </w:r>
      <w:r w:rsidR="00106D11" w:rsidRPr="00B5545D">
        <w:rPr>
          <w:rFonts w:ascii="Book Antiqua" w:hAnsi="Book Antiqua" w:cs="Times New Roman"/>
          <w:sz w:val="24"/>
          <w:szCs w:val="24"/>
        </w:rPr>
        <w:instrText>ADDIN CSL_CITATION { "citationItems" : [ { "id" : "ITEM-1", "itemData" : { "DOI" : "10.1007/s11695-008-9634-4", "ISSN" : "0960-8923", "PMID" : "18663545", "abstract" : "BACKGROUND: Sleeve gastrectomy (SG), which, thus far, is showing good resolution of comorbidities and good weight loss, shows increasing popularity among bariatric surgeons. The aim of this study was to evaluate clinical outcome and the gastric emptying of solid foods, 24 months after SG.\n\nMETHODS: Fourteen morbidly obese patients, four males and ten females, median age 41 years (range 29-65), median body mass index (BMI) 49.46 kg/m(2) (range 41.14-55.63), who underwent SG for weight loss, were studied prospectively. Nine patients underwent gastric emptying studies, using radioisotopic technique before, 6 months and 24 months after the operation. The remaining five patients underwent gastric emptying studies, 6 months and 24 months after the operation.\n\nRESULTS: A significant reduction in patients' weight and BMI was evident at 6, 12 and 24 months postoperatively. In the nine patients who underwent gastric emptying studies pre-, 6 and 24 months postoperatively, the T-lag phase duration significantly decreased, following the SG, from 17.30 (range 15.50-20.90) min, to 12.50 (range 9.20-18.00) min at 6 months and 12.16 (range 10.90-20.00) min at 24 months postoperatively (P &lt; 0.05). The gastric emptying half time (T1/2) accelerated significantly postoperatively from 86.50 (range 77.50-104.60) min, to 62.50 (range 46.30-80.00) min at 6 months and 60.80 (range 54.80-100.00) min at 24 months after SG (P &lt; 0.05). The percentage of gastric emptying (%GE) increased significantly postoperatively, from 52 (range 43-58) % to 72 (range 57-97) % at 6 months and 74 (range 45-82) % at 24 months, following SG (P &lt; 0.05). No differences in gastric emptying were observed, when values at 24 months were compared to those at 6 months postoperatively. When the whole group of 14 patients was studied, there were also no significant changes in T-lag, T1/2 and %GE between 6 and 24 months postoperatively.\n\nCONCLUSIONS: Our study indicates the constant effect of SG in the acceleration of gastric emptying of solids, which occurs faster, not only in short but also in long-term postoperatively. Such effects on gastric motility, in combination with the reported alterations in gut hormones, may explain how this 'food limiting' operation results in weight loss.", "author" : [ { "dropping-particle" : "", "family" : "Melissas", "given" : "John", "non-dropping-particle" : "", "parse-names" : false, "suffix" : "" }, { "dropping-particle" : "", "family" : "Daskalakis", "given" : "Markos", "non-dropping-particle" : "", "parse-names" : false, "suffix" : "" }, { "dropping-particle" : "", "family" : "Koukouraki", "given" : "Sophia", "non-dropping-particle" : "", "parse-names" : false, "suffix" : "" }, { "dropping-particle" : "", "family" : "Askoxylakis", "given" : "Ioannis", "non-dropping-particle" : "", "parse-names" : false, "suffix" : "" }, { "dropping-particle" : "", "family" : "Metaxari", "given" : "Maria", "non-dropping-particle" : "", "parse-names" : false, "suffix" : "" }, { "dropping-particle" : "", "family" : "Dimitriadis", "given" : "Efstathios", "non-dropping-particle" : "", "parse-names" : false, "suffix" : "" }, { "dropping-particle" : "", "family" : "Stathaki", "given" : "Maria", "non-dropping-particle" : "", "parse-names" : false, "suffix" : "" }, { "dropping-particle" : "", "family" : "Papadakis", "given" : "John A", "non-dropping-particle" : "", "parse-names" : false, "suffix" : "" } ], "container-title" : "Obesity surgery", "id" : "ITEM-1", "issue" : "10", "issued" : { "date-parts" : [ [ "2008", "10" ] ] }, "page" : "1251-6", "title" : "Sleeve gastrectomy-a \"food limiting\" operation.", "type" : "article-journal", "volume" : "18" }, "uris" : [ "http://www.mendeley.com/documents/?uuid=d7bcea8b-60d2-4577-8e33-6e1a083cc5d6" ] }, { "id" : "ITEM-2", "itemData" : { "DOI" : "10.1097/SLA.0b013e3182774522", "ISBN" : "3182774522", "ISSN" : "1528-1140", "PMID" : "23160151", "abstract" : "OBJECTIVES:: To evaluate the role of sleeve gastrectomy (SG) in gastrointestinal motility. BACKGROUND:: SG is a widely used bariatric operation leading to weight loss and early improvement of patient's metabolic profile. Current data indicate faster postoperative gastric emptying, but detailed studies on alterations in small bowel motility are missing. DESIGN:: We evaluated 21 morbidly obese patients who underwent laparoscopic SG before and 4 months after the procedure. After consumption of a semisolid radiolabeled meal, their gastric and intestinal transit times were studied with a gamma camera. Particularly the times of 10% gastric emptying, 50% gastric emptying, maximal intestinal filling, 10% terminal ileum filling, duodenal to terminal ileum transit, cecal filling initiation, and ileocecal valve transit (T ICVt) were studied pre- and postoperatively. RESULTS:: Ten percent gastric emptying and 50% gastric emptying were decreased postoperatively as well as maximal intestinal filling, indicating faster gastric emptying and intestinal filling. Duodenal to terminal ileum transit and 10% terminal ileum filling also decreased as small bowel transit time accelerated and the meal reached the terminal ileum more rapidly. Contrary opening of the ileocecal valve and food transit through it were delayed, with postoperative increase in cecal filling initiation and T ICVt, respectively. CONCLUSIONS:: SG accelerates gastric emptying and small bowel transit of semisolids. In addition, it delays the initiation of cecal filling and T ICVt. This early and prolonged contact of food with the distal small bowel mucosa may explain the metabolic effects of SG occurring before substantial weight loss.", "author" : [ { "dropping-particle" : "", "family" : "Melissas", "given" : "John", "non-dropping-particle" : "", "parse-names" : false, "suffix" : "" }, { "dropping-particle" : "", "family" : "Leventi", "given" : "Aikaterini", "non-dropping-particle" : "", "parse-names" : false, "suffix" : "" }, { "dropping-particle" : "", "family" : "Klinaki", "given" : "Ifigeneia", "non-dropping-particle" : "", "parse-names" : false, "suffix" : "" }, { "dropping-particle" : "", "family" : "Perisinakis", "given" : "Kostas", "non-dropping-particle" : "", "parse-names" : false, "suffix" : "" }, { "dropping-particle" : "", "family" : "Koukouraki", "given" : "Sophia", "non-dropping-particle" : "", "parse-names" : false, "suffix" : "" }, { "dropping-particle" : "", "family" : "Bree", "given" : "Eelco", "non-dropping-particle" : "de", "parse-names" : false, "suffix" : "" }, { "dropping-particle" : "", "family" : "Karkavitsas", "given" : "Nikolaos", "non-dropping-particle" : "", "parse-names" : false, "suffix" : "" } ], "container-title" : "Annals of surgery", "id" : "ITEM-2", "issue" : "00", "issued" : { "date-parts" : [ [ "2012" ] ] }, "page" : "1-7", "title" : "Alterations of Global Gastrointestinal Motility After Sleeve Gastrectomy: A Prospective Study.", "type" : "article-journal", "volume" : "00" }, "uris" : [ "http://www.mendeley.com/documents/?uuid=ae40fa6d-8523-44ed-942e-047358d5dce4" ] } ], "mendeley" : { "formattedCitation" : "&lt;sup&gt;59,60&lt;/sup&gt;", "plainTextFormattedCitation" : "59,60", "previouslyFormattedCitation" : "(59,60)" }, "properties" : { "noteIndex" : 0 }, "schema" : "https://github.com/citation-style-language/schema/raw/master/csl-citation.json" }</w:instrText>
      </w:r>
      <w:r w:rsidR="00106D11" w:rsidRPr="00B5545D">
        <w:rPr>
          <w:rFonts w:ascii="Book Antiqua" w:hAnsi="Book Antiqua" w:cs="Times New Roman"/>
          <w:sz w:val="24"/>
          <w:szCs w:val="24"/>
        </w:rPr>
        <w:fldChar w:fldCharType="separate"/>
      </w:r>
      <w:r w:rsidR="00106D11" w:rsidRPr="00B5545D">
        <w:rPr>
          <w:rFonts w:ascii="Book Antiqua" w:hAnsi="Book Antiqua" w:cs="Times New Roman"/>
          <w:noProof/>
          <w:sz w:val="24"/>
          <w:szCs w:val="24"/>
          <w:vertAlign w:val="superscript"/>
        </w:rPr>
        <w:t>,62</w:t>
      </w:r>
      <w:r w:rsidR="00106D11" w:rsidRPr="00B5545D">
        <w:rPr>
          <w:rFonts w:ascii="Book Antiqua" w:hAnsi="Book Antiqua" w:cs="Times New Roman"/>
          <w:sz w:val="24"/>
          <w:szCs w:val="24"/>
        </w:rPr>
        <w:fldChar w:fldCharType="end"/>
      </w:r>
      <w:r w:rsidR="00106D11" w:rsidRPr="00B5545D">
        <w:rPr>
          <w:rFonts w:ascii="Book Antiqua" w:hAnsi="Book Antiqua" w:cs="Times New Roman"/>
          <w:sz w:val="24"/>
          <w:szCs w:val="24"/>
          <w:vertAlign w:val="superscript"/>
        </w:rPr>
        <w:t>]</w:t>
      </w:r>
      <w:r w:rsidR="00106D11">
        <w:rPr>
          <w:rFonts w:ascii="Book Antiqua" w:hAnsi="Book Antiqua" w:cs="Times New Roman" w:hint="eastAsia"/>
          <w:sz w:val="24"/>
          <w:szCs w:val="24"/>
          <w:lang w:eastAsia="zh-CN"/>
        </w:rPr>
        <w:t xml:space="preserve"> </w:t>
      </w:r>
      <w:r w:rsidRPr="00B5545D">
        <w:rPr>
          <w:rFonts w:ascii="Book Antiqua" w:hAnsi="Book Antiqua" w:cs="Times New Roman"/>
          <w:sz w:val="24"/>
          <w:szCs w:val="24"/>
        </w:rPr>
        <w:t>have repeatedly shown acceleration in emptying up to two years after the operation, thought to be due to absence of receptive relaxation of the excised fundus</w:t>
      </w:r>
      <w:r w:rsidR="00125677" w:rsidRPr="00B5545D">
        <w:rPr>
          <w:rFonts w:ascii="Book Antiqua" w:hAnsi="Book Antiqua" w:cs="Times New Roman"/>
          <w:sz w:val="24"/>
          <w:szCs w:val="24"/>
        </w:rPr>
        <w:t>.</w:t>
      </w:r>
      <w:r w:rsidR="00106D11">
        <w:rPr>
          <w:rFonts w:ascii="Book Antiqua" w:hAnsi="Book Antiqua" w:cs="Times New Roman"/>
          <w:sz w:val="24"/>
          <w:szCs w:val="24"/>
        </w:rPr>
        <w:t xml:space="preserve"> </w:t>
      </w:r>
    </w:p>
    <w:p w14:paraId="7FCD5B03" w14:textId="33C4763D" w:rsidR="00BF057E" w:rsidRPr="00B5545D" w:rsidRDefault="00BF057E" w:rsidP="00106D11">
      <w:pPr>
        <w:spacing w:after="0" w:line="360" w:lineRule="auto"/>
        <w:ind w:firstLineChars="100" w:firstLine="240"/>
        <w:contextualSpacing/>
        <w:jc w:val="both"/>
        <w:rPr>
          <w:rFonts w:ascii="Book Antiqua" w:hAnsi="Book Antiqua" w:cs="Times New Roman"/>
          <w:sz w:val="24"/>
          <w:szCs w:val="24"/>
        </w:rPr>
      </w:pPr>
      <w:r w:rsidRPr="00B5545D">
        <w:rPr>
          <w:rFonts w:ascii="Book Antiqua" w:hAnsi="Book Antiqua" w:cs="Times New Roman"/>
          <w:sz w:val="24"/>
          <w:szCs w:val="24"/>
        </w:rPr>
        <w:lastRenderedPageBreak/>
        <w:t>Although sleeve gastrectomy is now considered a</w:t>
      </w:r>
      <w:r w:rsidR="00B66B40" w:rsidRPr="00B5545D">
        <w:rPr>
          <w:rFonts w:ascii="Book Antiqua" w:hAnsi="Book Antiqua" w:cs="Times New Roman"/>
          <w:sz w:val="24"/>
          <w:szCs w:val="24"/>
        </w:rPr>
        <w:t>n effective weight loss surgery</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1/jamasurg.2013.3654", "ISSN" : "2168-6262", "PMID" : "24352617", "abstract" : "IMPORTANCE: The prevalence of obesity and outcomes of bariatric surgery are well established. However, analyses of the surgery impact have not been updated and comprehensively investigated since 2003.\n\nOBJECTIVE: To examine the effectiveness and risks of bariatric surgery using up-to-date, comprehensive data and appropriate meta-analytic techniques.\n\nDATA SOURCES: Literature searches of Medline, Embase, Scopus, Current Contents, Cochrane Library, and Clinicaltrials.gov between 2003 and 2012 were performed.\n\nSTUDY SELECTION: Exclusion criteria included publication of abstracts only, case reports, letters, comments, or reviews; animal studies; languages other than English; duplicate studies; no surgical intervention; and no population of interest. Inclusion criteria were a report of surgical procedure performed and at least 1 outcome of interest resulting from the studied surgery was reported: comorbidities, mortality, complications, reoperations, or weight loss. Of the 25,060 initially identified articles, 24,023 studies met the exclusion criteria, and 259 met the inclusion criteria.\n\nDATA EXTRACTION AND SYNTHESIS: A review protocol was followed throughout. Three reviewers independently reviewed studies, abstracted data, and resolved disagreements by consensus. Studies were evaluated for quality.\n\nMAIN OUTCOMES AND MEASURES: Mortality, complications, reoperations, weight loss, and remission of obesity-related diseases.\n\nRESULTS: A total of 164 studies were included (37 randomized clinical trials and 127 observational studies). Analyses included 161,756 patients with a mean age of 44.56 years and body mass index of 45.62. We conducted random-effects and fixed-effect meta-analyses and meta-regression. In randomized clinical trials, the mortality rate within 30 days was 0.08% (95% CI, 0.01%-0.24%); the mortality rate after 30 days was 0.31% (95% CI, 0.01%-0.75%). Body mass index loss at 5 years postsurgery was 12 to 17. The complication rate was 17% (95% CI, 11%-23%), and the reoperation rate was 7% (95% CI, 3%-12%). Gastric bypass was more effective in weight loss but associated with more complications. Adjustable gastric banding had lower mortality and complication rates; yet, the reoperation rate was higher and weight loss was less substantial than gastric bypass. Sleeve gastrectomy appeared to be more effective in weight loss than adjustable gastric banding and comparable with gastric bypass.\n\nCONCLUSIONS AND RELEVANCE: Bariatric surgery provides substa\u2026", "author" : [ { "dropping-particle" : "", "family" : "Chang", "given" : "Su-Hsin", "non-dropping-particle" : "", "parse-names" : false, "suffix" : "" }, { "dropping-particle" : "", "family" : "Stoll", "given" : "Carolyn R T", "non-dropping-particle" : "", "parse-names" : false, "suffix" : "" }, { "dropping-particle" : "", "family" : "Song", "given" : "Jihyun", "non-dropping-particle" : "", "parse-names" : false, "suffix" : "" }, { "dropping-particle" : "", "family" : "Varela", "given" : "J Esteban", "non-dropping-particle" : "", "parse-names" : false, "suffix" : "" }, { "dropping-particle" : "", "family" : "Eagon", "given" : "Christopher J", "non-dropping-particle" : "", "parse-names" : false, "suffix" : "" }, { "dropping-particle" : "", "family" : "Colditz", "given" : "Graham A", "non-dropping-particle" : "", "parse-names" : false, "suffix" : "" } ], "container-title" : "JAMA surgery", "id" : "ITEM-1", "issue" : "3", "issued" : { "date-parts" : [ [ "2014", "3" ] ] }, "page" : "275-87", "title" : "The effectiveness and risks of bariatric surgery: an updated systematic review and meta-analysis, 2003-2012.", "type" : "article-journal", "volume" : "149" }, "uris" : [ "http://www.mendeley.com/documents/?uuid=8a255420-6f47-48f1-98b3-9a3ef7c2efa9", "http://www.mendeley.com/documents/?uuid=051074a5-c507-4eaf-b8e7-f47595445ec9" ] } ], "mendeley" : { "formattedCitation" : "&lt;sup&gt;70&lt;/sup&gt;", "plainTextFormattedCitation" : "70", "previouslyFormattedCitation" : "(70)"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7</w:t>
      </w:r>
      <w:r w:rsidR="001C01B6" w:rsidRPr="00B5545D">
        <w:rPr>
          <w:rFonts w:ascii="Book Antiqua" w:hAnsi="Book Antiqua" w:cs="Times New Roman"/>
          <w:noProof/>
          <w:sz w:val="24"/>
          <w:szCs w:val="24"/>
          <w:vertAlign w:val="superscript"/>
        </w:rPr>
        <w:t>2</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due to the consistent data regarding development and worsening of GERD in patients with and without pre-existing reflux preoperatively, it generally is not recommended in patients with GERD and</w:t>
      </w:r>
      <w:r w:rsidR="00B66B40" w:rsidRPr="00B5545D">
        <w:rPr>
          <w:rFonts w:ascii="Book Antiqua" w:hAnsi="Book Antiqua" w:cs="Times New Roman"/>
          <w:sz w:val="24"/>
          <w:szCs w:val="24"/>
        </w:rPr>
        <w:t xml:space="preserve"> obesity as a first-line option</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38/ajg.2012.444", "ISSN" : "1572-0241", "PMID" : "23419381", "author" : [ { "dropping-particle" : "", "family" : "Katz", "given" : "Philip O", "non-dropping-particle" : "", "parse-names" : false, "suffix" : "" }, { "dropping-particle" : "", "family" : "Gerson", "given" : "Lauren B", "non-dropping-particle" : "", "parse-names" : false, "suffix" : "" }, { "dropping-particle" : "", "family" : "Vela", "given" : "Marcelo F", "non-dropping-particle" : "", "parse-names" : false, "suffix" : "" } ], "container-title" : "The American journal of gastroenterology", "id" : "ITEM-1", "issue" : "3", "issued" : { "date-parts" : [ [ "2013", "3" ] ] }, "page" : "308-28; quiz 329", "publisher" : "Nature Publishing Group", "title" : "Guidelines for the diagnosis and management of gastroesophageal reflux disease.", "type" : "article-journal", "volume" : "108" }, "uris" : [ "http://www.mendeley.com/documents/?uuid=b85d9b1c-6935-4748-9875-bcf38729871f" ] } ], "mendeley" : { "formattedCitation" : "&lt;sup&gt;1&lt;/sup&gt;", "plainTextFormattedCitation" : "1", "previouslyFormattedCitation" : "(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p>
    <w:p w14:paraId="04298E23" w14:textId="77777777" w:rsidR="00BF057E" w:rsidRPr="00B5545D" w:rsidRDefault="00BF057E" w:rsidP="0097323E">
      <w:pPr>
        <w:spacing w:after="0" w:line="360" w:lineRule="auto"/>
        <w:contextualSpacing/>
        <w:jc w:val="both"/>
        <w:rPr>
          <w:rFonts w:ascii="Book Antiqua" w:hAnsi="Book Antiqua" w:cs="Times New Roman"/>
          <w:i/>
          <w:sz w:val="24"/>
          <w:szCs w:val="24"/>
        </w:rPr>
      </w:pPr>
    </w:p>
    <w:p w14:paraId="493E748F" w14:textId="77777777" w:rsidR="00BF057E" w:rsidRPr="00B81484" w:rsidRDefault="00BF057E" w:rsidP="0097323E">
      <w:pPr>
        <w:spacing w:after="0" w:line="360" w:lineRule="auto"/>
        <w:contextualSpacing/>
        <w:jc w:val="both"/>
        <w:rPr>
          <w:rFonts w:ascii="Book Antiqua" w:hAnsi="Book Antiqua" w:cs="Times New Roman"/>
          <w:b/>
          <w:i/>
          <w:sz w:val="24"/>
          <w:szCs w:val="24"/>
        </w:rPr>
      </w:pPr>
      <w:r w:rsidRPr="00B81484">
        <w:rPr>
          <w:rFonts w:ascii="Book Antiqua" w:hAnsi="Book Antiqua" w:cs="Times New Roman"/>
          <w:b/>
          <w:i/>
          <w:sz w:val="24"/>
          <w:szCs w:val="24"/>
        </w:rPr>
        <w:t>Bariatric surgery – gastric banding</w:t>
      </w:r>
    </w:p>
    <w:p w14:paraId="37F848FE" w14:textId="05476420" w:rsidR="00BF057E" w:rsidRPr="00B5545D" w:rsidRDefault="00BF057E" w:rsidP="0097323E">
      <w:pPr>
        <w:spacing w:after="0" w:line="360" w:lineRule="auto"/>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Laparoscopic adjustable gastric banding, introduced officially in 1993, is one of the most frequently performed surgical procedures to treat obesity worldwide. It is relatively simple to perform, minimally invasive, and easily adjustable. A major benefit of this procedure is its low </w:t>
      </w:r>
      <w:r w:rsidR="00B66B40" w:rsidRPr="00B5545D">
        <w:rPr>
          <w:rFonts w:ascii="Book Antiqua" w:hAnsi="Book Antiqua" w:cs="Times New Roman"/>
          <w:sz w:val="24"/>
          <w:szCs w:val="24"/>
        </w:rPr>
        <w:t>reported complication rate</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97/SLA.0b013e3182879ded", "ISSN" : "1528-1140", "PMID" : "23470577", "abstract" : "OBJECTIVE: To evaluate the comparative effectiveness of sleeve gastrectomy (SG), laparoscopic gastric bypass (RYGB), and laparoscopic adjustable gastric banding (LAGB) procedures.\n\nBACKGROUND: Citing limitations of published studies, payers have been reluctant to provide routine coverage for SG for the treatment of morbid obesity.\n\nMETHODS: Using data from an externally audited, statewide clinical registry, we matched 2949 SG patients with equal numbers of RYGB and LAGB patients on 23 baseline characteristics. Outcomes assessed included complications occurring within 30 days, and weight loss, quality of life, and comorbidity remission at 1, 2, and 3 years after bariatric surgery.\n\nRESULTS: Matching resulted in cohorts of SG, RYGB, and LAGB patients that were well balanced on baseline characteristics. Overall complication rates among patients undergoing SG (6.3%) were significantly lower than for RYGB (10.0%, P &lt; 0.0001) but higher than for LAGB (2.4%, P &lt; 0.0001). Serious complication rates were similar for SG (2.4%) and RYGB (2.5%, P = 0.736) but higher than for LAGB (1.0%, P &lt; 0.0001). Excess body weight loss at 1 year was 13% lower for SG (60%) than for RYGB (69%, P &lt; 0.0001), but was 77% higher for SG than for LAGB (34%, P &lt; 0.0001). SG was similarly closer to RYGB than LAGB with regard to remission of obesity-related comorbidities.\n\nCONCLUSIONS: With better weight loss than LAGB and lower complication rates than RYGB, SG is a reasonable choice for the treatment of morbid obesity and should be covered by both public and private payers.", "author" : [ { "dropping-particle" : "", "family" : "Carlin", "given" : "Arthur M", "non-dropping-particle" : "", "parse-names" : false, "suffix" : "" }, { "dropping-particle" : "", "family" : "Zeni", "given" : "Telal M", "non-dropping-particle" : "", "parse-names" : false, "suffix" : "" }, { "dropping-particle" : "", "family" : "English", "given" : "Wayne J", "non-dropping-particle" : "", "parse-names" : false, "suffix" : "" }, { "dropping-particle" : "", "family" : "Hawasli", "given" : "Abdelkader A", "non-dropping-particle" : "", "parse-names" : false, "suffix" : "" }, { "dropping-particle" : "", "family" : "Genaw", "given" : "Jeffrey A", "non-dropping-particle" : "", "parse-names" : false, "suffix" : "" }, { "dropping-particle" : "", "family" : "Krause", "given" : "Kevin R", "non-dropping-particle" : "", "parse-names" : false, "suffix" : "" }, { "dropping-particle" : "", "family" : "Schram", "given" : "Jon L", "non-dropping-particle" : "", "parse-names" : false, "suffix" : "" }, { "dropping-particle" : "", "family" : "Kole", "given" : "Kerry L", "non-dropping-particle" : "", "parse-names" : false, "suffix" : "" }, { "dropping-particle" : "", "family" : "Finks", "given" : "Jonathan F", "non-dropping-particle" : "", "parse-names" : false, "suffix" : "" }, { "dropping-particle" : "", "family" : "Birkmeyer", "given" : "John D", "non-dropping-particle" : "", "parse-names" : false, "suffix" : "" }, { "dropping-particle" : "", "family" : "Share", "given" : "David", "non-dropping-particle" : "", "parse-names" : false, "suffix" : "" }, { "dropping-particle" : "", "family" : "Birkmeyer", "given" : "Nancy J O", "non-dropping-particle" : "", "parse-names" : false, "suffix" : "" } ], "container-title" : "Annals of surgery", "id" : "ITEM-1", "issue" : "5", "issued" : { "date-parts" : [ [ "2013", "5" ] ] }, "page" : "791-7", "title" : "The comparative effectiveness of sleeve gastrectomy, gastric bypass, and adjustable gastric banding procedures for the treatment of morbid obesity.", "type" : "article-journal", "volume" : "257" }, "uris" : [ "http://www.mendeley.com/documents/?uuid=cc6970e5-3ec5-4429-b65a-213a4a14429d", "http://www.mendeley.com/documents/?uuid=b88c5da2-658b-49d2-a3b0-136f9b5c0cde" ] } ], "mendeley" : { "formattedCitation" : "&lt;sup&gt;71&lt;/sup&gt;", "plainTextFormattedCitation" : "71", "previouslyFormattedCitation" : "(7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7</w:t>
      </w:r>
      <w:r w:rsidR="001C01B6"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B66B40" w:rsidRPr="00B5545D">
        <w:rPr>
          <w:rFonts w:ascii="Book Antiqua" w:hAnsi="Book Antiqua" w:cs="Times New Roman"/>
          <w:sz w:val="24"/>
          <w:szCs w:val="24"/>
        </w:rPr>
        <w:t>,</w:t>
      </w:r>
      <w:r w:rsidRPr="00B5545D">
        <w:rPr>
          <w:rFonts w:ascii="Book Antiqua" w:hAnsi="Book Antiqua" w:cs="Times New Roman"/>
          <w:sz w:val="24"/>
          <w:szCs w:val="24"/>
        </w:rPr>
        <w:t xml:space="preserve"> as it does not involve any excision or anastomosis. Using a laparoscopic approach, an inflatable donut shaped band is positioned around the proximal stomach and connected to a port reservoir that is fixed to the sternum. Subsequently, the band is filled with saline, creating a small gastric reservoir above the band, ensuring early satiety and reduced food intake. The volume of the inflation can be adjusted during follow up to balance food intake reduction with adverse effects such as solid food intolerance</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16/j.gtc.2011.09.002", "ISBN" : "1558-1942 (Electronic)\\r0889-8553 (Linking)", "ISSN" : "08898553", "PMID" : "22100119", "abstract" : "Although the surgical treatment of both GERD and obesity is very successful, these procedures have a significant impact on the physiology and function of the proximal GI tract. With the increasing prevalence of both GERD and obesity, more and more patients present at the motility outpatient clinic with symptoms related to surgical interventions for these medical problems. In this review, we describe the main complications following antireflux surgery: dysphagia, gas bloat syndrome, recurrent (persistent) GERD symptoms, and dyspeptic symptoms. The most common motility-related complications of obesity surgery are dumping syndrome and esophageal dysmotility.", "author" : [ { "dropping-particle" : "", "family" : "Rohof", "given" : "W. O.", "non-dropping-particle" : "", "parse-names" : false, "suffix" : "" }, { "dropping-particle" : "", "family" : "Bisschops", "given" : "R.", "non-dropping-particle" : "", "parse-names" : false, "suffix" : "" }, { "dropping-particle" : "", "family" : "Tack", "given" : "J.", "non-dropping-particle" : "", "parse-names" : false, "suffix" : "" }, { "dropping-particle" : "", "family" : "Boeckxstaens", "given" : "G. E.", "non-dropping-particle" : "", "parse-names" : false, "suffix" : "" } ], "container-title" : "Gastroenterology Clinics of North America", "id" : "ITEM-1", "issue" : "4", "issued" : { "date-parts" : [ [ "2011" ] ] }, "page" : "810-821", "publisher" : "Elsevier Inc.", "title" : "Postoperative Problems 2011: Fundoplication and Obesity Surgery", "type" : "article-journal", "volume" : "40" }, "uris" : [ "http://www.mendeley.com/documents/?uuid=eb76fc15-2726-40b8-8ed6-edcc205b34ef", "http://www.mendeley.com/documents/?uuid=423e2285-d953-4855-8b3e-b396ccfb18cc" ] } ], "mendeley" : { "formattedCitation" : "&lt;sup&gt;72&lt;/sup&gt;", "plainTextFormattedCitation" : "72", "previouslyFormattedCitation" : "(72)"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7</w:t>
      </w:r>
      <w:r w:rsidR="001C01B6" w:rsidRPr="00B5545D">
        <w:rPr>
          <w:rFonts w:ascii="Book Antiqua" w:hAnsi="Book Antiqua" w:cs="Times New Roman"/>
          <w:noProof/>
          <w:sz w:val="24"/>
          <w:szCs w:val="24"/>
          <w:vertAlign w:val="superscript"/>
        </w:rPr>
        <w:t>4</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The adjustable nature of the band is considered an advantage as it allows physicians to change the gastric volume in response to side effects or degree of weight los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381/096089295765558196", "ISBN" : "3285250925", "ISSN" : "09608923", "author" : [ { "dropping-particle" : "", "family" : "Belachew", "given" : "M.", "non-dropping-particle" : "", "parse-names" : false, "suffix" : "" }, { "dropping-particle" : "", "family" : "Legrand", "given" : "M.", "non-dropping-particle" : "", "parse-names" : false, "suffix" : "" }, { "dropping-particle" : "", "family" : "Vincent", "given" : "V.", "non-dropping-particle" : "", "parse-names" : false, "suffix" : "" }, { "dropping-particle" : "", "family" : "Deffechereux", "given" : "T.", "non-dropping-particle" : "", "parse-names" : false, "suffix" : "" }, { "dropping-particle" : "", "family" : "Jourdan", "given" : "J-L.", "non-dropping-particle" : "", "parse-names" : false, "suffix" : "" }, { "dropping-particle" : "", "family" : "Monami", "given" : "B.", "non-dropping-particle" : "", "parse-names" : false, "suffix" : "" }, { "dropping-particle" : "", "family" : "Jacquet", "given" : "N.", "non-dropping-particle" : "", "parse-names" : false, "suffix" : "" } ], "container-title" : "Obesity Surgery", "id" : "ITEM-1", "issue" : "1", "issued" : { "date-parts" : [ [ "1995" ] ] }, "page" : "66-70", "title" : "Laparoscopic Placement of Adjustable Silicone Gastric Band in the Treatment of Morbid Obesity: How to Do It", "type" : "article-journal", "volume" : "5" }, "uris" : [ "http://www.mendeley.com/documents/?uuid=271a2a16-aa87-480a-8f3e-fa1ba0dea151", "http://www.mendeley.com/documents/?uuid=7bdbae97-b0e2-40c7-a9c2-db1838326beb" ] } ], "mendeley" : { "formattedCitation" : "&lt;sup&gt;73&lt;/sup&gt;", "plainTextFormattedCitation" : "73", "previouslyFormattedCitation" : "(7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7</w:t>
      </w:r>
      <w:r w:rsidR="001C01B6" w:rsidRPr="00B5545D">
        <w:rPr>
          <w:rFonts w:ascii="Book Antiqua" w:hAnsi="Book Antiqua" w:cs="Times New Roman"/>
          <w:noProof/>
          <w:sz w:val="24"/>
          <w:szCs w:val="24"/>
          <w:vertAlign w:val="superscript"/>
        </w:rPr>
        <w:t>5</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A review of the current literature on gastric banding shows a pattern of short term improvement of GERD after gastric banding which can reverse course to </w:t>
      </w:r>
      <w:r w:rsidR="00B81484">
        <w:rPr>
          <w:rFonts w:ascii="Book Antiqua" w:hAnsi="Book Antiqua" w:cs="Times New Roman"/>
          <w:sz w:val="24"/>
          <w:szCs w:val="24"/>
        </w:rPr>
        <w:t xml:space="preserve">an eventual worsening of GERD. </w:t>
      </w:r>
    </w:p>
    <w:p w14:paraId="4B151782" w14:textId="75A91C82" w:rsidR="00BF057E" w:rsidRPr="00B5545D" w:rsidRDefault="00BF057E" w:rsidP="00B81484">
      <w:pPr>
        <w:tabs>
          <w:tab w:val="left" w:pos="8705"/>
        </w:tabs>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The short term data show a decrease in the use of PPI in 83% of patients with pre-existing GERD prior to undergoing gastric banding in one stu</w:t>
      </w:r>
      <w:r w:rsidR="00B66B40" w:rsidRPr="00B5545D">
        <w:rPr>
          <w:rFonts w:ascii="Book Antiqua" w:hAnsi="Book Antiqua" w:cs="Times New Roman"/>
          <w:sz w:val="24"/>
          <w:szCs w:val="24"/>
        </w:rPr>
        <w:t>dy, albeit only in six patient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381/096089206778869933", "ISSN" : "09608923", "author" : [ { "dropping-particle" : "", "family" : "Himpens", "given" : "Jacques", "non-dropping-particle" : "", "parse-names" : false, "suffix" : "" }, { "dropping-particle" : "", "family" : "Dapri", "given" : "Giovanni", "non-dropping-particle" : "", "parse-names" : false, "suffix" : "" }, { "dropping-particle" : "", "family" : "Cadi\u00e8re", "given" : "Guy", "non-dropping-particle" : "", "parse-names" : false, "suffix" : "" } ], "container-title" : "Obesity Surgery", "id" : "ITEM-1", "issue" : "11", "issued" : { "date-parts" : [ [ "2006" ] ] }, "page" : "1450-1456", "title" : "A Prospective Randomized Study Between Laparoscopic Gastric Banding and Laparoscopic Isolated Sleeve Gastrectomy: Results after 1 and 3 Years", "type" : "article-journal", "volume" : "16" }, "uris" : [ "http://www.mendeley.com/documents/?uuid=4100a05c-842e-4a02-bb35-d05a463b13b8", "http://www.mendeley.com/documents/?uuid=9817f6a3-2a1f-425d-afce-e2db6eb78796" ] } ], "mendeley" : { "formattedCitation" : "&lt;sup&gt;63&lt;/sup&gt;", "plainTextFormattedCitation" : "63", "previouslyFormattedCitation" : "(6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6</w:t>
      </w:r>
      <w:r w:rsidR="001C01B6" w:rsidRPr="00B5545D">
        <w:rPr>
          <w:rFonts w:ascii="Book Antiqua" w:hAnsi="Book Antiqua" w:cs="Times New Roman"/>
          <w:noProof/>
          <w:sz w:val="24"/>
          <w:szCs w:val="24"/>
          <w:vertAlign w:val="superscript"/>
        </w:rPr>
        <w:t>5</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This finding is corroborated by other studies that found 76</w:t>
      </w:r>
      <w:r w:rsidR="00B81484" w:rsidRPr="00B5545D">
        <w:rPr>
          <w:rFonts w:ascii="Book Antiqua" w:hAnsi="Book Antiqua" w:cs="Times New Roman"/>
          <w:sz w:val="24"/>
          <w:szCs w:val="24"/>
        </w:rPr>
        <w:t>%</w:t>
      </w:r>
      <w:r w:rsidRPr="00B5545D">
        <w:rPr>
          <w:rFonts w:ascii="Book Antiqua" w:hAnsi="Book Antiqua" w:cs="Times New Roman"/>
          <w:sz w:val="24"/>
          <w:szCs w:val="24"/>
        </w:rPr>
        <w:t>-80% of patients with preexisting GERD had full resolution of their symptoms beginning as soon as three weeks after surgery, and lasting up to two year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85/03007995.2012.666962", "ISBN" : "0300-7995", "ISSN" : "0300-7995", "PMID" : "22356120", "abstract" : "OBJECTIVE: Bariatric surgery is an effective treatment for the reduction of weight in obese patients (BMI\u2009\u2265\u200940\u2009kg/m(2) or 30\u2009kg/m(2) with \u22651 comorbidities), who are refractory to behavioral and medical therapies. This study examined the effect of the adjustable gastric band (AGB) system on changes in gastroesophageal reflux disease (GERD) and patient-reported outcomes, including measures of quality of life.\\n\\nMETHODS: Two-year interim analysis of patients (N\u2009=\u2009171) in the 5 year, prospective APEX study who reported GERD prior to the AGB procedure. An unrecorded number of hiatal hernia repairs were conducted during the APEX study.\\n\\nRESULTS: At baseline, 171 of 395 patients (43%) reported GERD requiring daily medical therapy. After 2 years, 122 patients had sufficient data to assess outcome (71%). Complete resolution of GERD was reported in 98 patients (80%), improvement in 13 (11%), no change in 9 (7%), and worsening in 2 (2%). Overall, 91% of GERD patients experienced resolution and/or improvement of GERD. Baseline BMI was not significantly different among the GERD response categories (resolved, improved, and stable/worse), p\u2009=\u20090.4581. Mean \u0394BMI and percentage excess weight loss (%EWL) were: -8.8\u2009kg/m(2)/-0.9%, -11.4\u2009kg/m(2)/-53.9%, -6.4\u2009kg/m(2)/-36.1%, and -7.1\u2009kg/m(2)/-31.2%, respectively. There were no significant differences in reductions in BMI or %EWL between responder groups (resolved versus stable/worse \u0394BMI p\u2009=\u20090.1031, %EWL p\u2009=\u20090.0667 OR resolved/improved versus stable/worse \u0394BMI p\u2009=\u20090.0918, %EWL p\u2009=\u20090.0552). After 2 years, resolution or improvement occurred in pre-existing comorbidities: type 2 diabetes (96%), hypertension (91%), hyperlipidemia (77%), obstructive sleep apnea (86%), osteoarthritis (93%), and depression (75%). Patient satisfaction with AGB was assessed as: very satisfied/satisfied (87%), very satisfied (50%), dissatisfied (5.0%). Quality of life measured by the Obesity and Weight-Loss Quality of Life Instrument (GERD patients) significantly improved from baseline.\\n\\nCONCLUSION: Obese patients with GERD had meaningful improvement in patient-reported outcomes with the AGB system. In addition, other obesity-related comorbidities and measures of quality of life improved.", "author" : [ { "dropping-particle" : "", "family" : "Woodman", "given" : "George", "non-dropping-particle" : "", "parse-names" : false, "suffix" : "" }, { "dropping-particle" : "", "family" : "Cywes", "given" : "Robert", "non-dropping-particle" : "", "parse-names" : false, "suffix" : "" }, { "dropping-particle" : "", "family" : "Billy", "given" : "Helmuth", "non-dropping-particle" : "", "parse-names" : false, "suffix" : "" }, { "dropping-particle" : "", "family" : "Montgomery", "given" : "Kevin", "non-dropping-particle" : "", "parse-names" : false, "suffix" : "" }, { "dropping-particle" : "", "family" : "Cornell", "given" : "Christopher", "non-dropping-particle" : "", "parse-names" : false, "suffix" : "" }, { "dropping-particle" : "", "family" : "Okerson", "given" : "Ted", "non-dropping-particle" : "", "parse-names" : false, "suffix" : "" } ], "container-title" : "Current Medical Research and Opinion", "id" : "ITEM-1", "issue" : "4", "issued" : { "date-parts" : [ [ "2012" ] ] }, "page" : "581-589", "title" : "Effect of adjustable gastric banding on changes in gastroesophageal reflux disease (GERD) and quality of life", "type" : "article-journal", "volume" : "28" }, "uris" : [ "http://www.mendeley.com/documents/?uuid=75f6f74b-488b-4dec-8c34-7f4635502da8", "http://www.mendeley.com/documents/?uuid=9c75736d-bc04-42fc-8036-83340291a99d" ] }, { "id" : "ITEM-2", "itemData" : { "DOI" : "10.1381/096089299765552602", "ISBN" : "0960-8923 (Print)", "ISSN" : "09608923", "PMID" : "10638476", "abstract" : "BACKGROUND: Gastroesophageal reflux disease (GERD) is a common condition which is often aggravated by morbid obesity. Lap-Band surgery provides effective weight loss in the morbidly obese. There have been several reports that gastric banding causes or aggravates reflux. The aim of this study was to evaluate the effect of Lap-Band placement on GERD. METHODS: All patients with a significant history of GERD who had a Lap-Band inserted over a 2-year period were evaluated postoperatively to assess any change in impact on reflux. Resolution required absence of reflux symptoms and no anti-reflux drug therapy. RESULTS: There were 48 (16%) of 274 consecutive patients with a significant history of reflux esophagitis requiring regular therapy preoperatively. The median age was 39 (range 23-58) and M:F ratio was 5:43. We confirm a high prevalence of GERD in patients with morbid obesity: 17% with symptoms requiring regular therapy (Community Norm 7%). Total resolution of all reflux symptoms occurred in 36 (76%) patients, improvement in 7 (14%), no change in 3 (6%), and aggravation of symptoms in 2 (4%). Patients with severe and moderate symptoms had similar improvement. Resolution or improvement was reported soon after surgery. CONCLUSION: Rapid and major improvement in symptoms of GERD occurs after Lap-Band placement. The placement of the band probably acts directly to reduce reflux. This result contrasts with reports which have found gastric banding causes or aggravates GERD.", "author" : [ { "dropping-particle" : "", "family" : "Dixon", "given" : "J B", "non-dropping-particle" : "", "parse-names" : false, "suffix" : "" }, { "dropping-particle" : "", "family" : "O'Brien", "given" : "P E", "non-dropping-particle" : "", "parse-names" : false, "suffix" : "" } ], "container-title" : "Obesity surgery", "id" : "ITEM-2", "issue" : "6", "issued" : { "date-parts" : [ [ "1999" ] ] }, "page" : "527-531", "title" : "Gastroesophageal reflux in obesity: the effect of lap-band placement.", "type" : "article-journal", "volume" : "9" }, "uris" : [ "http://www.mendeley.com/documents/?uuid=da2fd86f-c77b-4124-82b0-3259ae86e42d", "http://www.mendeley.com/documents/?uuid=2d61df75-eb9e-4c33-982a-621ab7e9df47" ] } ], "mendeley" : { "formattedCitation" : "&lt;sup&gt;74,75&lt;/sup&gt;", "manualFormatting" : "74,75", "plainTextFormattedCitation" : "74,75", "previouslyFormattedCitation" : "(74,75)"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7</w:t>
      </w:r>
      <w:r w:rsidR="001C01B6" w:rsidRPr="00B5545D">
        <w:rPr>
          <w:rFonts w:ascii="Book Antiqua" w:hAnsi="Book Antiqua" w:cs="Times New Roman"/>
          <w:noProof/>
          <w:sz w:val="24"/>
          <w:szCs w:val="24"/>
          <w:vertAlign w:val="superscript"/>
        </w:rPr>
        <w:t>6</w:t>
      </w:r>
      <w:r w:rsidRPr="00B5545D">
        <w:rPr>
          <w:rFonts w:ascii="Book Antiqua" w:hAnsi="Book Antiqua" w:cs="Times New Roman"/>
          <w:noProof/>
          <w:sz w:val="24"/>
          <w:szCs w:val="24"/>
          <w:vertAlign w:val="superscript"/>
        </w:rPr>
        <w:t>,7</w:t>
      </w:r>
      <w:r w:rsidR="001C01B6" w:rsidRPr="00B5545D">
        <w:rPr>
          <w:rFonts w:ascii="Book Antiqua" w:hAnsi="Book Antiqua" w:cs="Times New Roman"/>
          <w:noProof/>
          <w:sz w:val="24"/>
          <w:szCs w:val="24"/>
          <w:vertAlign w:val="superscript"/>
        </w:rPr>
        <w:t>7</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Other studies have shown objectively that there is a complete resolution of all esophageal lesions by one year follow up</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11695-014-1366-z", "ISSN" : "0960-8923", "author" : [ { "dropping-particle" : "", "family" : "Pilone", "given" : "Vincenzo", "non-dropping-particle" : "", "parse-names" : false, "suffix" : "" }, { "dropping-particle" : "", "family" : "Vitiello", "given" : "Antonio", "non-dropping-particle" : "", "parse-names" : false, "suffix" : "" }, { "dropping-particle" : "", "family" : "Hasani", "given" : "Ariola", "non-dropping-particle" : "", "parse-names" : false, "suffix" : "" }, { "dropping-particle" : "", "family" : "Micco", "given" : "Rosa", "non-dropping-particle" : "Di", "parse-names" : false, "suffix" : "" }, { "dropping-particle" : "", "family" : "Monda", "given" : "Angela", "non-dropping-particle" : "", "parse-names" : false, "suffix" : "" }, { "dropping-particle" : "", "family" : "Izzo", "given" : "Giuliano", "non-dropping-particle" : "", "parse-names" : false, "suffix" : "" }, { "dropping-particle" : "", "family" : "Forestieri", "given" : "Pietro", "non-dropping-particle" : "", "parse-names" : false, "suffix" : "" } ], "container-title" : "Obesity Surgery", "id" : "ITEM-1", "issue" : "2", "issued" : { "date-parts" : [ [ "2014" ] ] }, "page" : "290-294", "title" : "Laparoscopic Adjustable Gastric Banding Outcomes in Patients with Gastroesophageal Reflux Disease or Hiatal Hernia", "type" : "article-journal", "volume" : "25" }, "uris" : [ "http://www.mendeley.com/documents/?uuid=8d64d082-2d1f-4111-be05-f2649e4c5e74", "http://www.mendeley.com/documents/?uuid=0ac3dc3a-a4fc-411f-988e-cfba322ca229" ] } ], "mendeley" : { "formattedCitation" : "&lt;sup&gt;76&lt;/sup&gt;", "manualFormatting" : "76", "plainTextFormattedCitation" : "76", "previouslyFormattedCitation" : "(76)"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7</w:t>
      </w:r>
      <w:r w:rsidR="001C01B6" w:rsidRPr="00B5545D">
        <w:rPr>
          <w:rFonts w:ascii="Book Antiqua" w:hAnsi="Book Antiqua" w:cs="Times New Roman"/>
          <w:noProof/>
          <w:sz w:val="24"/>
          <w:szCs w:val="24"/>
          <w:vertAlign w:val="superscript"/>
        </w:rPr>
        <w:t>8</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B66B40" w:rsidRPr="00B5545D">
        <w:rPr>
          <w:rFonts w:ascii="Book Antiqua" w:hAnsi="Book Antiqua" w:cs="Times New Roman"/>
          <w:sz w:val="24"/>
          <w:szCs w:val="24"/>
        </w:rPr>
        <w:t>,</w:t>
      </w:r>
      <w:r w:rsidRPr="00B5545D">
        <w:rPr>
          <w:rFonts w:ascii="Book Antiqua" w:hAnsi="Book Antiqua" w:cs="Times New Roman"/>
          <w:sz w:val="24"/>
          <w:szCs w:val="24"/>
        </w:rPr>
        <w:t xml:space="preserve"> reduction of total number of reflux episodes, total reflux time, and DeMeester score in 19 mo</w:t>
      </w:r>
      <w:r w:rsidR="00B81484" w:rsidRPr="00B5545D">
        <w:rPr>
          <w:rFonts w:ascii="Book Antiqua" w:hAnsi="Book Antiqua" w:cs="Times New Roman"/>
          <w:sz w:val="24"/>
          <w:szCs w:val="24"/>
          <w:vertAlign w:val="superscript"/>
        </w:rPr>
        <w:t xml:space="preserve"> </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381/096089206778870120", "ISSN" : "09608923", "PMID" : "17132413", "abstract" : "BACKGROUND: Conflicting results regarding the influence of laparoscopic adjustable gastric banding (LAGB) on gastroesophageal reflux disease (GERD) have been published. METHODS: A prospective follow-up study was conducted in 31 patients (male/female 5/26, mean age 44 +/- 11 SD years) with 24-hour pH and manometry recordings, symptom assessment, and upper GI endoscopy. RESULTS: Total number of reflux episodes decreased from a mean value of 44.6 +/- 23.7 SD preoperatively to 22.9 +/- 17.1 postoperatively (P=0.0006), after a median follow-up time of 19 months (range 7-32 months). Total reflux time decreased from 9.5% +/- 6.2% to 3.5% +/- 3.7%, P=0.0009, and DeMeester score decreased from 38.5 +/- 24.9 to 18.6 +/- 20.4, P=0.03. Symptomatic patients decreased from 48.4% preoperatively to 16.1% postoperatively (P=0.01), medication for GERD decreased from 35.5% to 12.9% (P=0.05), and the diagnosis of GERD on 24-hour pH recordings decreased from 77.4% to 37.5% (P=0.01). There were no pouch enlargements seen on upper GI endoscopy. Esophageal motility was unchanged, but 36% of the patients had incomplete relaxation of the lower esophageal sphincter following the operation (P&lt;0.0001). Mean BMI decreased from 46.0 +/- 5.46 to 38.4 +/- 6.45 (P&lt;0.0001), excess weight from 60.0 kg +/- 18.58 kg, 44.9% +/- 6.56% to 38.4 kg +/- 20.27 kg, 28.4% +/- 10.97% (P&lt;0.0001). No association between the postoperative diagnosis of GERD and the amount of weight loss could be found. CONCLUSIONS: The correctly placed gastric band is an effective anti-reflux barrier in the short term. Long-term results have to be awaited.", "author" : [ { "dropping-particle" : "", "family" : "Tolonen", "given" : "Pekka", "non-dropping-particle" : "", "parse-names" : false, "suffix" : "" }, { "dropping-particle" : "", "family" : "Victorzon", "given" : "Mikael", "non-dropping-particle" : "", "parse-names" : false, "suffix" : "" }, { "dropping-particle" : "", "family" : "Niemi", "given" : "Risto", "non-dropping-particle" : "", "parse-names" : false, "suffix" : "" }, { "dropping-particle" : "", "family" : "M\u00e4kel\u00e4", "given" : "Jyrki", "non-dropping-particle" : "", "parse-names" : false, "suffix" : "" } ], "container-title" : "Obesity Surgery", "id" : "ITEM-1", "issue" : "11", "issued" : { "date-parts" : [ [ "2006" ] ] }, "page" : "1469-1474", "title" : "Does gastric banding for morbid obesity reduce or increase gastroesophageal reflux?", "type" : "article-journal", "volume" : "16" }, "uris" : [ "http://www.mendeley.com/documents/?uuid=9cb0332a-7281-4599-b642-27fb7561f075" ] } ], "mendeley" : { "formattedCitation" : "&lt;sup&gt;77&lt;/sup&gt;", "manualFormatting" : "77", "plainTextFormattedCitation" : "77", "previouslyFormattedCitation" : "(77)"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7</w:t>
      </w:r>
      <w:r w:rsidR="001C01B6" w:rsidRPr="00B5545D">
        <w:rPr>
          <w:rFonts w:ascii="Book Antiqua" w:hAnsi="Book Antiqua" w:cs="Times New Roman"/>
          <w:noProof/>
          <w:sz w:val="24"/>
          <w:szCs w:val="24"/>
          <w:vertAlign w:val="superscript"/>
        </w:rPr>
        <w:t>9</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B66B40" w:rsidRPr="00B5545D">
        <w:rPr>
          <w:rFonts w:ascii="Book Antiqua" w:hAnsi="Book Antiqua" w:cs="Times New Roman"/>
          <w:sz w:val="24"/>
          <w:szCs w:val="24"/>
        </w:rPr>
        <w:t>,</w:t>
      </w:r>
      <w:r w:rsidRPr="00B5545D">
        <w:rPr>
          <w:rFonts w:ascii="Book Antiqua" w:hAnsi="Book Antiqua" w:cs="Times New Roman"/>
          <w:sz w:val="24"/>
          <w:szCs w:val="24"/>
        </w:rPr>
        <w:t xml:space="preserve"> and decrease in pathologic reflux s</w:t>
      </w:r>
      <w:r w:rsidR="00B66B40" w:rsidRPr="00B5545D">
        <w:rPr>
          <w:rFonts w:ascii="Book Antiqua" w:hAnsi="Book Antiqua" w:cs="Times New Roman"/>
          <w:sz w:val="24"/>
          <w:szCs w:val="24"/>
        </w:rPr>
        <w:t>ix months after gastric banding</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80</w:t>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p>
    <w:p w14:paraId="702FF6C5" w14:textId="73B792BF" w:rsidR="00B66B40" w:rsidRPr="00B5545D" w:rsidRDefault="00BF057E" w:rsidP="00B81484">
      <w:pPr>
        <w:tabs>
          <w:tab w:val="left" w:pos="8705"/>
        </w:tabs>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lastRenderedPageBreak/>
        <w:t>Although there is some symptom data supporting improvement of pre-existing GERD after three year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381/096089206778869933", "ISSN" : "09608923", "author" : [ { "dropping-particle" : "", "family" : "Himpens", "given" : "Jacques", "non-dropping-particle" : "", "parse-names" : false, "suffix" : "" }, { "dropping-particle" : "", "family" : "Dapri", "given" : "Giovanni", "non-dropping-particle" : "", "parse-names" : false, "suffix" : "" }, { "dropping-particle" : "", "family" : "Cadi\u00e8re", "given" : "Guy", "non-dropping-particle" : "", "parse-names" : false, "suffix" : "" } ], "container-title" : "Obesity Surgery", "id" : "ITEM-1", "issue" : "11", "issued" : { "date-parts" : [ [ "2006" ] ] }, "page" : "1450-1456", "title" : "A Prospective Randomized Study Between Laparoscopic Gastric Banding and Laparoscopic Isolated Sleeve Gastrectomy: Results after 1 and 3 Years", "type" : "article-journal", "volume" : "16" }, "uris" : [ "http://www.mendeley.com/documents/?uuid=4100a05c-842e-4a02-bb35-d05a463b13b8", "http://www.mendeley.com/documents/?uuid=9817f6a3-2a1f-425d-afce-e2db6eb78796" ] }, { "id" : "ITEM-2", "itemData" : { "DOI" : "10.1007/s11695-014-1366-z", "ISSN" : "0960-8923", "author" : [ { "dropping-particle" : "", "family" : "Pilone", "given" : "Vincenzo", "non-dropping-particle" : "", "parse-names" : false, "suffix" : "" }, { "dropping-particle" : "", "family" : "Vitiello", "given" : "Antonio", "non-dropping-particle" : "", "parse-names" : false, "suffix" : "" }, { "dropping-particle" : "", "family" : "Hasani", "given" : "Ariola", "non-dropping-particle" : "", "parse-names" : false, "suffix" : "" }, { "dropping-particle" : "", "family" : "Micco", "given" : "Rosa", "non-dropping-particle" : "Di", "parse-names" : false, "suffix" : "" }, { "dropping-particle" : "", "family" : "Monda", "given" : "Angela", "non-dropping-particle" : "", "parse-names" : false, "suffix" : "" }, { "dropping-particle" : "", "family" : "Izzo", "given" : "Giuliano", "non-dropping-particle" : "", "parse-names" : false, "suffix" : "" }, { "dropping-particle" : "", "family" : "Forestieri", "given" : "Pietro", "non-dropping-particle" : "", "parse-names" : false, "suffix" : "" } ], "container-title" : "Obesity Surgery", "id" : "ITEM-2", "issue" : "2", "issued" : { "date-parts" : [ [ "2014" ] ] }, "page" : "290-294", "title" : "Laparoscopic Adjustable Gastric Banding Outcomes in Patients with Gastroesophageal Reflux Disease or Hiatal Hernia", "type" : "article-journal", "volume" : "25" }, "uris" : [ "http://www.mendeley.com/documents/?uuid=0ac3dc3a-a4fc-411f-988e-cfba322ca229", "http://www.mendeley.com/documents/?uuid=8d64d082-2d1f-4111-be05-f2649e4c5e74" ] } ], "mendeley" : { "formattedCitation" : "&lt;sup&gt;63,76&lt;/sup&gt;", "manualFormatting" : "63,76", "plainTextFormattedCitation" : "63,76", "previouslyFormattedCitation" : "(63,76)"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6</w:t>
      </w:r>
      <w:r w:rsidR="001C01B6" w:rsidRPr="00B5545D">
        <w:rPr>
          <w:rFonts w:ascii="Book Antiqua" w:hAnsi="Book Antiqua" w:cs="Times New Roman"/>
          <w:noProof/>
          <w:sz w:val="24"/>
          <w:szCs w:val="24"/>
          <w:vertAlign w:val="superscript"/>
        </w:rPr>
        <w:t>5</w:t>
      </w:r>
      <w:r w:rsidRPr="00B5545D">
        <w:rPr>
          <w:rFonts w:ascii="Book Antiqua" w:hAnsi="Book Antiqua" w:cs="Times New Roman"/>
          <w:noProof/>
          <w:sz w:val="24"/>
          <w:szCs w:val="24"/>
          <w:vertAlign w:val="superscript"/>
        </w:rPr>
        <w:t>,7</w:t>
      </w:r>
      <w:r w:rsidR="001C01B6" w:rsidRPr="00B5545D">
        <w:rPr>
          <w:rFonts w:ascii="Book Antiqua" w:hAnsi="Book Antiqua" w:cs="Times New Roman"/>
          <w:noProof/>
          <w:sz w:val="24"/>
          <w:szCs w:val="24"/>
          <w:vertAlign w:val="superscript"/>
        </w:rPr>
        <w:t>8</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B66B40" w:rsidRPr="00B5545D">
        <w:rPr>
          <w:rFonts w:ascii="Book Antiqua" w:hAnsi="Book Antiqua" w:cs="Times New Roman"/>
          <w:sz w:val="24"/>
          <w:szCs w:val="24"/>
        </w:rPr>
        <w:t>,</w:t>
      </w:r>
      <w:r w:rsidRPr="00B5545D">
        <w:rPr>
          <w:rFonts w:ascii="Book Antiqua" w:hAnsi="Book Antiqua" w:cs="Times New Roman"/>
          <w:sz w:val="24"/>
          <w:szCs w:val="24"/>
        </w:rPr>
        <w:t xml:space="preserve"> a more significant portion of the available literature suggests a relapse in GERD postoperatively after several years. Measured by the regular use of PPIs, Himpens </w:t>
      </w:r>
      <w:r w:rsidRPr="00B81484">
        <w:rPr>
          <w:rFonts w:ascii="Book Antiqua" w:hAnsi="Book Antiqua" w:cs="Times New Roman"/>
          <w:i/>
          <w:sz w:val="24"/>
          <w:szCs w:val="24"/>
        </w:rPr>
        <w:t>et al</w:t>
      </w:r>
      <w:r w:rsidR="00B81484" w:rsidRPr="00B5545D">
        <w:rPr>
          <w:rFonts w:ascii="Book Antiqua" w:hAnsi="Book Antiqua" w:cs="Times New Roman"/>
          <w:sz w:val="24"/>
          <w:szCs w:val="24"/>
          <w:vertAlign w:val="superscript"/>
        </w:rPr>
        <w:t>[</w:t>
      </w:r>
      <w:r w:rsidR="00B81484" w:rsidRPr="00B5545D">
        <w:rPr>
          <w:rFonts w:ascii="Book Antiqua" w:hAnsi="Book Antiqua" w:cs="Times New Roman"/>
          <w:sz w:val="24"/>
          <w:szCs w:val="24"/>
        </w:rPr>
        <w:fldChar w:fldCharType="begin" w:fldLock="1"/>
      </w:r>
      <w:r w:rsidR="00B81484" w:rsidRPr="00B5545D">
        <w:rPr>
          <w:rFonts w:ascii="Book Antiqua" w:hAnsi="Book Antiqua" w:cs="Times New Roman"/>
          <w:sz w:val="24"/>
          <w:szCs w:val="24"/>
        </w:rPr>
        <w:instrText>ADDIN CSL_CITATION { "citationItems" : [ { "id" : "ITEM-1", "itemData" : { "DOI" : "10.1381/096089206778869933", "ISSN" : "09608923", "author" : [ { "dropping-particle" : "", "family" : "Himpens", "given" : "Jacques", "non-dropping-particle" : "", "parse-names" : false, "suffix" : "" }, { "dropping-particle" : "", "family" : "Dapri", "given" : "Giovanni", "non-dropping-particle" : "", "parse-names" : false, "suffix" : "" }, { "dropping-particle" : "", "family" : "Cadi\u00e8re", "given" : "Guy", "non-dropping-particle" : "", "parse-names" : false, "suffix" : "" } ], "container-title" : "Obesity Surgery", "id" : "ITEM-1", "issue" : "11", "issued" : { "date-parts" : [ [ "2006" ] ] }, "page" : "1450-1456", "title" : "A Prospective Randomized Study Between Laparoscopic Gastric Banding and Laparoscopic Isolated Sleeve Gastrectomy: Results after 1 and 3 Years", "type" : "article-journal", "volume" : "16" }, "uris" : [ "http://www.mendeley.com/documents/?uuid=4100a05c-842e-4a02-bb35-d05a463b13b8", "http://www.mendeley.com/documents/?uuid=9817f6a3-2a1f-425d-afce-e2db6eb78796" ] } ], "mendeley" : { "formattedCitation" : "&lt;sup&gt;63&lt;/sup&gt;", "plainTextFormattedCitation" : "63", "previouslyFormattedCitation" : "(63)" }, "properties" : { "noteIndex" : 0 }, "schema" : "https://github.com/citation-style-language/schema/raw/master/csl-citation.json" }</w:instrText>
      </w:r>
      <w:r w:rsidR="00B81484" w:rsidRPr="00B5545D">
        <w:rPr>
          <w:rFonts w:ascii="Book Antiqua" w:hAnsi="Book Antiqua" w:cs="Times New Roman"/>
          <w:sz w:val="24"/>
          <w:szCs w:val="24"/>
        </w:rPr>
        <w:fldChar w:fldCharType="separate"/>
      </w:r>
      <w:r w:rsidR="00B81484" w:rsidRPr="00B5545D">
        <w:rPr>
          <w:rFonts w:ascii="Book Antiqua" w:hAnsi="Book Antiqua" w:cs="Times New Roman"/>
          <w:noProof/>
          <w:sz w:val="24"/>
          <w:szCs w:val="24"/>
          <w:vertAlign w:val="superscript"/>
        </w:rPr>
        <w:t>65</w:t>
      </w:r>
      <w:r w:rsidR="00B81484" w:rsidRPr="00B5545D">
        <w:rPr>
          <w:rFonts w:ascii="Book Antiqua" w:hAnsi="Book Antiqua" w:cs="Times New Roman"/>
          <w:sz w:val="24"/>
          <w:szCs w:val="24"/>
        </w:rPr>
        <w:fldChar w:fldCharType="end"/>
      </w:r>
      <w:r w:rsidR="00B81484"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record 20.5% of </w:t>
      </w:r>
      <w:r w:rsidRPr="00B81484">
        <w:rPr>
          <w:rFonts w:ascii="Book Antiqua" w:hAnsi="Book Antiqua" w:cs="Times New Roman"/>
          <w:i/>
          <w:sz w:val="24"/>
          <w:szCs w:val="24"/>
        </w:rPr>
        <w:t>de novo</w:t>
      </w:r>
      <w:r w:rsidRPr="00B5545D">
        <w:rPr>
          <w:rFonts w:ascii="Book Antiqua" w:hAnsi="Book Antiqua" w:cs="Times New Roman"/>
          <w:sz w:val="24"/>
          <w:szCs w:val="24"/>
        </w:rPr>
        <w:t xml:space="preserve"> GERD by three years post-op</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In a study by Gutschow with frequent follow up out to 84 mo after gastric banding, one year marked the pivotal point after which the initial improvement of pre-existing heartburn symptoms reversed. At three to four years after gastric banding, pathologic reflux rates became significant on endoscopy</w:t>
      </w:r>
      <w:r w:rsidR="00B66B40" w:rsidRPr="00B5545D">
        <w:rPr>
          <w:rFonts w:ascii="Book Antiqua" w:hAnsi="Book Antiqua" w:cs="Times New Roman"/>
          <w:sz w:val="24"/>
          <w:szCs w:val="24"/>
        </w:rPr>
        <w:t xml:space="preserve"> and with pH-metry</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81</w:t>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00B66B40" w:rsidRPr="00B5545D">
        <w:rPr>
          <w:rFonts w:ascii="Book Antiqua" w:hAnsi="Book Antiqua" w:cs="Times New Roman"/>
          <w:sz w:val="24"/>
          <w:szCs w:val="24"/>
        </w:rPr>
        <w:t xml:space="preserve"> </w:t>
      </w:r>
    </w:p>
    <w:p w14:paraId="4E2E6D05" w14:textId="13CD82FB" w:rsidR="00BF057E" w:rsidRPr="00B5545D" w:rsidRDefault="00BF057E" w:rsidP="00B81484">
      <w:pPr>
        <w:tabs>
          <w:tab w:val="left" w:pos="8705"/>
        </w:tabs>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The anti-reflux effect of the band is thought to be related to augmentation of the LES by creating a longer intraabdominal pressure zone, as well as prevention of hiatal herniation by creating a physical barrier below the diaphragm</w:t>
      </w:r>
      <w:r w:rsidR="00B66B40"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80</w:t>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However, this is likely ultimately outweighed in the majority of patients by several potential negative effects of the band on esophageal reflux </w:t>
      </w:r>
      <w:r w:rsidR="00B81484">
        <w:rPr>
          <w:rFonts w:ascii="Book Antiqua" w:hAnsi="Book Antiqua" w:cs="Times New Roman"/>
          <w:sz w:val="24"/>
          <w:szCs w:val="24"/>
        </w:rPr>
        <w:t>disease.</w:t>
      </w:r>
    </w:p>
    <w:p w14:paraId="6F3AAE64" w14:textId="213A9DD8" w:rsidR="00BF057E" w:rsidRPr="00B5545D" w:rsidRDefault="00BF057E" w:rsidP="00B81484">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The incidence of esophageal dilation after gastric banding is significant and can worsen GERD postoperatively. Although one study showed no correlation to percent excess weight loss, the majority of the patients with esophageal dilation after banding were symptomatic with emesis and GERD-like symptoms</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07-9651-8", "ISBN" : "0046400796518", "ISSN" : "0930-2794", "PMID" : "18027041", "abstract" : "BACKGROUND: Esophageal dilation can occur after laparoscopic adjustable gastric banding (LAGB). There are few studies in the literature that describe the outcomes of patients with esophageal dilation. The aim of this article is to evaluate weight loss and symptomatic outcome in patients with esophageal dilation after LAGB. METHODS: We performed a retrospective chart review of all LAGBs performed at Columbia University Medical Center from March 2001 to December 2006. Patients with barium swallow (BaSw) at 1 year after surgery were evaluated for esophageal diameter. A diameter of 35 mm or greater was considered to be dilated. Data collected before surgery and at 6 months and 1, 2 and 3 years after surgery were weight, body mass index (BMI), status of co-morbidities, eating parameters, and esophageal dilation as evaluated by BaSw. RESULTS: Of 440 patients, 121 had follow-up with a clinic visit and BaSw performed at 1 year. Seventeen patients (10 women and 7 men) (14%) were found to have esophageal dilation with an average diameter of 40.9 +/- 4.6 mm. There were no significant differences in percent of excess weight lost at any time point; however, GERD symptoms and emesis were more frequent in patients with dilated esophagus than in those without dilation. Intolerance of bread, rice, meat, and pasta was not different at any time during the study. CONCLUSIONS: In our experience the incidence of esophageal dilation at 1 year after LAGB was 14%. The presence of dilation did not affect percent excess weight loss (%EWL). GERD symptoms and emesis are more frequent in patients who develop esophageal dilation.", "author" : [ { "dropping-particle" : "", "family" : "Milone", "given" : "L", "non-dropping-particle" : "", "parse-names" : false, "suffix" : "" }, { "dropping-particle" : "", "family" : "Daud", "given" : "a", "non-dropping-particle" : "", "parse-names" : false, "suffix" : "" }, { "dropping-particle" : "", "family" : "Durak", "given" : "E", "non-dropping-particle" : "", "parse-names" : false, "suffix" : "" }, { "dropping-particle" : "", "family" : "Olivero-Rivera", "given" : "L", "non-dropping-particle" : "", "parse-names" : false, "suffix" : "" }, { "dropping-particle" : "", "family" : "Schrope", "given" : "B", "non-dropping-particle" : "", "parse-names" : false, "suffix" : "" }, { "dropping-particle" : "", "family" : "Inabnet", "given" : "W B", "non-dropping-particle" : "", "parse-names" : false, "suffix" : "" }, { "dropping-particle" : "", "family" : "Davis", "given" : "D", "non-dropping-particle" : "", "parse-names" : false, "suffix" : "" }, { "dropping-particle" : "", "family" : "Bessler", "given" : "M", "non-dropping-particle" : "", "parse-names" : false, "suffix" : "" } ], "container-title" : "Surgical endoscopy", "id" : "ITEM-1", "issue" : "6", "issued" : { "date-parts" : [ [ "2008" ] ] }, "page" : "1482-1486", "title" : "Esophageal dilation after laparoscopic adjustable gastric banding.", "type" : "article-journal", "volume" : "22" }, "uris" : [ "http://www.mendeley.com/documents/?uuid=8ece806a-9125-40ab-ac96-da5c733565af", "http://www.mendeley.com/documents/?uuid=5ecb19c3-07c0-4e3b-aab8-0399d9e62c2f" ] } ], "mendeley" : { "formattedCitation" : "&lt;sup&gt;80&lt;/sup&gt;", "plainTextFormattedCitation" : "80", "previouslyFormattedCitation" : "(80)"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8</w:t>
      </w:r>
      <w:r w:rsidR="001C01B6" w:rsidRPr="00B5545D">
        <w:rPr>
          <w:rFonts w:ascii="Book Antiqua" w:hAnsi="Book Antiqua" w:cs="Times New Roman"/>
          <w:noProof/>
          <w:sz w:val="24"/>
          <w:szCs w:val="24"/>
          <w:vertAlign w:val="superscript"/>
        </w:rPr>
        <w:t>2</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It is thought that the inflated band reduces transstomal flow by narrowing the esophageal outlet, leading to reduced esophageal clearance, stasis of ingested food and refluxed material, and exerting physical expansion of the distal esophagus. Another plausible mechanism of esophageal dilation is through incomplete LES relaxation and increased LES pressures, which causes impairment of esophageal body function and esophageal dilation. The finding that deflation or removal of the gastric band reverses the dilation implicates the band as a causative factor in esophageal dilation</w:t>
      </w:r>
      <w:r w:rsidR="00B66B40"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97/SLA.0b013e318206843e", "ISSN" : "0003-4932", "PMID" : "21169806", "abstract" : "OBJECTIVE: To evaluate the effects of laparoscopic adjustable gastric banding (LAGB) on esophageal dysfunction over the long term in a prospective study, based on a 12-year experience.\n\nBACKGROUND: Esophageal motility disorders and dilatation after LAGB have been reported. However, only a few studies present long-term follow-up data.\n\nMETHODS: Between June 1998 and June 2009, all patients with implantation of a LAGB were enrolled in a prospective clinical trial including a yearly barium swallow. Esophageal motility disorders were recorded and classified over the period. An esophageal diameter of 35 mm or greater was considered dilated.\n\nRESULTS: Laparoscopic adjustable gastric banding was performed in 167 patients (120 females and 47 males) with a mean age of 40.1\u00b15.2 years. Overall patient follow-up was 94%. Esophageal dysmotility disorders were found in 108 patients (68.8% of patients followed). Esophageal dilatation occurred in 40 patients (25.5%)with a mean esophageal diameter of 47.3\u00b16.9 mm(35.0\u201394.6) after a follow-up of 73.8 \u00b1 6.8 months (36\u2013120) compared with 26.2\u00b1 2.8 mm (18.3\u201334.2) in patients without dilatation (diameter of &lt;35 mm)(P &lt; 0.01). Thirty-four patients suffered from stage III dilatation (band deflation necessary) and 6 from stage IV (major achalasia-like dilatation, band removal mandatory). In 29 patients, upper endoscopy was carried out because of heartburn/dysphagia. In 18 patients, the endoscopy was normal; 9 patients suffered from gastroesophageal reflux disease, 1 from a stenosis, and 1 from a hiatus hernia.\n\nCONCLUSIONS: This study demonstrates that esophageal motility disorders after LAGB are frequent, poorly appreciated complications. Despite adequate excess weight loss, LAGB should probably not be considered the procedure of first choice and should be performed only in selected cases until reliable criteria for patients with a low risk for the procedure's long-term complications are developed.", "author" : [ { "dropping-particle" : "", "family" : "Naef", "given" : "Markus", "non-dropping-particle" : "", "parse-names" : false, "suffix" : "" }, { "dropping-particle" : "", "family" : "Mouton", "given" : "Wolfgang G.", "non-dropping-particle" : "", "parse-names" : false, "suffix" : "" }, { "dropping-particle" : "", "family" : "Naef", "given" : "Ursula", "non-dropping-particle" : "", "parse-names" : false, "suffix" : "" }, { "dropping-particle" : "", "family" : "Weg", "given" : "Boudewijn", "non-dropping-particle" : "van der", "parse-names" : false, "suffix" : "" }, { "dropping-particle" : "", "family" : "Maddern", "given" : "Guy J.", "non-dropping-particle" : "", "parse-names" : false, "suffix" : "" }, { "dropping-particle" : "", "family" : "Wagner", "given" : "Hans E.", "non-dropping-particle" : "", "parse-names" : false, "suffix" : "" } ], "container-title" : "Annals of Surgery", "id" : "ITEM-1", "issue" : "2", "issued" : { "date-parts" : [ [ "2011", "2" ] ] }, "page" : "285-290", "title" : "Esophageal Dysmotility Disorders After Laparoscopic Gastric Banding\u2014An Underestimated Complication", "type" : "article-journal", "volume" : "253" }, "uris" : [ "http://www.mendeley.com/documents/?uuid=9993c186-7bdb-4bd9-ba09-db4f199b8e63", "http://www.mendeley.com/documents/?uuid=583ce1e4-6226-4b8f-bb7f-48591dd28726" ] } ], "mendeley" : { "formattedCitation" : "&lt;sup&gt;81&lt;/sup&gt;", "plainTextFormattedCitation" : "81", "previouslyFormattedCitation" : "(8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8</w:t>
      </w:r>
      <w:r w:rsidR="001C01B6"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Klaus </w:t>
      </w:r>
      <w:r w:rsidRPr="00B81484">
        <w:rPr>
          <w:rFonts w:ascii="Book Antiqua" w:hAnsi="Book Antiqua" w:cs="Times New Roman"/>
          <w:i/>
          <w:sz w:val="24"/>
          <w:szCs w:val="24"/>
        </w:rPr>
        <w:t>et al</w:t>
      </w:r>
      <w:r w:rsidR="00B81484" w:rsidRPr="00B5545D">
        <w:rPr>
          <w:rFonts w:ascii="Book Antiqua" w:hAnsi="Book Antiqua" w:cs="Times New Roman"/>
          <w:sz w:val="24"/>
          <w:szCs w:val="24"/>
          <w:vertAlign w:val="superscript"/>
        </w:rPr>
        <w:t>[</w:t>
      </w:r>
      <w:r w:rsidR="00B81484" w:rsidRPr="00B5545D">
        <w:rPr>
          <w:rFonts w:ascii="Book Antiqua" w:hAnsi="Book Antiqua" w:cs="Times New Roman"/>
          <w:sz w:val="24"/>
          <w:szCs w:val="24"/>
        </w:rPr>
        <w:fldChar w:fldCharType="begin" w:fldLock="1"/>
      </w:r>
      <w:r w:rsidR="00B81484" w:rsidRPr="00B5545D">
        <w:rPr>
          <w:rFonts w:ascii="Book Antiqua" w:hAnsi="Book Antiqua" w:cs="Times New Roman"/>
          <w:sz w:val="24"/>
          <w:szCs w:val="24"/>
        </w:rPr>
        <w:instrText>ADDIN CSL_CITATION { "citationItems" : [ { "id" : "ITEM-1", "itemData" : { "DOI" : "10.1001/archsurg.141.3.247", "ISSN" : "0004-0010", "PMID" : "16549689", "abstract" : "HYPOTHESIS: Preexisting gastroesophageal reflux disease (GERD) and esophageal motility disorders may affect the outcome of laparoscopic adjustable gastric banding (AGB).\n\nDESIGN: Prospective cohort study.\n\nSETTING: Tertiary referral center.\n\nPATIENTS: Between January 1, 1996, and December 31, 2002, AGB procedures were performed in 587 patients (mean body mass index, 46.7 [calculated as weight in kilograms divided by the square of height in meters]). The study population was composed of patients with preoperative GERD (assessed by a symptom-score questionnaire) and was divided into group 1 (those with preoperative GERD symptoms only) and group 2 (those with preoperative and postoperative GERD symptoms).\n\nINTERVENTIONS: Laparoscopic AGB was performed according to the pars-flaccida technique.\n\nMAIN OUTCOME MEASURES: All patients underwent preoperative and annual postoperative symptom scoring, endoscopy, esophageal barium swallow tests, esophageal manometry, and 24-hour pH monitoring.\n\nRESULTS: Mean follow-up time was 33 months (range, 12-49 months). A total of 164 patients (27.9%) were diagnosed as having preoperative GERD symptoms. In 112 (68.3%) of these patients GERD symptoms vanished postoperatively (group 1), whereas 52 patients (31.7%) remained symptomatic after undergoing laparoscopic AGB implantation (group 2). Preoperatively, group 2 patients showed significantly poorer esophageal body motility compared with group 1 patients (20.8% vs 12.8% defective propagations; P = .007). In group 2 the mean symptom scores for dysphagia (0.4 vs 0.9) and regurgitation (0.6 vs 1.4) deteriorated significantly following laparoscopic AGB implantation, respectively. Eighteen patients (34.6%) in group 2 developed esophageal dilatation.\n\nCONCLUSIONS: Adjustable gastric banding provides a sufficient antireflux barrier in most of the obese patients with GERD. However, in patients with preoperatively defective esophageal body motility, AGB may aggravate GERD symptoms and esophageal dilatation. Alternative bariatric surgical procedures should be considered in these patients.", "author" : [ { "dropping-particle" : "", "family" : "Klaus", "given" : "Alexander", "non-dropping-particle" : "", "parse-names" : false, "suffix" : "" }, { "dropping-particle" : "", "family" : "Gruber", "given" : "Ingrid", "non-dropping-particle" : "", "parse-names" : false, "suffix" : "" }, { "dropping-particle" : "", "family" : "Wetscher", "given" : "Gerold", "non-dropping-particle" : "", "parse-names" : false, "suffix" : "" }, { "dropping-particle" : "", "family" : "Nehoda", "given" : "Hermann", "non-dropping-particle" : "", "parse-names" : false, "suffix" : "" }, { "dropping-particle" : "", "family" : "Aigner", "given" : "Franz", "non-dropping-particle" : "", "parse-names" : false, "suffix" : "" }, { "dropping-particle" : "", "family" : "Peer", "given" : "Regina", "non-dropping-particle" : "", "parse-names" : false, "suffix" : "" }, { "dropping-particle" : "", "family" : "Margreiter", "given" : "Raimund", "non-dropping-particle" : "", "parse-names" : false, "suffix" : "" }, { "dropping-particle" : "", "family" : "Weiss", "given" : "Helmut", "non-dropping-particle" : "", "parse-names" : false, "suffix" : "" } ], "container-title" : "Archives of surgery (Chicago, Ill. : 1960)", "id" : "ITEM-1", "issue" : "3", "issued" : { "date-parts" : [ [ "2006", "3" ] ] }, "page" : "247-51", "title" : "Prevalent esophageal body motility disorders underlie aggravation of GERD symptoms in morbidly obese patients following adjustable gastric banding.", "type" : "article-journal", "volume" : "141" }, "uris" : [ "http://www.mendeley.com/documents/?uuid=88ab266b-4618-43dd-90e8-508b98996a98", "http://www.mendeley.com/documents/?uuid=0e27b9e4-ace0-49b1-aeaa-cf015917d5fc" ] } ], "mendeley" : { "formattedCitation" : "&lt;sup&gt;82&lt;/sup&gt;", "plainTextFormattedCitation" : "82", "previouslyFormattedCitation" : "(82)" }, "properties" : { "noteIndex" : 0 }, "schema" : "https://github.com/citation-style-language/schema/raw/master/csl-citation.json" }</w:instrText>
      </w:r>
      <w:r w:rsidR="00B81484" w:rsidRPr="00B5545D">
        <w:rPr>
          <w:rFonts w:ascii="Book Antiqua" w:hAnsi="Book Antiqua" w:cs="Times New Roman"/>
          <w:sz w:val="24"/>
          <w:szCs w:val="24"/>
        </w:rPr>
        <w:fldChar w:fldCharType="separate"/>
      </w:r>
      <w:r w:rsidR="00B81484" w:rsidRPr="00B5545D">
        <w:rPr>
          <w:rFonts w:ascii="Book Antiqua" w:hAnsi="Book Antiqua" w:cs="Times New Roman"/>
          <w:noProof/>
          <w:sz w:val="24"/>
          <w:szCs w:val="24"/>
          <w:vertAlign w:val="superscript"/>
        </w:rPr>
        <w:t>84</w:t>
      </w:r>
      <w:r w:rsidR="00B81484" w:rsidRPr="00B5545D">
        <w:rPr>
          <w:rFonts w:ascii="Book Antiqua" w:hAnsi="Book Antiqua" w:cs="Times New Roman"/>
          <w:sz w:val="24"/>
          <w:szCs w:val="24"/>
        </w:rPr>
        <w:fldChar w:fldCharType="end"/>
      </w:r>
      <w:r w:rsidR="00B81484"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discovered in a prospective cohort study that those patients who remained symptomatic from GERD after gastric banding had a significantly poorer esophageal body motility preoperatively, suggesting that preoperative esophageal dysmotility may</w:t>
      </w:r>
      <w:r w:rsidR="00125677" w:rsidRPr="00B5545D">
        <w:rPr>
          <w:rFonts w:ascii="Book Antiqua" w:hAnsi="Book Antiqua" w:cs="Times New Roman"/>
          <w:sz w:val="24"/>
          <w:szCs w:val="24"/>
        </w:rPr>
        <w:t xml:space="preserve"> aggravate GERD postoperatively.</w:t>
      </w:r>
      <w:r w:rsidRPr="00B5545D">
        <w:rPr>
          <w:rFonts w:ascii="Book Antiqua" w:hAnsi="Book Antiqua" w:cs="Times New Roman"/>
          <w:sz w:val="24"/>
          <w:szCs w:val="24"/>
        </w:rPr>
        <w:t xml:space="preserve"> Lastly, cases of complete esophageal aperistalsis, or pseudoachalasia, have been reported in six patients who were referred for dysphagia or </w:t>
      </w:r>
      <w:r w:rsidRPr="00B5545D">
        <w:rPr>
          <w:rFonts w:ascii="Book Antiqua" w:hAnsi="Book Antiqua" w:cs="Times New Roman"/>
          <w:sz w:val="24"/>
          <w:szCs w:val="24"/>
        </w:rPr>
        <w:lastRenderedPageBreak/>
        <w:t>heartburn after gastric banding, and were shown to be only potentially reversible with d</w:t>
      </w:r>
      <w:r w:rsidR="00125677" w:rsidRPr="00B5545D">
        <w:rPr>
          <w:rFonts w:ascii="Book Antiqua" w:hAnsi="Book Antiqua" w:cs="Times New Roman"/>
          <w:sz w:val="24"/>
          <w:szCs w:val="24"/>
        </w:rPr>
        <w:t>eflation or removal of the band</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97/MCG.0b013e318226ae14", "ISSN" : "1539-2031", "PMID" : "21778895", "abstract" : "BACKGROUND: Although esophageal dilation after laparoscopic adjustable gastric banding (LAGB) has been reported, the effect of banding on esophageal peristalsis, including the development of aperistalsis and its potential reversibility, have received only little attention.\n\nGOALS: Our aim was to report our experience with 6 patients who developed manometric evidence of esophageal aperistalsis after LAGB.\n\nSTUDY: We retrospectively reviewed the clinical, manometric, and radiologic data of 6 patients referred between September 2005 and June 2007 to our Center for Esophageal Disease for evaluation of dysphagia or heartburn that developed after LAGB, and in whom manometric studies showed aperistalsis. Patients had the fluid in the band completely removed (N=5) or had the band removed (N=1). Reversibility of esophageal aperistalsis was then assessed. Clinical follow-up was obtained from 2009 to early 2010.\n\nRESULTS: Six patients (all female, age range, 37 to 55 y old) were evaluated because of dysphagia or heartburn after LAGB and had complete aperistalsis on manometry. Five of the 6 patients had manometry after removal of all the fluid from the band (N=4) or after surgical removal of the band (N=1). Two patients had partial return of peristalsis, 1 had normal peristalsis, and 2 others had continued aperistalsis but did show clinical improvement. Another patient had improvement of radiologic esophageal dilation but declined repeat manometry.\n\nCONCLUSIONS: LAGB can cause an achalasia-like esophageal aperistalsis that may be reversible. Gastroenterologists caring for bariatric patients need be aware of this pseudoachalasia, as the treatment of such patients differs from those with primary achalasia.", "author" : [ { "dropping-particle" : "", "family" : "Khan", "given" : "Abraham", "non-dropping-particle" : "", "parse-names" : false, "suffix" : "" }, { "dropping-particle" : "", "family" : "Ren-Fielding", "given" : "Christine", "non-dropping-particle" : "", "parse-names" : false, "suffix" : "" }, { "dropping-particle" : "", "family" : "Traube", "given" : "Morris", "non-dropping-particle" : "", "parse-names" : false, "suffix" : "" } ], "container-title" : "Journal of clinical gastroenterology", "id" : "ITEM-1", "issue" : "9", "issued" : { "date-parts" : [ [ "2011", "10" ] ] }, "page" : "775-9", "title" : "Potentially reversible pseudoachalasia after laparoscopic adjustable gastric banding.", "type" : "article-journal", "volume" : "45" }, "uris" : [ "http://www.mendeley.com/documents/?uuid=777b52fe-c77f-47fa-a0c0-ff9e4b83ea04", "http://www.mendeley.com/documents/?uuid=a0a1ef0b-ed07-4123-b94a-c1358187040f" ] } ], "mendeley" : { "formattedCitation" : "&lt;sup&gt;83&lt;/sup&gt;", "plainTextFormattedCitation" : "83", "previouslyFormattedCitation" : "(8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8</w:t>
      </w:r>
      <w:r w:rsidR="001C01B6" w:rsidRPr="00B5545D">
        <w:rPr>
          <w:rFonts w:ascii="Book Antiqua" w:hAnsi="Book Antiqua" w:cs="Times New Roman"/>
          <w:noProof/>
          <w:sz w:val="24"/>
          <w:szCs w:val="24"/>
          <w:vertAlign w:val="superscript"/>
        </w:rPr>
        <w:t>5</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Overall, esophageal dysmotility, a relatively common postoperative complication from laparoscopic banding, can either worsen GERD or sympt</w:t>
      </w:r>
      <w:r w:rsidR="00B81484">
        <w:rPr>
          <w:rFonts w:ascii="Book Antiqua" w:hAnsi="Book Antiqua" w:cs="Times New Roman"/>
          <w:sz w:val="24"/>
          <w:szCs w:val="24"/>
        </w:rPr>
        <w:t>oms suggestive of the illness.</w:t>
      </w:r>
    </w:p>
    <w:p w14:paraId="1398B00A" w14:textId="60C62402" w:rsidR="00BF057E" w:rsidRPr="00B5545D" w:rsidRDefault="00BF057E" w:rsidP="00B81484">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Pouch formation after gastric banding has also been found to be a major determinant in pathologic reflux, esophagitis, and use of antireflux medication. Inaccurate placement of the band is thought to be the primary cause of early pouch dilation, via tunneling of the band through the omental</w:t>
      </w:r>
      <w:r w:rsidR="00125677" w:rsidRPr="00B5545D">
        <w:rPr>
          <w:rFonts w:ascii="Book Antiqua" w:hAnsi="Book Antiqua" w:cs="Times New Roman"/>
          <w:sz w:val="24"/>
          <w:szCs w:val="24"/>
        </w:rPr>
        <w:t xml:space="preserve"> bursa and subsequent migration</w:t>
      </w:r>
      <w:r w:rsidR="00125677" w:rsidRPr="00B5545D">
        <w:rPr>
          <w:rFonts w:ascii="Book Antiqua" w:hAnsi="Book Antiqua" w:cs="Times New Roman"/>
          <w:sz w:val="24"/>
          <w:szCs w:val="24"/>
          <w:vertAlign w:val="superscript"/>
        </w:rPr>
        <w:t>[</w:t>
      </w:r>
      <w:r w:rsidR="001C01B6" w:rsidRPr="00B5545D">
        <w:rPr>
          <w:rFonts w:ascii="Book Antiqua" w:hAnsi="Book Antiqua" w:cs="Times New Roman"/>
          <w:sz w:val="24"/>
          <w:szCs w:val="24"/>
          <w:vertAlign w:val="superscript"/>
        </w:rPr>
        <w:t>80</w:t>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Late pouch dilation, however, is likely the result of inclusion of fundus above the band, and eventual dilation of the proximal pouch. Unlike esophageal dilation, pouch formation is often irreversible with deflation of the band, and can lead to dangerous complications such as infarction of the dilated pouch. The mechanism through which an enlarged proximal pouch causes increased reflux is similar to the mechanism of hiatal hernias, in which a reservoir for holding ingested food is created, causing frequent regurgitation</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ISSN" : "1071-5517", "PMID" : "12152154", "abstract" : "In a remarkably short time, Laparoscopic Adjustable Gastric Banding (LAGB) has become a common operation for morbid obesity in Europe and elsewhere. More than 70,000 such procedures have been performed in recent years. We used LAGB as a routine treatment for morbid obesity in 90 patients between 1994 and 1996. We agree with other authors that LAGB is the least invasive of all gastric restrictive procedures, resulting in a low perioperative mortality and morbidity. The weight loss appears to be similar to that obtained by vertical banded gastroplasty (VBG). However, our long-term follow-up studies, including endoscopic examinations, as well as recent data in the literature also indicate a number of significant problems with LAGB. Patient discomfort occurs frequently in the postoperative course. When questioned according to a standardized protocol 2 years after surgery, every other patient in our series admitted heartburn and acid regurgitation. Regular endoscopic surveillance revealed a prevalence of erosive esophagitis of 44%. After a median follow-up of 7 years, 58% of the patients had been reoperated on, almost always with excision of the banding system and conversion to Roux-en-Y gastric bypass (RYGBP). The reasons for reoperation were esophagitis, band erosion, pouch dilatation, leakage from the balloon, and esophageal dilatation, complications that also have been described in several recent papers in the literature. Our prediction is that LAGB will not stand the test of time.", "author" : [ { "dropping-particle" : "", "family" : "Gustavsson", "given" : "Sven", "non-dropping-particle" : "", "parse-names" : false, "suffix" : "" }, { "dropping-particle" : "", "family" : "Westling", "given" : "Agneta", "non-dropping-particle" : "", "parse-names" : false, "suffix" : "" } ], "container-title" : "Seminars in laparoscopic surgery", "id" : "ITEM-1", "issue" : "2", "issued" : { "date-parts" : [ [ "2002", "7" ] ] }, "page" : "115-24", "title" : "Laparoscopic adjustable gastric banding: complications and side effects responsible for the poor long-term outcome.", "type" : "article-journal", "volume" : "9" }, "uris" : [ "http://www.mendeley.com/documents/?uuid=3f5b8041-6d47-4f2c-89a9-a13e5d67bb46", "http://www.mendeley.com/documents/?uuid=86a51b3a-81df-4177-9c01-46b7b342f68b" ] } ], "mendeley" : { "formattedCitation" : "&lt;sup&gt;84&lt;/sup&gt;", "plainTextFormattedCitation" : "84", "previouslyFormattedCitation" : "(84)"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8</w:t>
      </w:r>
      <w:r w:rsidR="00597F8E" w:rsidRPr="00B5545D">
        <w:rPr>
          <w:rFonts w:ascii="Book Antiqua" w:hAnsi="Book Antiqua" w:cs="Times New Roman"/>
          <w:noProof/>
          <w:sz w:val="24"/>
          <w:szCs w:val="24"/>
          <w:vertAlign w:val="superscript"/>
        </w:rPr>
        <w:t>6</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Due to the tight stenosis created by the band, refluxate can follow the path of least resistance into the esophagus</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ISSN" : "0003-4932", "PMID" : "9671066", "abstract" : "OBJECTIVE: To compare gastric banding (GB) and vertical banded gastroplasty (VBG) with respect to postsurgical gastroesophageal reflux (GER) and to investigate the role of preexisting hiatus hernia. SUMMARY BACKGROUND DATA: GB and VBG have for a long time been used in the treatment of morbidly obese patients. The introduction of laparoscopic techniques has renewed the interest in these operations. The long-term results after GB have, however, been poor. VBG was suggested to have antireflux properties because it involves repositioning and retaining the gastroesophageal junction within the abdomen and constructing an elongated intraabdominal tube. METHODS: Forty-three morbidly obese patients accepted for GB or VBG were evaluated for GER before and at regular intervals after surgery. All patients were questioned about adverse symptoms and need for antireflux medication. Both before and after surgery, 24-hour pH measurement and upper gastrointestinal endoscopies were performed. RESULTS: The prevalence of heartburn and acid regurgitation among patients treated with GB increased from 14% and 13% to 63% and 69%, respectively. Heartburn and acid regurgitation were present before surgery in 32% and 23% of patients treated with VBG, percentages unchanged by the procedure. The 24-hour reflux time increased significantly from 6.4% to 30.9% in patients treated with GB but was essentially unchanged in patients treated with VBG. The prevalence of esophagitis after GB and VBG was 75% and 20%. Acid inhibitors were needed in 81% of patients after GB and 29% of patients after VBG. CONCLUSIONS: The prevalence of GER was unchanged by VBG, but VBG did not demonstrate antireflux properties. The incidence of GER increased markedly after GB.", "author" : [ { "dropping-particle" : "", "family" : "Ovreb\u00f8", "given" : "K K", "non-dropping-particle" : "", "parse-names" : false, "suffix" : "" }, { "dropping-particle" : "", "family" : "Hatlebakk", "given" : "J G", "non-dropping-particle" : "", "parse-names" : false, "suffix" : "" }, { "dropping-particle" : "", "family" : "Viste", "given" : "a", "non-dropping-particle" : "", "parse-names" : false, "suffix" : "" }, { "dropping-particle" : "", "family" : "Bass\u00f8e", "given" : "H H", "non-dropping-particle" : "", "parse-names" : false, "suffix" : "" }, { "dropping-particle" : "", "family" : "Svanes", "given" : "K", "non-dropping-particle" : "", "parse-names" : false, "suffix" : "" } ], "container-title" : "Annals of surgery", "id" : "ITEM-1", "issue" : "1", "issued" : { "date-parts" : [ [ "1998" ] ] }, "page" : "51-58", "title" : "Gastroesophageal reflux in morbidly obese patients treated with gastric banding or vertical banded gastroplasty.", "type" : "article-journal", "volume" : "228" }, "uris" : [ "http://www.mendeley.com/documents/?uuid=3fd19600-94df-41d3-b43d-eeddd745da1f", "http://www.mendeley.com/documents/?uuid=2e405e74-448b-4787-962d-97940baca843" ] } ], "mendeley" : { "formattedCitation" : "&lt;sup&gt;85&lt;/sup&gt;", "plainTextFormattedCitation" : "85", "previouslyFormattedCitation" : "(85)"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8</w:t>
      </w:r>
      <w:r w:rsidR="00597F8E" w:rsidRPr="00B5545D">
        <w:rPr>
          <w:rFonts w:ascii="Book Antiqua" w:hAnsi="Book Antiqua" w:cs="Times New Roman"/>
          <w:noProof/>
          <w:sz w:val="24"/>
          <w:szCs w:val="24"/>
          <w:vertAlign w:val="superscript"/>
        </w:rPr>
        <w:t>7</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w:t>
      </w:r>
    </w:p>
    <w:p w14:paraId="63A61D7D" w14:textId="00D961DC" w:rsidR="00BF057E" w:rsidRPr="00B5545D" w:rsidRDefault="00BF057E" w:rsidP="00B81484">
      <w:pPr>
        <w:spacing w:after="0" w:line="360" w:lineRule="auto"/>
        <w:ind w:firstLineChars="100" w:firstLine="240"/>
        <w:contextualSpacing/>
        <w:jc w:val="both"/>
        <w:rPr>
          <w:rFonts w:ascii="Book Antiqua" w:hAnsi="Book Antiqua" w:cs="Times New Roman"/>
          <w:sz w:val="24"/>
          <w:szCs w:val="24"/>
        </w:rPr>
      </w:pPr>
      <w:r w:rsidRPr="00B5545D">
        <w:rPr>
          <w:rFonts w:ascii="Book Antiqua" w:hAnsi="Book Antiqua" w:cs="Times New Roman"/>
          <w:sz w:val="24"/>
          <w:szCs w:val="24"/>
        </w:rPr>
        <w:t>Given the current data on increased adverse outcomes in the long term with laparoscopic adjustable gastric banding, which include GERD, as well as the high rate of reoperation or conversion to a more definitive bariatric surgery, the procedure is expected to</w:t>
      </w:r>
      <w:r w:rsidR="00125677" w:rsidRPr="00B5545D">
        <w:rPr>
          <w:rFonts w:ascii="Book Antiqua" w:hAnsi="Book Antiqua" w:cs="Times New Roman"/>
          <w:sz w:val="24"/>
          <w:szCs w:val="24"/>
        </w:rPr>
        <w:t xml:space="preserve"> be less utilized going forward</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ISSN" : "1071-5517", "PMID" : "12152154", "abstract" : "In a remarkably short time, Laparoscopic Adjustable Gastric Banding (LAGB) has become a common operation for morbid obesity in Europe and elsewhere. More than 70,000 such procedures have been performed in recent years. We used LAGB as a routine treatment for morbid obesity in 90 patients between 1994 and 1996. We agree with other authors that LAGB is the least invasive of all gastric restrictive procedures, resulting in a low perioperative mortality and morbidity. The weight loss appears to be similar to that obtained by vertical banded gastroplasty (VBG). However, our long-term follow-up studies, including endoscopic examinations, as well as recent data in the literature also indicate a number of significant problems with LAGB. Patient discomfort occurs frequently in the postoperative course. When questioned according to a standardized protocol 2 years after surgery, every other patient in our series admitted heartburn and acid regurgitation. Regular endoscopic surveillance revealed a prevalence of erosive esophagitis of 44%. After a median follow-up of 7 years, 58% of the patients had been reoperated on, almost always with excision of the banding system and conversion to Roux-en-Y gastric bypass (RYGBP). The reasons for reoperation were esophagitis, band erosion, pouch dilatation, leakage from the balloon, and esophageal dilatation, complications that also have been described in several recent papers in the literature. Our prediction is that LAGB will not stand the test of time.", "author" : [ { "dropping-particle" : "", "family" : "Gustavsson", "given" : "Sven", "non-dropping-particle" : "", "parse-names" : false, "suffix" : "" }, { "dropping-particle" : "", "family" : "Westling", "given" : "Agneta", "non-dropping-particle" : "", "parse-names" : false, "suffix" : "" } ], "container-title" : "Seminars in laparoscopic surgery", "id" : "ITEM-1", "issue" : "2", "issued" : { "date-parts" : [ [ "2002", "7" ] ] }, "page" : "115-24", "title" : "Laparoscopic adjustable gastric banding: complications and side effects responsible for the poor long-term outcome.", "type" : "article-journal", "volume" : "9" }, "uris" : [ "http://www.mendeley.com/documents/?uuid=86a51b3a-81df-4177-9c01-46b7b342f68b", "http://www.mendeley.com/documents/?uuid=3f5b8041-6d47-4f2c-89a9-a13e5d67bb46" ] }, { "id" : "ITEM-2", "itemData" : { "DOI" : "10.1007/s11695-015-1657-z", "ISSN" : "1708-0428", "PMID" : "25835983", "abstract" : "BACKGROUND: The first global survey of bariatric/metabolic surgery based on data from the nations or national groupings of the International Federation for the Surgery of Obesity and Metabolic Diseases (IFSO) was published in 1998, followed by reports in 2003, 2009, 2011, and 2012. In this survey, we report a global overview of worldwide bariatric surgery in 2013.\n\nMATERIALS AND METHODS: A questionnaire evaluating the number and the type of bariatric procedure performed in 2013 was emailed to all members of bariatric societies belonging to IFSO. Trend analyses from 2003 to 2013 were also performed.\n\nRESULTS: There were 49/54 (90.7\u00a0%) responders; 37 of the 49 with national registries. The total number of bariatric procedures performed worldwide in 2013 was 468,609, 95.7\u00a0% carried out laparoscopically. The highest number (n\u2009=\u2009154,276) was from the USA/Canada region. The most commonly performed procedure in the world was Roux-en-Y gastric bypass (RYGB), 45\u00a0%; followed by sleeve gastrectomy (SG), 37\u00a0%; and adjustable gastric banding (AGB), 10\u00a0%. Most significant were the rise in prevalence of SG from 0 to 37\u00a0% of the world total from 2003 to 2013, and the fall in AGB of 68\u00a0% from its peak in 2008 to 2013.\n\nCONCLUSIONS: SG is currently the most frequently performed procedure in the USA/Canada and in the Asia/Pacific regions, and second to RYGB in the Europe and Latin/South America regions. The accuracy of the IFSO-based world survey of procedures would be enhanced if each nation or national group would create a national registry.", "author" : [ { "dropping-particle" : "", "family" : "Angrisani", "given" : "L", "non-dropping-particle" : "", "parse-names" : false, "suffix" : "" }, { "dropping-particle" : "", "family" : "Santonicola", "given" : "A", "non-dropping-particle" : "", "parse-names" : false, "suffix" : "" }, { "dropping-particle" : "", "family" : "Iovino", "given" : "P", "non-dropping-particle" : "", "parse-names" : false, "suffix" : "" }, { "dropping-particle" : "", "family" : "Formisano", "given" : "G", "non-dropping-particle" : "", "parse-names" : false, "suffix" : "" }, { "dropping-particle" : "", "family" : "Buchwald", "given" : "H", "non-dropping-particle" : "", "parse-names" : false, "suffix" : "" }, { "dropping-particle" : "", "family" : "Scopinaro", "given" : "N", "non-dropping-particle" : "", "parse-names" : false, "suffix" : "" } ], "container-title" : "Obesity surgery", "id" : "ITEM-2", "issued" : { "date-parts" : [ [ "2015", "4" ] ] }, "title" : "Bariatric Surgery Worldwide 2013.", "type" : "article-journal" }, "uris" : [ "http://www.mendeley.com/documents/?uuid=91972f92-e8b4-490d-a6e7-26ccfdf720bc" ] } ], "mendeley" : { "formattedCitation" : "&lt;sup&gt;84,86&lt;/sup&gt;", "plainTextFormattedCitation" : "84,86", "previouslyFormattedCitation" : "(84,86)"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8</w:t>
      </w:r>
      <w:r w:rsidR="00597F8E" w:rsidRPr="00B5545D">
        <w:rPr>
          <w:rFonts w:ascii="Book Antiqua" w:hAnsi="Book Antiqua" w:cs="Times New Roman"/>
          <w:noProof/>
          <w:sz w:val="24"/>
          <w:szCs w:val="24"/>
          <w:vertAlign w:val="superscript"/>
        </w:rPr>
        <w:t>6</w:t>
      </w:r>
      <w:r w:rsidRPr="00B5545D">
        <w:rPr>
          <w:rFonts w:ascii="Book Antiqua" w:hAnsi="Book Antiqua" w:cs="Times New Roman"/>
          <w:noProof/>
          <w:sz w:val="24"/>
          <w:szCs w:val="24"/>
          <w:vertAlign w:val="superscript"/>
        </w:rPr>
        <w:t>,8</w:t>
      </w:r>
      <w:r w:rsidR="00597F8E" w:rsidRPr="00B5545D">
        <w:rPr>
          <w:rFonts w:ascii="Book Antiqua" w:hAnsi="Book Antiqua" w:cs="Times New Roman"/>
          <w:noProof/>
          <w:sz w:val="24"/>
          <w:szCs w:val="24"/>
          <w:vertAlign w:val="superscript"/>
        </w:rPr>
        <w:t>8</w:t>
      </w:r>
      <w:r w:rsidRPr="00B5545D">
        <w:rPr>
          <w:rFonts w:ascii="Book Antiqua" w:hAnsi="Book Antiqua" w:cs="Times New Roman"/>
          <w:sz w:val="24"/>
          <w:szCs w:val="24"/>
        </w:rPr>
        <w:fldChar w:fldCharType="end"/>
      </w:r>
      <w:r w:rsidR="00597F8E"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Specifically, obese patients with GERD or esophageal dysmotility should be cautioned on receiving this form of bariatric surgery.</w:t>
      </w:r>
    </w:p>
    <w:p w14:paraId="76C6248A" w14:textId="77777777" w:rsidR="00BF057E" w:rsidRPr="00B5545D" w:rsidRDefault="00BF057E" w:rsidP="0097323E">
      <w:pPr>
        <w:spacing w:after="0" w:line="360" w:lineRule="auto"/>
        <w:contextualSpacing/>
        <w:jc w:val="both"/>
        <w:rPr>
          <w:rFonts w:ascii="Book Antiqua" w:hAnsi="Book Antiqua" w:cs="Times New Roman"/>
          <w:sz w:val="24"/>
          <w:szCs w:val="24"/>
        </w:rPr>
      </w:pPr>
    </w:p>
    <w:p w14:paraId="2A74C40F" w14:textId="77777777" w:rsidR="00BF057E" w:rsidRPr="00B81484" w:rsidRDefault="00BF057E" w:rsidP="0097323E">
      <w:pPr>
        <w:spacing w:after="0" w:line="360" w:lineRule="auto"/>
        <w:contextualSpacing/>
        <w:jc w:val="both"/>
        <w:rPr>
          <w:rFonts w:ascii="Book Antiqua" w:hAnsi="Book Antiqua" w:cs="Times New Roman"/>
          <w:b/>
          <w:i/>
          <w:sz w:val="24"/>
          <w:szCs w:val="24"/>
        </w:rPr>
      </w:pPr>
      <w:r w:rsidRPr="00B81484">
        <w:rPr>
          <w:rFonts w:ascii="Book Antiqua" w:hAnsi="Book Antiqua" w:cs="Times New Roman"/>
          <w:b/>
          <w:i/>
          <w:sz w:val="24"/>
          <w:szCs w:val="24"/>
        </w:rPr>
        <w:t>Bariatric surgery – gastric bypass</w:t>
      </w:r>
    </w:p>
    <w:p w14:paraId="5C924C17" w14:textId="071A6BA8" w:rsidR="00BF057E" w:rsidRPr="00B5545D" w:rsidRDefault="00BF057E" w:rsidP="0097323E">
      <w:pPr>
        <w:spacing w:after="0" w:line="360" w:lineRule="auto"/>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The gastric bypass, developed many decades ago, originally consisted of a horizontal partitioning of the upper stomach for gastric capacity reduction via pouch formation, ultimately in a Roux-en-Y reconstruction. Pouch formation is typically achieved by partial or complete division of the upper stomach at the staple line, and the proximal portion of the stomach is connected to the proximal jejunum as a gastrojejunostomy, </w:t>
      </w:r>
      <w:r w:rsidRPr="00B5545D">
        <w:rPr>
          <w:rFonts w:ascii="Book Antiqua" w:hAnsi="Book Antiqua" w:cs="Times New Roman"/>
          <w:sz w:val="24"/>
          <w:szCs w:val="24"/>
        </w:rPr>
        <w:lastRenderedPageBreak/>
        <w:t>allowing ingested nutrients to be transmitted through the tract in the absence of bile and pancreatic juice. This limb is distally anastomosed to the biliopancreatic limb, at which point the nutrient stream, bile, and pancreatic secretions come together</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53/j.gastro.2007.03.057", "ISBN" : "0016-5085 (Print)\\n0016-5085 (Linking)", "ISSN" : "00165085", "PMID" : "17498516", "abstract" : "The prevalence of obesity has increased in recent decades, and obesity is now one of the leading public health concerns on a worldwide scale. There is accumulating agreement that bariatric surgery is currently the most efficacious and enduring treatment for clinically severe obesity, and as a result, the number of bariatric surgery procedures performed has risen dramatically in recent years. This review will summarize historic and contemporary bariatric surgical techniques, including gastric bypass (open and laparoscopic), laparoscopic adjustable gastric banding, and biliopancreatic diversion (with or without duodenal switch). Data are presented on bariatric surgery outcomes, focusing on weight loss and obesity-related comorbidities. We also review possible complications from surgery. Bariatric surgery patients undergo many dramatic lifestyle changes, and comprehensive presurgical screening conducted by a multidisciplinary team is important to prepare patients for the numerous changes necessary for successful outcome. In addition, comprehensive presurgical screening can aid the treatment team in identifying patients who would benefit from additional services prior to or following surgery. Further research focused on presurgical variables that predict outcome-especially the longer term outcome-of bariatric surgery is needed. At present, approximately 1% of eligible individuals with morbid obesity receive bariatric surgery. In addition, there appears to be inequity in access to weight loss surgery. Given the accumulating evidence that bariatric surgery is efficacious in producing significant and durable weight loss, improving obesity-related comorbidities, and extending survival, the U.S. healthcare system should examine ways to improve access to this treatment for obesity. ?? 2007 AGA Institute.", "author" : [ { "dropping-particle" : "", "family" : "Elder", "given" : "Katherine a.", "non-dropping-particle" : "", "parse-names" : false, "suffix" : "" }, { "dropping-particle" : "", "family" : "Wolfe", "given" : "Bruce M.", "non-dropping-particle" : "", "parse-names" : false, "suffix" : "" } ], "container-title" : "Gastroenterology", "id" : "ITEM-1", "issue" : "6", "issued" : { "date-parts" : [ [ "2007" ] ] }, "page" : "2253-2271", "title" : "Bariatric Surgery: A Review of Procedures and Outcomes", "type" : "article-journal", "volume" : "132" }, "uris" : [ "http://www.mendeley.com/documents/?uuid=9f0e5cb5-5d05-41b3-929c-e654661f6af4", "http://www.mendeley.com/documents/?uuid=1ea7624c-ba75-405f-b713-3c800b8fd270" ] } ], "mendeley" : { "formattedCitation" : "&lt;sup&gt;87&lt;/sup&gt;", "plainTextFormattedCitation" : "87", "previouslyFormattedCitation" : "(87)"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8</w:t>
      </w:r>
      <w:r w:rsidR="00597F8E" w:rsidRPr="00B5545D">
        <w:rPr>
          <w:rFonts w:ascii="Book Antiqua" w:hAnsi="Book Antiqua" w:cs="Times New Roman"/>
          <w:noProof/>
          <w:sz w:val="24"/>
          <w:szCs w:val="24"/>
          <w:vertAlign w:val="superscript"/>
        </w:rPr>
        <w:t>9</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The weight loss effect of gastric bypass surgery is a combination of the restrictive effect of a small gastric pouch and impedance of absorption of nutrients due to the small bowel bypass. Roux-en-Y gastric bypass (RYGB) is still the most utilized form of bariatric surgery despite its complex surgical technique and potential complications, due to its excellent outco</w:t>
      </w:r>
      <w:r w:rsidR="00B81484">
        <w:rPr>
          <w:rFonts w:ascii="Book Antiqua" w:hAnsi="Book Antiqua" w:cs="Times New Roman"/>
          <w:sz w:val="24"/>
          <w:szCs w:val="24"/>
        </w:rPr>
        <w:t>mes in weight loss.</w:t>
      </w:r>
    </w:p>
    <w:p w14:paraId="68A38AE0" w14:textId="21E9DB57" w:rsidR="00BF057E" w:rsidRPr="00B5545D" w:rsidRDefault="00BF057E" w:rsidP="00B81484">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The outcome of GERD in patients who undergo RYGB is generally positive. Symptom resolution or improvement has been reported in the vast majority</w:t>
      </w:r>
      <w:r w:rsidR="00125677" w:rsidRPr="00B5545D">
        <w:rPr>
          <w:rFonts w:ascii="Book Antiqua" w:hAnsi="Book Antiqua" w:cs="Times New Roman"/>
          <w:sz w:val="24"/>
          <w:szCs w:val="24"/>
        </w:rPr>
        <w:t xml:space="preserve"> of patients in several studies</w:t>
      </w:r>
      <w:r w:rsidR="00125677" w:rsidRPr="00B5545D">
        <w:rPr>
          <w:rFonts w:ascii="Book Antiqua" w:hAnsi="Book Antiqua" w:cs="Times New Roman"/>
          <w:sz w:val="24"/>
          <w:szCs w:val="24"/>
          <w:vertAlign w:val="superscript"/>
        </w:rPr>
        <w:t>[</w:t>
      </w:r>
      <w:r w:rsidR="00597F8E" w:rsidRPr="00B5545D">
        <w:rPr>
          <w:rFonts w:ascii="Book Antiqua" w:hAnsi="Book Antiqua" w:cs="Times New Roman"/>
          <w:sz w:val="24"/>
          <w:szCs w:val="24"/>
          <w:vertAlign w:val="superscript"/>
        </w:rPr>
        <w:t>90</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11695-008-9474-2", "ISSN" : "0960-8923", "PMID" : "18512110", "abstract" : "BACKGROUND: Gastroesophageal reflux disease (GERD) is a common condition in obesity. The impact of Roux-en-Y gastric bypass (RYGBP) on GERD is poorly known. We studied the effect of the RYGBP on GERD in patients with morbid obesity (MO).\n\nMETHODS: Twenty consecutive patients with MO (BMI &gt; 40 kg/m(2)) were studied before and 6 months after RYGBP. GERD symptoms were evaluated with Carlsson-Dent questionnaire (CDQ). All the patients underwent esophageal manometry and ambulatory 24-h pH-metry. Chi-square test was used to compare categorical variables, and Wilcoxon test was used for numerical variables. A p value under 0.05 was considered significant.\n\nRESULTS: There were 16 women (80%) and 4 men (20%) with mean age 38.9 +/- 6.9 years included in this study. BMI was 48.5 +/- 6.2 kg/m(2) and 33.2 +/- 4.5 kg/m(2) before and after RYGBP, respectively. Mean weight reduction was 42.5 +/- 9.7 kg (p &lt; 0.001). Reflux symptoms measured by CDQ and esophageal acid exposure improved significantly after RYGBP. The percentage of time of pH &lt; 4 was 10.7 +/- 6.7 before and 1.6 +/- 1.2 after the surgical procedure (p &lt; 0.001). LES basal pressure before and after the RYGBP was 18 +/- 11 and 20.1 +/- 5.6 mmHg (p = 0.372), and the esophageal body amplitude was 104.2 +/- 47.2 and 75.1 +/- 36.2 mmHg, respectively (p = 0.005).\n\nCONCLUSION: RYGBP improves GERD symptoms and reduces esophageal acid exposure in patients with MO.", "author" : [ { "dropping-particle" : "", "family" : "Mej\u00eda-Rivas", "given" : "Mariel A", "non-dropping-particle" : "", "parse-names" : false, "suffix" : "" }, { "dropping-particle" : "", "family" : "Herrera-L\u00f3pez", "given" : "Alejandro", "non-dropping-particle" : "", "parse-names" : false, "suffix" : "" }, { "dropping-particle" : "", "family" : "Hern\u00e1ndez-Calleros", "given" : "Jorge", "non-dropping-particle" : "", "parse-names" : false, "suffix" : "" }, { "dropping-particle" : "", "family" : "Herrera", "given" : "Miguel F", "non-dropping-particle" : "", "parse-names" : false, "suffix" : "" }, { "dropping-particle" : "", "family" : "Valdovinos", "given" : "Miguel A", "non-dropping-particle" : "", "parse-names" : false, "suffix" : "" } ], "container-title" : "Obesity surgery", "id" : "ITEM-1", "issue" : "10", "issued" : { "date-parts" : [ [ "2008", "10" ] ] }, "page" : "1217-24", "title" : "Gastroesophageal reflux disease in morbid obesity: the effect of Roux-en-Y gastric bypass.", "type" : "article-journal", "volume" : "18" }, "uris" : [ "http://www.mendeley.com/documents/?uuid=1b51d398-4e48-4abe-9a12-442a4c20aa45", "http://www.mendeley.com/documents/?uuid=40f3c12c-e903-43b0-b83e-f4d6d1033394" ] }, { "id" : "ITEM-2", "itemData" : { "ISSN" : "00031348", "PMID" : "16372614", "abstract" : "Symptoms of gastroesophageal reflux disease (GERD) are frequent in patients with clinically significant obesity and are reported to improve after Roux-en-Y gastric bypass (RYGB). The purpose of this study is to determine timing and duration of improvement of GERD symptoms in patients undergoing RYGB. Prospectively collected data from patients who underwent RYGB from January 1998 to August 2004 were analyzed. Patients answered a standardized questionnaire pre- and postoperatively inquiring about frequency of GERD symptoms (none, one episode/ week, one episode/day, more than one episode/day) and medication use. Of 606 patients undergoing RYGB, 239 patients (39%) reported GERD symptoms preoperatively (mean age 43 +/- 1 years; body mass index 51 +/- 1 kg/m2). Of these, 89 per cent of patients reported improved at 3 months post-op and 94 per cent of patients 9 months post-op (P &lt; 0.001). Medication usage decreased from 30 per cent to 3 per cent by 3 months and 5 per cent beyond 9 months (P &lt; 0.001). Percentage of excess weight loss was 18 +/- 1 per cent and 75 +/- 2 per cent at 3 and 9 months, respectively. Symptoms of GERD significantly improve and use of antireflux medications is reduced after RYGB independent of weight loss. RYGB may be the treatment of choice for GERD in obese patients.", "author" : [ { "dropping-particle" : "", "family" : "Nelson", "given" : "Lana G.", "non-dropping-particle" : "", "parse-names" : false, "suffix" : "" }, { "dropping-particle" : "", "family" : "Gonzalez", "given" : "Rodrigo", "non-dropping-particle" : "", "parse-names" : false, "suffix" : "" }, { "dropping-particle" : "", "family" : "Haines", "given" : "Krista", "non-dropping-particle" : "", "parse-names" : false, "suffix" : "" }, { "dropping-particle" : "", "family" : "Gallagher", "given" : "Scott F.", "non-dropping-particle" : "", "parse-names" : false, "suffix" : "" }, { "dropping-particle" : "", "family" : "Murr", "given" : "Michel M.", "non-dropping-particle" : "", "parse-names" : false, "suffix" : "" } ], "container-title" : "American Surgeon", "id" : "ITEM-2", "issue" : "11", "issued" : { "date-parts" : [ [ "2005" ] ] }, "page" : "950-953", "title" : "Amelioration of gastroesophageal reflux symptoms following Roux-en-Y gastric bypass for clinically significant obesity", "type" : "article-journal", "volume" : "71" }, "uris" : [ "http://www.mendeley.com/documents/?uuid=9f179ce3-e545-4c70-a37d-125a08011fa6", "http://www.mendeley.com/documents/?uuid=4b820930-444a-4122-a9b1-b9f37ee76312" ] }, { "id" : "ITEM-3", "itemData" : { "DOI" : "10.1381/0960892041975497", "ISSN" : "09608923", "PMID" : "15479598", "abstract" : "BACKGROUND: One of the co-morbidities frequently associated with morbid obesity is gastro-esophageal reflux disease (GERD), present in &gt;50 % of morbidly obese individuals. We compared the anti-reflux effect of vertical banded gastroplasty (VBG) and Roux-en-Y gastric bypass (RYGBP), and their effect on esophageal function. METHODS: 10 patients underwent VBG and 40 patients underwent RYGBP. Anthropometric parameters, symptomatology of GERD, esophageal manometry (EM), isotopic esophageal emptying (IEE) and 24 hr esophageal pH monitoring were recorded in all patients preoperatively, and at 3 months and 1 year postoperatively. RESULTS: Preoperatively, there was a high prevalence of GERD, symptomatic and pH-metric in both groups (57% and 80% respectively). The preoperative values of EM and IEE parameters were within the normal range in most patients. After surgery, there was an improvement at 3 months postoperatively in both groups. 1 year after surgery, the VBG group presented symptomatic GERD in 30% and pH-metric reflux in 60% of patients while the RYGBP group presented symptomatic GERD and pH-metric reflux in 12.5% and 15% of patients, respectively. There was an increase in postoperative sensation of dysphagia in both groups (70% VBG, 30% RYGBP) one year after operation. After surgery, differences in all EM parameters were minimal, and never reached statistical significance for any group (VBG and RYGBP). The IEE showed a significantly higher percentage of esophageal retention after surgery, but this retention was always within the normal range. Both groups had an improvement in anthropometric parameters, but 1 year after surgery the results were significantly better in RYGBP patients (70% excess weight loss) than in VBG patients (46% excess weight loss). CONCLUSION: &gt;50% of morbidly obese individuals suffer from GERD. We did not find changes in esophageal function of morbidly obese patients to explain their gastroesophageal reflux preoperatively and postoperatively. EM and IEE studies are not indicated as standard preoperative tests, except in patients with significant symptoms of gastroesophageal reflux. RYGBP is significantly better than VBG as an anti-reflux procedure, and had better weight loss.", "author" : [ { "dropping-particle" : "", "family" : "Ortega", "given" : "Joaquin", "non-dropping-particle" : "", "parse-names" : false, "suffix" : "" }, { "dropping-particle" : "", "family" : "Escudero", "given" : "Maria Dolores", "non-dropping-particle" : "", "parse-names" : false, "suffix" : "" }, { "dropping-particle" : "", "family" : "Mora", "given" : "Francisco", "non-dropping-particle" : "", "parse-names" : false, "suffix" : "" }, { "dropping-particle" : "", "family" : "Sala", "given" : "Carlos", "non-dropping-particle" : "", "parse-names" : false, "suffix" : "" }, { "dropping-particle" : "", "family" : "Flor", "given" : "Blas", "non-dropping-particle" : "", "parse-names" : false, "suffix" : "" }, { "dropping-particle" : "", "family" : "Martinez-Valls", "given" : "Jose", "non-dropping-particle" : "", "parse-names" : false, "suffix" : "" }, { "dropping-particle" : "", "family" : "Sanchiz", "given" : "Vicente", "non-dropping-particle" : "", "parse-names" : false, "suffix" : "" }, { "dropping-particle" : "", "family" : "Martinez-Alzamora", "given" : "Nieves", "non-dropping-particle" : "", "parse-names" : false, "suffix" : "" }, { "dropping-particle" : "", "family" : "Benages", "given" : "Adolfo", "non-dropping-particle" : "", "parse-names" : false, "suffix" : "" }, { "dropping-particle" : "", "family" : "Lledo", "given" : "Salvador", "non-dropping-particle" : "", "parse-names" : false, "suffix" : "" } ], "container-title" : "Obesity Surgery", "id" : "ITEM-3", "issue" : "8", "issued" : { "date-parts" : [ [ "2004" ] ] }, "page" : "1086-1094", "title" : "Outcome of esophageal function and 24-hour esophageal pH monitoring after vertical banded gastroplasty and Roux-en-Y gastric bypass", "type" : "article-journal", "volume" : "14" }, "uris" : [ "http://www.mendeley.com/documents/?uuid=adc6526d-3926-4cf2-bf71-f3af363e9b47", "http://www.mendeley.com/documents/?uuid=cbc9c95a-d792-4f64-96ea-9785184024a8" ] }, { "id" : "ITEM-4", "itemData" : { "DOI" : "10.1097/00000658-200010000-00007", "ISBN" : "0003-4932; 0003-4932", "ISSN" : "0003-4932", "PMID" : "10998650", "abstract" : "OBJECTIVE: To evaluate the short-term outcomes for laparoscopic Roux-en-Y gastric bypass in 275 patients with a follow-up of 1 to 31 months. SUMMARY BACKGROUND DATA: The Roux-en-Y gastric bypass is a highly successful approach to morbid obesity but results in significant perioperative complications. A laparoscopic approach has significant potential to reduce perioperative complications and recovery time. METHODS: Consecutive patients (n = 275) who met NIH criteria for bariatric surgery were offered laparoscopic Roux-en-Y gastric bypass between July 1997 and March 2000. A 15-mL gastric pouch and a 75-cm Roux limb (150 cm for superobese) was created using five or six trocar incisions. RESULTS: The conversion rate to open gastric bypass was 1%. The start of an oral diet began a mean of 1.58 days after surgery, with a median hospital stay of 2 days and return to work at 21 days. The incidence of early major and minor complications was 3.3% and 27%, respectively. One death occurred related to a pulmonary embolus (0.4%). The hernia rate was 0.7%, and wound infections requiring outpatient drainage only were uncommon (5%). Excess weight loss at 24 and 30 months was 83% and 77%, respectively. In patients with more than 1 year of follow-up, most of the comorbidities were improved or resolved, and 95% reported significant improvement in quality of life. CONCLUSION: Laparoscopic Roux-en-Y gastric bypass is effective in achieving weight loss and in improving comorbidities and quality of life while reducing recovery time and perioperative complications.", "author" : [ { "dropping-particle" : "", "family" : "Schauer", "given" : "P R", "non-dropping-particle" : "", "parse-names" : false, "suffix" : "" }, { "dropping-particle" : "", "family" : "Ikramuddin", "given" : "S", "non-dropping-particle" : "", "parse-names" : false, "suffix" : "" }, { "dropping-particle" : "", "family" : "Gourash", "given" : "W", "non-dropping-particle" : "", "parse-names" : false, "suffix" : "" }, { "dropping-particle" : "", "family" : "Ramanathan", "given" : "R", "non-dropping-particle" : "", "parse-names" : false, "suffix" : "" }, { "dropping-particle" : "", "family" : "Luketich", "given" : "J", "non-dropping-particle" : "", "parse-names" : false, "suffix" : "" } ], "container-title" : "Annals of surgery", "id" : "ITEM-4", "issue" : "4", "issued" : { "date-parts" : [ [ "2000" ] ] }, "page" : "515-529", "title" : "Outcomes after laparoscopic Roux-en-Y gastric bypass for morbid obesity.", "type" : "article-journal", "volume" : "232" }, "uris" : [ "http://www.mendeley.com/documents/?uuid=6ea6f0d6-fe06-4401-a73c-938c894d9482", "http://www.mendeley.com/documents/?uuid=98f60177-807e-4698-b32a-df9187ca152d" ] } ], "mendeley" : { "formattedCitation" : "&lt;sup&gt;88\u201391&lt;/sup&gt;", "plainTextFormattedCitation" : "88\u201391", "previouslyFormattedCitation" : "(88\u20139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9</w:t>
      </w:r>
      <w:r w:rsidR="00597F8E"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One study looking at 55 patients with preoperative GERD showed that no patients had aggravation of their disease, while 96% showed improvement or res</w:t>
      </w:r>
      <w:r w:rsidR="00125677" w:rsidRPr="00B5545D">
        <w:rPr>
          <w:rFonts w:ascii="Book Antiqua" w:hAnsi="Book Antiqua" w:cs="Times New Roman"/>
          <w:sz w:val="24"/>
          <w:szCs w:val="24"/>
        </w:rPr>
        <w:t>olution of symptoms</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97/00000658-200010000-00007", "ISBN" : "0003-4932; 0003-4932", "ISSN" : "0003-4932", "PMID" : "10998650", "abstract" : "OBJECTIVE: To evaluate the short-term outcomes for laparoscopic Roux-en-Y gastric bypass in 275 patients with a follow-up of 1 to 31 months. SUMMARY BACKGROUND DATA: The Roux-en-Y gastric bypass is a highly successful approach to morbid obesity but results in significant perioperative complications. A laparoscopic approach has significant potential to reduce perioperative complications and recovery time. METHODS: Consecutive patients (n = 275) who met NIH criteria for bariatric surgery were offered laparoscopic Roux-en-Y gastric bypass between July 1997 and March 2000. A 15-mL gastric pouch and a 75-cm Roux limb (150 cm for superobese) was created using five or six trocar incisions. RESULTS: The conversion rate to open gastric bypass was 1%. The start of an oral diet began a mean of 1.58 days after surgery, with a median hospital stay of 2 days and return to work at 21 days. The incidence of early major and minor complications was 3.3% and 27%, respectively. One death occurred related to a pulmonary embolus (0.4%). The hernia rate was 0.7%, and wound infections requiring outpatient drainage only were uncommon (5%). Excess weight loss at 24 and 30 months was 83% and 77%, respectively. In patients with more than 1 year of follow-up, most of the comorbidities were improved or resolved, and 95% reported significant improvement in quality of life. CONCLUSION: Laparoscopic Roux-en-Y gastric bypass is effective in achieving weight loss and in improving comorbidities and quality of life while reducing recovery time and perioperative complications.", "author" : [ { "dropping-particle" : "", "family" : "Schauer", "given" : "P R", "non-dropping-particle" : "", "parse-names" : false, "suffix" : "" }, { "dropping-particle" : "", "family" : "Ikramuddin", "given" : "S", "non-dropping-particle" : "", "parse-names" : false, "suffix" : "" }, { "dropping-particle" : "", "family" : "Gourash", "given" : "W", "non-dropping-particle" : "", "parse-names" : false, "suffix" : "" }, { "dropping-particle" : "", "family" : "Ramanathan", "given" : "R", "non-dropping-particle" : "", "parse-names" : false, "suffix" : "" }, { "dropping-particle" : "", "family" : "Luketich", "given" : "J", "non-dropping-particle" : "", "parse-names" : false, "suffix" : "" } ], "container-title" : "Annals of surgery", "id" : "ITEM-1", "issue" : "4", "issued" : { "date-parts" : [ [ "2000" ] ] }, "page" : "515-529", "title" : "Outcomes after laparoscopic Roux-en-Y gastric bypass for morbid obesity.", "type" : "article-journal", "volume" : "232" }, "uris" : [ "http://www.mendeley.com/documents/?uuid=98f60177-807e-4698-b32a-df9187ca152d", "http://www.mendeley.com/documents/?uuid=6ea6f0d6-fe06-4401-a73c-938c894d9482" ] } ], "mendeley" : { "formattedCitation" : "&lt;sup&gt;91&lt;/sup&gt;", "plainTextFormattedCitation" : "91", "previouslyFormattedCitation" : "(9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9</w:t>
      </w:r>
      <w:r w:rsidR="00597F8E"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Esophageal acid exposure, esophagitis, percent time at esophageal pH</w:t>
      </w:r>
      <w:r w:rsidR="00B81484">
        <w:rPr>
          <w:rFonts w:ascii="Book Antiqua" w:hAnsi="Book Antiqua" w:cs="Times New Roman" w:hint="eastAsia"/>
          <w:sz w:val="24"/>
          <w:szCs w:val="24"/>
          <w:lang w:eastAsia="zh-CN"/>
        </w:rPr>
        <w:t xml:space="preserve"> </w:t>
      </w:r>
      <w:r w:rsidRPr="00B5545D">
        <w:rPr>
          <w:rFonts w:ascii="Book Antiqua" w:hAnsi="Book Antiqua" w:cs="Times New Roman"/>
          <w:sz w:val="24"/>
          <w:szCs w:val="24"/>
        </w:rPr>
        <w:t>&lt;</w:t>
      </w:r>
      <w:r w:rsidR="00B81484">
        <w:rPr>
          <w:rFonts w:ascii="Book Antiqua" w:hAnsi="Book Antiqua" w:cs="Times New Roman" w:hint="eastAsia"/>
          <w:sz w:val="24"/>
          <w:szCs w:val="24"/>
          <w:lang w:eastAsia="zh-CN"/>
        </w:rPr>
        <w:t xml:space="preserve"> </w:t>
      </w:r>
      <w:r w:rsidRPr="00B5545D">
        <w:rPr>
          <w:rFonts w:ascii="Book Antiqua" w:hAnsi="Book Antiqua" w:cs="Times New Roman"/>
          <w:sz w:val="24"/>
          <w:szCs w:val="24"/>
        </w:rPr>
        <w:t>4, number of reflux episodes, number of reflux episodes lasting &gt;</w:t>
      </w:r>
      <w:r w:rsidR="00B81484">
        <w:rPr>
          <w:rFonts w:ascii="Book Antiqua" w:hAnsi="Book Antiqua" w:cs="Times New Roman" w:hint="eastAsia"/>
          <w:sz w:val="24"/>
          <w:szCs w:val="24"/>
          <w:lang w:eastAsia="zh-CN"/>
        </w:rPr>
        <w:t xml:space="preserve"> </w:t>
      </w:r>
      <w:r w:rsidRPr="00B5545D">
        <w:rPr>
          <w:rFonts w:ascii="Book Antiqua" w:hAnsi="Book Antiqua" w:cs="Times New Roman"/>
          <w:sz w:val="24"/>
          <w:szCs w:val="24"/>
        </w:rPr>
        <w:t>five minutes, and DeMeester score have all shown to be significantly better in short and lon</w:t>
      </w:r>
      <w:r w:rsidR="00125677" w:rsidRPr="00B5545D">
        <w:rPr>
          <w:rFonts w:ascii="Book Antiqua" w:hAnsi="Book Antiqua" w:cs="Times New Roman"/>
          <w:sz w:val="24"/>
          <w:szCs w:val="24"/>
        </w:rPr>
        <w:t>g term studies up to 39 mo</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97/SLA.0b013e3181bdff20", "ISBN" : "0000000000", "ISSN" : "0003-4932", "author" : [ { "dropping-particle" : "", "family" : "Madalosso", "given" : "Carlos a. S.", "non-dropping-particle" : "", "parse-names" : false, "suffix" : "" }, { "dropping-particle" : "", "family" : "Gurski", "given" : "Richard R.", "non-dropping-particle" : "", "parse-names" : false, "suffix" : "" }, { "dropping-particle" : "", "family" : "Callegari-Jacques", "given" : "Sidia M.", "non-dropping-particle" : "", "parse-names" : false, "suffix" : "" }, { "dropping-particle" : "", "family" : "Navarini", "given" : "Daniel", "non-dropping-particle" : "", "parse-names" : false, "suffix" : "" }, { "dropping-particle" : "", "family" : "Thiesen", "given" : "Victor", "non-dropping-particle" : "", "parse-names" : false, "suffix" : "" }, { "dropping-particle" : "", "family" : "Fornari", "given" : "Fernando", "non-dropping-particle" : "", "parse-names" : false, "suffix" : "" } ], "container-title" : "Annals of Surgery", "id" : "ITEM-1", "issue" : "00", "issued" : { "date-parts" : [ [ "2015" ] ] }, "title" : "The Impact of Gastric Bypass on Gastroesophageal Reflux Disease in Patients With Morbid Obesity", "type" : "article-journal", "volume" : "00" }, "uris" : [ "http://www.mendeley.com/documents/?uuid=7efaaabe-a778-49f2-beae-a196732a15ca", "http://www.mendeley.com/documents/?uuid=9e4996ba-a451-41d9-905f-9f49ccb15d0c" ] }, { "id" : "ITEM-2", "itemData" : { "DOI" : "10.1381/0960892041975497", "ISSN" : "09608923", "PMID" : "15479598", "abstract" : "BACKGROUND: One of the co-morbidities frequently associated with morbid obesity is gastro-esophageal reflux disease (GERD), present in &gt;50 % of morbidly obese individuals. We compared the anti-reflux effect of vertical banded gastroplasty (VBG) and Roux-en-Y gastric bypass (RYGBP), and their effect on esophageal function. METHODS: 10 patients underwent VBG and 40 patients underwent RYGBP. Anthropometric parameters, symptomatology of GERD, esophageal manometry (EM), isotopic esophageal emptying (IEE) and 24 hr esophageal pH monitoring were recorded in all patients preoperatively, and at 3 months and 1 year postoperatively. RESULTS: Preoperatively, there was a high prevalence of GERD, symptomatic and pH-metric in both groups (57% and 80% respectively). The preoperative values of EM and IEE parameters were within the normal range in most patients. After surgery, there was an improvement at 3 months postoperatively in both groups. 1 year after surgery, the VBG group presented symptomatic GERD in 30% and pH-metric reflux in 60% of patients while the RYGBP group presented symptomatic GERD and pH-metric reflux in 12.5% and 15% of patients, respectively. There was an increase in postoperative sensation of dysphagia in both groups (70% VBG, 30% RYGBP) one year after operation. After surgery, differences in all EM parameters were minimal, and never reached statistical significance for any group (VBG and RYGBP). The IEE showed a significantly higher percentage of esophageal retention after surgery, but this retention was always within the normal range. Both groups had an improvement in anthropometric parameters, but 1 year after surgery the results were significantly better in RYGBP patients (70% excess weight loss) than in VBG patients (46% excess weight loss). CONCLUSION: &gt;50% of morbidly obese individuals suffer from GERD. We did not find changes in esophageal function of morbidly obese patients to explain their gastroesophageal reflux preoperatively and postoperatively. EM and IEE studies are not indicated as standard preoperative tests, except in patients with significant symptoms of gastroesophageal reflux. RYGBP is significantly better than VBG as an anti-reflux procedure, and had better weight loss.", "author" : [ { "dropping-particle" : "", "family" : "Ortega", "given" : "Joaquin", "non-dropping-particle" : "", "parse-names" : false, "suffix" : "" }, { "dropping-particle" : "", "family" : "Escudero", "given" : "Maria Dolores", "non-dropping-particle" : "", "parse-names" : false, "suffix" : "" }, { "dropping-particle" : "", "family" : "Mora", "given" : "Francisco", "non-dropping-particle" : "", "parse-names" : false, "suffix" : "" }, { "dropping-particle" : "", "family" : "Sala", "given" : "Carlos", "non-dropping-particle" : "", "parse-names" : false, "suffix" : "" }, { "dropping-particle" : "", "family" : "Flor", "given" : "Blas", "non-dropping-particle" : "", "parse-names" : false, "suffix" : "" }, { "dropping-particle" : "", "family" : "Martinez-Valls", "given" : "Jose", "non-dropping-particle" : "", "parse-names" : false, "suffix" : "" }, { "dropping-particle" : "", "family" : "Sanchiz", "given" : "Vicente", "non-dropping-particle" : "", "parse-names" : false, "suffix" : "" }, { "dropping-particle" : "", "family" : "Martinez-Alzamora", "given" : "Nieves", "non-dropping-particle" : "", "parse-names" : false, "suffix" : "" }, { "dropping-particle" : "", "family" : "Benages", "given" : "Adolfo", "non-dropping-particle" : "", "parse-names" : false, "suffix" : "" }, { "dropping-particle" : "", "family" : "Lledo", "given" : "Salvador", "non-dropping-particle" : "", "parse-names" : false, "suffix" : "" } ], "container-title" : "Obesity Surgery", "id" : "ITEM-2", "issue" : "8", "issued" : { "date-parts" : [ [ "2004" ] ] }, "page" : "1086-1094", "title" : "Outcome of esophageal function and 24-hour esophageal pH monitoring after vertical banded gastroplasty and Roux-en-Y gastric bypass", "type" : "article-journal", "volume" : "14" }, "uris" : [ "http://www.mendeley.com/documents/?uuid=cbc9c95a-d792-4f64-96ea-9785184024a8", "http://www.mendeley.com/documents/?uuid=adc6526d-3926-4cf2-bf71-f3af363e9b47" ] } ], "mendeley" : { "formattedCitation" : "&lt;sup&gt;90,92&lt;/sup&gt;", "plainTextFormattedCitation" : "90,92", "previouslyFormattedCitation" : "(90,92)"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9</w:t>
      </w:r>
      <w:r w:rsidR="00597F8E" w:rsidRPr="00B5545D">
        <w:rPr>
          <w:rFonts w:ascii="Book Antiqua" w:hAnsi="Book Antiqua" w:cs="Times New Roman"/>
          <w:noProof/>
          <w:sz w:val="24"/>
          <w:szCs w:val="24"/>
          <w:vertAlign w:val="superscript"/>
        </w:rPr>
        <w:t>2</w:t>
      </w:r>
      <w:r w:rsidRPr="00B5545D">
        <w:rPr>
          <w:rFonts w:ascii="Book Antiqua" w:hAnsi="Book Antiqua" w:cs="Times New Roman"/>
          <w:noProof/>
          <w:sz w:val="24"/>
          <w:szCs w:val="24"/>
          <w:vertAlign w:val="superscript"/>
        </w:rPr>
        <w:t>,9</w:t>
      </w:r>
      <w:r w:rsidR="00597F8E" w:rsidRPr="00B5545D">
        <w:rPr>
          <w:rFonts w:ascii="Book Antiqua" w:hAnsi="Book Antiqua" w:cs="Times New Roman"/>
          <w:noProof/>
          <w:sz w:val="24"/>
          <w:szCs w:val="24"/>
          <w:vertAlign w:val="superscript"/>
        </w:rPr>
        <w:t>4</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Frezza </w:t>
      </w:r>
      <w:r w:rsidRPr="00B81484">
        <w:rPr>
          <w:rFonts w:ascii="Book Antiqua" w:hAnsi="Book Antiqua" w:cs="Times New Roman"/>
          <w:i/>
          <w:sz w:val="24"/>
          <w:szCs w:val="24"/>
        </w:rPr>
        <w:t>et al</w:t>
      </w:r>
      <w:r w:rsidR="00B81484" w:rsidRPr="00B5545D">
        <w:rPr>
          <w:rFonts w:ascii="Book Antiqua" w:hAnsi="Book Antiqua" w:cs="Times New Roman"/>
          <w:sz w:val="24"/>
          <w:szCs w:val="24"/>
          <w:vertAlign w:val="superscript"/>
        </w:rPr>
        <w:t>[</w:t>
      </w:r>
      <w:r w:rsidR="00B81484" w:rsidRPr="00B5545D">
        <w:rPr>
          <w:rFonts w:ascii="Book Antiqua" w:hAnsi="Book Antiqua" w:cs="Times New Roman"/>
          <w:sz w:val="24"/>
          <w:szCs w:val="24"/>
        </w:rPr>
        <w:fldChar w:fldCharType="begin" w:fldLock="1"/>
      </w:r>
      <w:r w:rsidR="00B81484" w:rsidRPr="00B5545D">
        <w:rPr>
          <w:rFonts w:ascii="Book Antiqua" w:hAnsi="Book Antiqua" w:cs="Times New Roman"/>
          <w:sz w:val="24"/>
          <w:szCs w:val="24"/>
        </w:rPr>
        <w:instrText>ADDIN CSL_CITATION { "citationItems" : [ { "id" : "ITEM-1", "itemData" : { "DOI" : "10.1007/s00464-001-8313-5", "ISSN" : "1432-2218", "PMID" : "11984683", "abstract" : "BACKGROUND: The purpose of this study was to determine the effect of laparoscopic Roux-en-Y gastric bypass (LRYGBP) on symptomatic control of gastroesophageal reflux disease (GERD). METHODS: Morbidly obese patients (n = 435) who underwent LRYGBP for morbid obesity were assessed for changes in GERD symptoms, quality of life, and patient satisfaction after surgery. RESULTS: A total of 238 patients (55%) had evidence of chronic GERD, and 152 patients (64%) voluntarily participated in the study. The mean body mass index (BMI) was 48 kg/m2. The mean excess weight loss was 68.8% at 12 months. There was a significant decrease in GERD-related symptoms, including heartburn (from 87% to 22%, p&lt;0.001); water brash (from 18% to 7%, p&lt;0.05); wheezing (from 40% to 5%, p&lt;0.001) laryngitis (from 17% to 7%, p&lt;0.05); and aspiration (from 14% to 2%, p&lt;0.01) following LRYGBP. Postoperatively, the use of medication decreased significantly both for proton pump inhibitors (from 44% to 9%, p&lt;0.001) and for the H2 blockers (from 60% to 10%, p&lt;0.01). SF-36 physical function scores and the mental component summary scores improved after the operation (87 vs 71; p&lt;0.05 and 83 vs 66; p&lt;0.05, respectively). Overall patient satisfaction was 97%. CONCLUSION: LRYGBP results in very good control of GERD in morbidly obese patients with follow-up as late as 3 years. Morbidly obese patients who require surgery for GERD may be better served by LRYGBP than fundoplication because of the additional benefit of significant weight loss.", "author" : [ { "dropping-particle" : "", "family" : "Frezza", "given" : "E E", "non-dropping-particle" : "", "parse-names" : false, "suffix" : "" }, { "dropping-particle" : "", "family" : "Ikramuddin", "given" : "S", "non-dropping-particle" : "", "parse-names" : false, "suffix" : "" }, { "dropping-particle" : "", "family" : "Gourash", "given" : "W", "non-dropping-particle" : "", "parse-names" : false, "suffix" : "" }, { "dropping-particle" : "", "family" : "Rakitt", "given" : "T", "non-dropping-particle" : "", "parse-names" : false, "suffix" : "" }, { "dropping-particle" : "", "family" : "Kingston", "given" : "a", "non-dropping-particle" : "", "parse-names" : false, "suffix" : "" }, { "dropping-particle" : "", "family" : "Luketich", "given" : "J", "non-dropping-particle" : "", "parse-names" : false, "suffix" : "" }, { "dropping-particle" : "", "family" : "Schauer", "given" : "P", "non-dropping-particle" : "", "parse-names" : false, "suffix" : "" } ], "container-title" : "Surgical endoscopy", "id" : "ITEM-1", "issue" : "7", "issued" : { "date-parts" : [ [ "2002" ] ] }, "page" : "1027-1031", "title" : "Symptomatic improvement in gastroesophageal reflux disease (GERD) following laparoscopic Roux-en-Y gastric bypass.", "type" : "article-journal", "volume" : "16" }, "uris" : [ "http://www.mendeley.com/documents/?uuid=1f451cb7-58a8-4ffd-8bcb-0d404832de58" ] } ], "mendeley" : { "formattedCitation" : "&lt;sup&gt;93&lt;/sup&gt;", "plainTextFormattedCitation" : "93", "previouslyFormattedCitation" : "(93)" }, "properties" : { "noteIndex" : 0 }, "schema" : "https://github.com/citation-style-language/schema/raw/master/csl-citation.json" }</w:instrText>
      </w:r>
      <w:r w:rsidR="00B81484" w:rsidRPr="00B5545D">
        <w:rPr>
          <w:rFonts w:ascii="Book Antiqua" w:hAnsi="Book Antiqua" w:cs="Times New Roman"/>
          <w:sz w:val="24"/>
          <w:szCs w:val="24"/>
        </w:rPr>
        <w:fldChar w:fldCharType="separate"/>
      </w:r>
      <w:r w:rsidR="00B81484" w:rsidRPr="00B5545D">
        <w:rPr>
          <w:rFonts w:ascii="Book Antiqua" w:hAnsi="Book Antiqua" w:cs="Times New Roman"/>
          <w:noProof/>
          <w:sz w:val="24"/>
          <w:szCs w:val="24"/>
          <w:vertAlign w:val="superscript"/>
        </w:rPr>
        <w:t>95</w:t>
      </w:r>
      <w:r w:rsidR="00B81484" w:rsidRPr="00B5545D">
        <w:rPr>
          <w:rFonts w:ascii="Book Antiqua" w:hAnsi="Book Antiqua" w:cs="Times New Roman"/>
          <w:sz w:val="24"/>
          <w:szCs w:val="24"/>
        </w:rPr>
        <w:fldChar w:fldCharType="end"/>
      </w:r>
      <w:r w:rsidR="00B81484"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demonstrated that in addition to typical symptoms, atypical symptoms of GERD, such as wheezing, laryngitis, and aspiration, which are often refractory to conventional medical therapy, were also improved after RYGB, with lasting effects at three year fol</w:t>
      </w:r>
      <w:r w:rsidR="00125677" w:rsidRPr="00B5545D">
        <w:rPr>
          <w:rFonts w:ascii="Book Antiqua" w:hAnsi="Book Antiqua" w:cs="Times New Roman"/>
          <w:sz w:val="24"/>
          <w:szCs w:val="24"/>
        </w:rPr>
        <w:t>low up.</w:t>
      </w:r>
    </w:p>
    <w:p w14:paraId="65139814" w14:textId="22CD080E" w:rsidR="00BF057E" w:rsidRPr="00B5545D" w:rsidRDefault="00BF057E" w:rsidP="00B81484">
      <w:pPr>
        <w:spacing w:after="0" w:line="360" w:lineRule="auto"/>
        <w:ind w:firstLineChars="100" w:firstLine="240"/>
        <w:contextualSpacing/>
        <w:jc w:val="both"/>
        <w:rPr>
          <w:rFonts w:ascii="Book Antiqua" w:hAnsi="Book Antiqua" w:cs="Times New Roman"/>
          <w:sz w:val="24"/>
          <w:szCs w:val="24"/>
        </w:rPr>
      </w:pPr>
      <w:r w:rsidRPr="00B5545D">
        <w:rPr>
          <w:rFonts w:ascii="Book Antiqua" w:hAnsi="Book Antiqua" w:cs="Times New Roman"/>
          <w:sz w:val="24"/>
          <w:szCs w:val="24"/>
        </w:rPr>
        <w:t>The positive effect on GERD after RYGB stems from various factors relating to the new anatomy after surgery. First, a significant elimination of acid production in the gastric pouch is achieved via division of the stomach at a very proximal level. The cardia region of the stomach, where the pouch is created, has been shown to relatively lack parietal cells</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01-8313-5", "ISSN" : "1432-2218", "PMID" : "11984683", "abstract" : "BACKGROUND: The purpose of this study was to determine the effect of laparoscopic Roux-en-Y gastric bypass (LRYGBP) on symptomatic control of gastroesophageal reflux disease (GERD). METHODS: Morbidly obese patients (n = 435) who underwent LRYGBP for morbid obesity were assessed for changes in GERD symptoms, quality of life, and patient satisfaction after surgery. RESULTS: A total of 238 patients (55%) had evidence of chronic GERD, and 152 patients (64%) voluntarily participated in the study. The mean body mass index (BMI) was 48 kg/m2. The mean excess weight loss was 68.8% at 12 months. There was a significant decrease in GERD-related symptoms, including heartburn (from 87% to 22%, p&lt;0.001); water brash (from 18% to 7%, p&lt;0.05); wheezing (from 40% to 5%, p&lt;0.001) laryngitis (from 17% to 7%, p&lt;0.05); and aspiration (from 14% to 2%, p&lt;0.01) following LRYGBP. Postoperatively, the use of medication decreased significantly both for proton pump inhibitors (from 44% to 9%, p&lt;0.001) and for the H2 blockers (from 60% to 10%, p&lt;0.01). SF-36 physical function scores and the mental component summary scores improved after the operation (87 vs 71; p&lt;0.05 and 83 vs 66; p&lt;0.05, respectively). Overall patient satisfaction was 97%. CONCLUSION: LRYGBP results in very good control of GERD in morbidly obese patients with follow-up as late as 3 years. Morbidly obese patients who require surgery for GERD may be better served by LRYGBP than fundoplication because of the additional benefit of significant weight loss.", "author" : [ { "dropping-particle" : "", "family" : "Frezza", "given" : "E E", "non-dropping-particle" : "", "parse-names" : false, "suffix" : "" }, { "dropping-particle" : "", "family" : "Ikramuddin", "given" : "S", "non-dropping-particle" : "", "parse-names" : false, "suffix" : "" }, { "dropping-particle" : "", "family" : "Gourash", "given" : "W", "non-dropping-particle" : "", "parse-names" : false, "suffix" : "" }, { "dropping-particle" : "", "family" : "Rakitt", "given" : "T", "non-dropping-particle" : "", "parse-names" : false, "suffix" : "" }, { "dropping-particle" : "", "family" : "Kingston", "given" : "a", "non-dropping-particle" : "", "parse-names" : false, "suffix" : "" }, { "dropping-particle" : "", "family" : "Luketich", "given" : "J", "non-dropping-particle" : "", "parse-names" : false, "suffix" : "" }, { "dropping-particle" : "", "family" : "Schauer", "given" : "P", "non-dropping-particle" : "", "parse-names" : false, "suffix" : "" } ], "container-title" : "Surgical endoscopy", "id" : "ITEM-1", "issue" : "7", "issued" : { "date-parts" : [ [ "2002" ] ] }, "page" : "1027-1031", "title" : "Symptomatic improvement in gastroesophageal reflux disease (GERD) following laparoscopic Roux-en-Y gastric bypass.", "type" : "article-journal", "volume" : "16" }, "uris" : [ "http://www.mendeley.com/documents/?uuid=6f3e9841-cf63-4627-b4c7-1d3da1975303", "http://www.mendeley.com/documents/?uuid=1f451cb7-58a8-4ffd-8bcb-0d404832de58" ] } ], "mendeley" : { "formattedCitation" : "&lt;sup&gt;93&lt;/sup&gt;", "plainTextFormattedCitation" : "93", "previouslyFormattedCitation" : "(9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9</w:t>
      </w:r>
      <w:r w:rsidR="00597F8E" w:rsidRPr="00B5545D">
        <w:rPr>
          <w:rFonts w:ascii="Book Antiqua" w:hAnsi="Book Antiqua" w:cs="Times New Roman"/>
          <w:noProof/>
          <w:sz w:val="24"/>
          <w:szCs w:val="24"/>
          <w:vertAlign w:val="superscript"/>
        </w:rPr>
        <w:t>5</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Smith </w:t>
      </w:r>
      <w:r w:rsidRPr="00B81484">
        <w:rPr>
          <w:rFonts w:ascii="Book Antiqua" w:hAnsi="Book Antiqua" w:cs="Times New Roman"/>
          <w:i/>
          <w:sz w:val="24"/>
          <w:szCs w:val="24"/>
        </w:rPr>
        <w:t>et al</w:t>
      </w:r>
      <w:r w:rsidR="00B81484" w:rsidRPr="00B5545D">
        <w:rPr>
          <w:rFonts w:ascii="Book Antiqua" w:hAnsi="Book Antiqua" w:cs="Times New Roman"/>
          <w:sz w:val="24"/>
          <w:szCs w:val="24"/>
          <w:vertAlign w:val="superscript"/>
        </w:rPr>
        <w:t>[</w:t>
      </w:r>
      <w:r w:rsidR="00B81484" w:rsidRPr="00B5545D">
        <w:rPr>
          <w:rFonts w:ascii="Book Antiqua" w:hAnsi="Book Antiqua" w:cs="Times New Roman"/>
          <w:sz w:val="24"/>
          <w:szCs w:val="24"/>
        </w:rPr>
        <w:fldChar w:fldCharType="begin" w:fldLock="1"/>
      </w:r>
      <w:r w:rsidR="00B81484" w:rsidRPr="00B5545D">
        <w:rPr>
          <w:rFonts w:ascii="Book Antiqua" w:hAnsi="Book Antiqua" w:cs="Times New Roman"/>
          <w:sz w:val="24"/>
          <w:szCs w:val="24"/>
        </w:rPr>
        <w:instrText>ADDIN CSL_CITATION { "citationItems" : [ { "id" : "ITEM-1", "itemData" : { "ISSN" : "0003-4932", "PMID" : "8328834", "abstract" : "OBJECTIVE: This study sought to determine the basal and peak-stimulated acid secretion from the proximal gastric pouch and its relationship to absorption of free and food-bound vitamin B12 after gastric bypass for morbid obesity.\n\nSUMMARY BACKGROUND DATA: Gastric bypass can be performed safely and provides acceptable weight loss, but concerns remain about possible long-term complications such as vitamin B12 malabsorption. The authors hypothesized that by constructing a small pouch of gastric cardia, acid secretion into the pouch would be low, leading to maldigestion of food-bound vitamin B12 with subsequent malabsorption.\n\nMETHODS: Basal and pentagastrin-stimulated peak acid outputs from the proximal gastric pouch were measured in ten patients after vertical Roux-en-Y gastric bypass using a perfused orogastric tube technique. Absorption of free and food-bound 57Co-vitamin B12 was evaluated separately using 24-hour urinary excretion.\n\nRESULTS: Basal (mEq/hr, mean +/- standard error of the mean [SEM]) and peak-stimulated (mEq/30 min) acid secretions from the proximal gastric pouch were markedly decreased compared to those for age- and sex-matched hospital control subjects (0.01 +/- 0.01 vs. 4.97 +/- 0.66 and 0.08 +/- 0.04 vs. 12.11 +/- 1.34, respectively; p &lt; 0.001 for each). While absorption of free vitamin B12 was not statistically different from that of control subjects (11 +/- 2 vs. 15 +/- 2%; p &gt; 0.05), absorption of food-bound vitamin B12 was decreased (0.8 +/- 0.2 vs. 3.7 +/- 0.5%; p &lt; 0.01).\n\nCONCLUSIONS: After vertical Roux-en-Y gastric bypass for morbid obesity, acid secretion is virtually absent and food-bound vitamin B12 is maldigested and subsequently malabsorbed. The results of this study suggest that postoperative vitamin B12 supplementation is important and can be achieved with either monthly parenteral vitamin B12 or daily oral crystalline preparations.", "author" : [ { "dropping-particle" : "", "family" : "Smith", "given" : "C D", "non-dropping-particle" : "", "parse-names" : false, "suffix" : "" }, { "dropping-particle" : "", "family" : "Herkes", "given" : "S B", "non-dropping-particle" : "", "parse-names" : false, "suffix" : "" }, { "dropping-particle" : "", "family" : "Behrns", "given" : "K E", "non-dropping-particle" : "", "parse-names" : false, "suffix" : "" }, { "dropping-particle" : "", "family" : "Fairbanks", "given" : "V F", "non-dropping-particle" : "", "parse-names" : false, "suffix" : "" }, { "dropping-particle" : "", "family" : "Kelly", "given" : "K A", "non-dropping-particle" : "", "parse-names" : false, "suffix" : "" }, { "dropping-particle" : "", "family" : "Sarr", "given" : "M G", "non-dropping-particle" : "", "parse-names" : false, "suffix" : "" } ], "container-title" : "Annals of surgery", "id" : "ITEM-1", "issue" : "1", "issued" : { "date-parts" : [ [ "1993", "7" ] ] }, "page" : "91-6", "title" : "Gastric acid secretion and vitamin B12 absorption after vertical Roux-en-Y gastric bypass for morbid obesity.", "type" : "article-journal", "volume" : "218" }, "uris" : [ "http://www.mendeley.com/documents/?uuid=5a14f32f-2221-4d5f-8824-5a6430628fc4" ] } ], "mendeley" : { "formattedCitation" : "&lt;sup&gt;94&lt;/sup&gt;", "plainTextFormattedCitation" : "94", "previouslyFormattedCitation" : "(94)" }, "properties" : { "noteIndex" : 0 }, "schema" : "https://github.com/citation-style-language/schema/raw/master/csl-citation.json" }</w:instrText>
      </w:r>
      <w:r w:rsidR="00B81484" w:rsidRPr="00B5545D">
        <w:rPr>
          <w:rFonts w:ascii="Book Antiqua" w:hAnsi="Book Antiqua" w:cs="Times New Roman"/>
          <w:sz w:val="24"/>
          <w:szCs w:val="24"/>
        </w:rPr>
        <w:fldChar w:fldCharType="separate"/>
      </w:r>
      <w:r w:rsidR="00B81484" w:rsidRPr="00B5545D">
        <w:rPr>
          <w:rFonts w:ascii="Book Antiqua" w:hAnsi="Book Antiqua" w:cs="Times New Roman"/>
          <w:noProof/>
          <w:sz w:val="24"/>
          <w:szCs w:val="24"/>
          <w:vertAlign w:val="superscript"/>
        </w:rPr>
        <w:t>96</w:t>
      </w:r>
      <w:r w:rsidR="00B81484" w:rsidRPr="00B5545D">
        <w:rPr>
          <w:rFonts w:ascii="Book Antiqua" w:hAnsi="Book Antiqua" w:cs="Times New Roman"/>
          <w:sz w:val="24"/>
          <w:szCs w:val="24"/>
        </w:rPr>
        <w:fldChar w:fldCharType="end"/>
      </w:r>
      <w:r w:rsidR="00B81484"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have shown a virtually absent basal and stimulated gastric acid secretion in the gastric pouch after bypass, lending credibility to this theory</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Additionally, the volume of the gastric pouch created in Roux-en-Y is small, averaging 20-30 cc</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53/j.gastro.2007.03.057", "ISBN" : "0016-5085 (Print)\\n0016-5085 (Linking)", "ISSN" : "00165085", "PMID" : "17498516", "abstract" : "The prevalence of obesity has increased in recent decades, and obesity is now one of the leading public health concerns on a worldwide scale. There is accumulating agreement that bariatric surgery is currently the most efficacious and enduring treatment for clinically severe obesity, and as a result, the number of bariatric surgery procedures performed has risen dramatically in recent years. This review will summarize historic and contemporary bariatric surgical techniques, including gastric bypass (open and laparoscopic), laparoscopic adjustable gastric banding, and biliopancreatic diversion (with or without duodenal switch). Data are presented on bariatric surgery outcomes, focusing on weight loss and obesity-related comorbidities. We also review possible complications from surgery. Bariatric surgery patients undergo many dramatic lifestyle changes, and comprehensive presurgical screening conducted by a multidisciplinary team is important to prepare patients for the numerous changes necessary for successful outcome. In addition, comprehensive presurgical screening can aid the treatment team in identifying patients who would benefit from additional services prior to or following surgery. Further research focused on presurgical variables that predict outcome-especially the longer term outcome-of bariatric surgery is needed. At present, approximately 1% of eligible individuals with morbid obesity receive bariatric surgery. In addition, there appears to be inequity in access to weight loss surgery. Given the accumulating evidence that bariatric surgery is efficacious in producing significant and durable weight loss, improving obesity-related comorbidities, and extending survival, the U.S. healthcare system should examine ways to improve access to this treatment for obesity. ?? 2007 AGA Institute.", "author" : [ { "dropping-particle" : "", "family" : "Elder", "given" : "Katherine a.", "non-dropping-particle" : "", "parse-names" : false, "suffix" : "" }, { "dropping-particle" : "", "family" : "Wolfe", "given" : "Bruce M.", "non-dropping-particle" : "", "parse-names" : false, "suffix" : "" } ], "container-title" : "Gastroenterology", "id" : "ITEM-1", "issue" : "6", "issued" : { "date-parts" : [ [ "2007" ] ] }, "page" : "2253-2271", "title" : "Bariatric Surgery: A Review of Procedures and Outcomes", "type" : "article-journal", "volume" : "132" }, "uris" : [ "http://www.mendeley.com/documents/?uuid=1ea7624c-ba75-405f-b713-3c800b8fd270", "http://www.mendeley.com/documents/?uuid=9f0e5cb5-5d05-41b3-929c-e654661f6af4" ] } ], "mendeley" : { "formattedCitation" : "&lt;sup&gt;87&lt;/sup&gt;", "plainTextFormattedCitation" : "87", "previouslyFormattedCitation" : "(87)"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8</w:t>
      </w:r>
      <w:r w:rsidR="00597F8E" w:rsidRPr="00B5545D">
        <w:rPr>
          <w:rFonts w:ascii="Book Antiqua" w:hAnsi="Book Antiqua" w:cs="Times New Roman"/>
          <w:noProof/>
          <w:sz w:val="24"/>
          <w:szCs w:val="24"/>
          <w:vertAlign w:val="superscript"/>
        </w:rPr>
        <w:t>9</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 m</w:t>
      </w:r>
      <w:r w:rsidRPr="00B5545D">
        <w:rPr>
          <w:rFonts w:ascii="Book Antiqua" w:hAnsi="Book Antiqua" w:cs="Times New Roman"/>
          <w:sz w:val="24"/>
          <w:szCs w:val="24"/>
        </w:rPr>
        <w:t xml:space="preserve">inimizing any reservoir capacity to promote regurgitation. Importantly, bile reflux is also eliminated due to biliary diversion. </w:t>
      </w:r>
    </w:p>
    <w:p w14:paraId="3BBE15E7" w14:textId="77777777" w:rsidR="00BF057E" w:rsidRPr="00B5545D" w:rsidRDefault="00BF057E" w:rsidP="0097323E">
      <w:pPr>
        <w:spacing w:after="0" w:line="360" w:lineRule="auto"/>
        <w:contextualSpacing/>
        <w:jc w:val="both"/>
        <w:rPr>
          <w:rFonts w:ascii="Book Antiqua" w:hAnsi="Book Antiqua" w:cs="Times New Roman"/>
          <w:sz w:val="24"/>
          <w:szCs w:val="24"/>
        </w:rPr>
      </w:pPr>
    </w:p>
    <w:p w14:paraId="6C706313" w14:textId="23906B54" w:rsidR="00866368" w:rsidRPr="00B5545D" w:rsidRDefault="00BF057E" w:rsidP="00B81484">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lastRenderedPageBreak/>
        <w:t xml:space="preserve">In the advent of less invasive, endoluminal approaches to bariatric procedures without risk of anastomotic leaks and major operative complications, whether RYGB will still outcompete other treatment options remains to be investigated. Notably, the laparoscopic greater curvature plication, although still considered investigational at the present time, is gaining recognition. The benefits of this approach are its technical simplicity and low complication rate, due to the absence of anastomotic lines and risk of leak from staple lines. No worsening of GERD or </w:t>
      </w:r>
      <w:r w:rsidRPr="00B81484">
        <w:rPr>
          <w:rFonts w:ascii="Book Antiqua" w:hAnsi="Book Antiqua" w:cs="Times New Roman"/>
          <w:i/>
          <w:sz w:val="24"/>
          <w:szCs w:val="24"/>
        </w:rPr>
        <w:t>de novo</w:t>
      </w:r>
      <w:r w:rsidRPr="00B5545D">
        <w:rPr>
          <w:rFonts w:ascii="Book Antiqua" w:hAnsi="Book Antiqua" w:cs="Times New Roman"/>
          <w:sz w:val="24"/>
          <w:szCs w:val="24"/>
        </w:rPr>
        <w:t xml:space="preserve"> </w:t>
      </w:r>
      <w:r w:rsidR="00125677" w:rsidRPr="00B5545D">
        <w:rPr>
          <w:rFonts w:ascii="Book Antiqua" w:hAnsi="Book Antiqua" w:cs="Times New Roman"/>
          <w:sz w:val="24"/>
          <w:szCs w:val="24"/>
        </w:rPr>
        <w:t>GERD has been reported thus far</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55/2012/696348", "ISBN" : "2090-1453 (Electronic)\\n2090-1445 (Linking)", "ISSN" : "20901445", "PMID" : "22811900", "abstract" : "Introduction. Laparoscopic greater curvature plication is an operation that is gaining ground in the treatment of morbid obesity, as it appears to replicate the results of laparoscopic sleeve gastrectomy with fewer complications. Aim. Review of current literature, especially results on weight loss and complications. Method. 11 (eleven) published articles on laparoscopic gastric plication, of which 1 preclinical study, 8 prospective studies for a total of 521 patients and 2 case reports of unusual complications. Results. Reported Paracentage of EWL in all studies is comparable to Laparoscopic Sleeve Gastrectomy (around 50% in 6 months, 60-65% in 12 months, 60-65% in 24 months) and total complication rate is at 15,1% with minor complications in 10,7%, major complications in 4,4%. Reoperation rate was 3%, conversion rate was 0,2%, and mortality was zero. Conclusion. Current literature on gastric plication and its modifications is limited and sketchy at times. Low cost, short hospital stay, absence of prosthetic material, and reversibility make it an attractive option. Initial data show that LGCP is effective for short- and medium-term weight loss, complication and reoperation rates are low, and GERD symptoms are unaffected. More data is required, and randomized control trials must be completed in order to reach safe conclusions.", "author" : [ { "dropping-particle" : "", "family" : "Kourkoulos", "given" : "Michael", "non-dropping-particle" : "", "parse-names" : false, "suffix" : "" }, { "dropping-particle" : "", "family" : "Giorgakis", "given" : "Emmanouil", "non-dropping-particle" : "", "parse-names" : false, "suffix" : "" }, { "dropping-particle" : "", "family" : "Kokkinos", "given" : "Charalampos", "non-dropping-particle" : "", "parse-names" : false, "suffix" : "" }, { "dropping-particle" : "", "family" : "Mavromatis", "given" : "Theodoros", "non-dropping-particle" : "", "parse-names" : false, "suffix" : "" }, { "dropping-particle" : "", "family" : "Griniatsos", "given" : "John", "non-dropping-particle" : "", "parse-names" : false, "suffix" : "" }, { "dropping-particle" : "", "family" : "Nikiteas", "given" : "Nikolaos", "non-dropping-particle" : "", "parse-names" : false, "suffix" : "" }, { "dropping-particle" : "", "family" : "Tsigris", "given" : "Christos", "non-dropping-particle" : "", "parse-names" : false, "suffix" : "" } ], "container-title" : "Minimally Invasive Surgery", "id" : "ITEM-1", "issued" : { "date-parts" : [ [ "2012" ] ] }, "title" : "Laparoscopic gastric plication for the treatment of morbid obesity: A review", "type" : "article-journal", "volume" : "2012" }, "uris" : [ "http://www.mendeley.com/documents/?uuid=a0b1ae97-1238-4388-a356-693c3b9c70f4", "http://www.mendeley.com/documents/?uuid=479f9cc8-fca3-4ff8-9e82-147528d8090e" ] } ], "mendeley" : { "formattedCitation" : "&lt;sup&gt;95&lt;/sup&gt;", "plainTextFormattedCitation" : "95", "previouslyFormattedCitation" : "(95)"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9</w:t>
      </w:r>
      <w:r w:rsidR="00597F8E" w:rsidRPr="00B5545D">
        <w:rPr>
          <w:rFonts w:ascii="Book Antiqua" w:hAnsi="Book Antiqua" w:cs="Times New Roman"/>
          <w:noProof/>
          <w:sz w:val="24"/>
          <w:szCs w:val="24"/>
          <w:vertAlign w:val="superscript"/>
        </w:rPr>
        <w:t>7</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The available results on laparoscopic greater curvature plication are similar to those achieved with laparoscopic sleeve gastrectomy</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89/lap.2006.0128", "ISSN" : "1092-6429", "PMID" : "18158812", "abstract" : "BACKGROUND: The aim of this study was to introduce a new technique, total gastric vertical plication (TGVP), as a restrictive operation. It has the same result of weight loss as others with minimal risk of complication and very low cost, especially in developing countries.\n\nMETHODS: This technique was used by one surgeon in private hospitals during 3 years in Tehran, Iran. Patients were placed in the supine position with a 30-degree reverse Trendelenburg position. Trocars were inserted based on an ergonomic assessment (three 5 mm and one 10 mm). After the release of the greater curvature, continuous sutures were used with 00 nylon from the fondus to 3 cm of the pylorus. A vertical plication was performed in one or two layers. Distance between the stitch and lesser curvature was 2 cm in the anterior and posterior and between each stitch, all of them getting extra mucosal (far away from acid effect) owing to mild tension on the sutures that cut mucosa and put on a submucosa layer.\n\nRESULTS: TGVP was performed in 100 cases (mean age, 32; standard error of the mean = 2.1); mostly female (F/M = 76/24) and with average body mass index of 47 (36-58). The mean weight loss in our patients was 21.4% of excessive weight loss (EWL) 1 month after the operation, 54% after 6 months (72 cases), 61% after 12 months (56 cases), 60% after 24 months (50 cases), and 57% after 36 months (11 cases). The average time of follow-up was 18 months. The mean time of operation was 98 (70-152) minutes and all of the patients were discharged from the hospital after an average of 1.3 days (range, 1-4). The main postoperative complications were permanent vomiting, intracapsular liver hematoma, hypocalcemia at early postoperative period, hepatitis, leakage at the suture line, and acute gastric perforation. The volume of the stomach in this condition was 100 cc, but just one half of it was effective. If more than 50 cc was used, a painful condition would occur.\n\nCONCLUSIONS: The percentage of EWL in this technique is comparable to other restrictive methods, but EWL appears more rapidly. Early postoperative complications of this method are minimal, without any important late complications. This technique needs more expertise and is more time consuming. A long-term follow-up is advised.", "author" : [ { "dropping-particle" : "", "family" : "Talebpour", "given" : "Mohammad", "non-dropping-particle" : "", "parse-names" : false, "suffix" : "" }, { "dropping-particle" : "", "family" : "Amoli", "given" : "Bazman S", "non-dropping-particle" : "", "parse-names" : false, "suffix" : "" } ], "container-title" : "Journal of laparoendoscopic &amp; advanced surgical techniques. Part A", "id" : "ITEM-1", "issue" : "6", "issued" : { "date-parts" : [ [ "2007", "12" ] ] }, "page" : "793-8", "title" : "Laparoscopic total gastric vertical plication in morbid obesity.", "type" : "article-journal", "volume" : "17" }, "uris" : [ "http://www.mendeley.com/documents/?uuid=d5df01ab-95d1-4e6e-b1cc-c48926003761", "http://www.mendeley.com/documents/?uuid=11e53f73-5249-4d27-97f8-889793e1a760" ] } ], "mendeley" : { "formattedCitation" : "&lt;sup&gt;96&lt;/sup&gt;", "plainTextFormattedCitation" : "96", "previouslyFormattedCitation" : "(96)"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9</w:t>
      </w:r>
      <w:r w:rsidR="00597F8E" w:rsidRPr="00B5545D">
        <w:rPr>
          <w:rFonts w:ascii="Book Antiqua" w:hAnsi="Book Antiqua" w:cs="Times New Roman"/>
          <w:noProof/>
          <w:sz w:val="24"/>
          <w:szCs w:val="24"/>
          <w:vertAlign w:val="superscript"/>
        </w:rPr>
        <w:t>8</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and a focused investigation of its effect on GERD is warranted. </w:t>
      </w:r>
    </w:p>
    <w:p w14:paraId="4077FA5B" w14:textId="76723D5E" w:rsidR="00BF057E" w:rsidRPr="00B5545D" w:rsidRDefault="00866368" w:rsidP="00B81484">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A recent variation on the RYGB is the omega-loop gastric bypass, also known as </w:t>
      </w:r>
      <w:r w:rsidR="004361D8" w:rsidRPr="00B5545D">
        <w:rPr>
          <w:rFonts w:ascii="Book Antiqua" w:hAnsi="Book Antiqua" w:cs="Times New Roman"/>
          <w:sz w:val="24"/>
          <w:szCs w:val="24"/>
        </w:rPr>
        <w:t xml:space="preserve">the </w:t>
      </w:r>
      <w:r w:rsidRPr="00B5545D">
        <w:rPr>
          <w:rFonts w:ascii="Book Antiqua" w:hAnsi="Book Antiqua" w:cs="Times New Roman"/>
          <w:sz w:val="24"/>
          <w:szCs w:val="24"/>
        </w:rPr>
        <w:t xml:space="preserve">mini-gastric bypass or one-anastomosis gastric bypass. In this procedure, the surgeon creates a long linear lesser-curvature gastric tube with a terminolateral gastroenterostomy </w:t>
      </w:r>
      <w:r w:rsidR="002700E2" w:rsidRPr="00B5545D">
        <w:rPr>
          <w:rFonts w:ascii="Book Antiqua" w:hAnsi="Book Antiqua" w:cs="Times New Roman"/>
          <w:sz w:val="24"/>
          <w:szCs w:val="24"/>
        </w:rPr>
        <w:t xml:space="preserve">approximately </w:t>
      </w:r>
      <w:r w:rsidRPr="00B5545D">
        <w:rPr>
          <w:rFonts w:ascii="Book Antiqua" w:hAnsi="Book Antiqua" w:cs="Times New Roman"/>
          <w:sz w:val="24"/>
          <w:szCs w:val="24"/>
        </w:rPr>
        <w:t>180-200 cm distal to the ligament of Treitz. There have been concerns about the proximity of the biliary flow to the gastric tube in this procedure compared to RYGB, and the potential for both biliary reflux and esophagitis. However, in a small but rigorous study of 15 patients receiving high-resolution impedance manom</w:t>
      </w:r>
      <w:r w:rsidR="00170D17">
        <w:rPr>
          <w:rFonts w:ascii="Book Antiqua" w:hAnsi="Book Antiqua" w:cs="Times New Roman"/>
          <w:sz w:val="24"/>
          <w:szCs w:val="24"/>
        </w:rPr>
        <w:t>etry and 24-h</w:t>
      </w:r>
      <w:r w:rsidRPr="00B5545D">
        <w:rPr>
          <w:rFonts w:ascii="Book Antiqua" w:hAnsi="Book Antiqua" w:cs="Times New Roman"/>
          <w:sz w:val="24"/>
          <w:szCs w:val="24"/>
        </w:rPr>
        <w:t xml:space="preserve"> pH-impedance monitoring</w:t>
      </w:r>
      <w:r w:rsidR="002700E2" w:rsidRPr="00B5545D">
        <w:rPr>
          <w:rFonts w:ascii="Book Antiqua" w:hAnsi="Book Antiqua" w:cs="Times New Roman"/>
          <w:sz w:val="24"/>
          <w:szCs w:val="24"/>
        </w:rPr>
        <w:t>,</w:t>
      </w:r>
      <w:r w:rsidRPr="00B5545D">
        <w:rPr>
          <w:rFonts w:ascii="Book Antiqua" w:hAnsi="Book Antiqua" w:cs="Times New Roman"/>
          <w:sz w:val="24"/>
          <w:szCs w:val="24"/>
        </w:rPr>
        <w:t xml:space="preserve"> both before and one year after the omega-loop gastric bypass</w:t>
      </w:r>
      <w:r w:rsidR="004F65AD" w:rsidRPr="00B5545D">
        <w:rPr>
          <w:rFonts w:ascii="Book Antiqua" w:hAnsi="Book Antiqua" w:cs="Times New Roman"/>
          <w:sz w:val="24"/>
          <w:szCs w:val="24"/>
        </w:rPr>
        <w:t xml:space="preserve">, this procedure did not cause </w:t>
      </w:r>
      <w:r w:rsidR="004F65AD" w:rsidRPr="00B81484">
        <w:rPr>
          <w:rFonts w:ascii="Book Antiqua" w:hAnsi="Book Antiqua" w:cs="Times New Roman"/>
          <w:i/>
          <w:sz w:val="24"/>
          <w:szCs w:val="24"/>
        </w:rPr>
        <w:t>de novo</w:t>
      </w:r>
      <w:r w:rsidR="004F65AD" w:rsidRPr="00B5545D">
        <w:rPr>
          <w:rFonts w:ascii="Book Antiqua" w:hAnsi="Book Antiqua" w:cs="Times New Roman"/>
          <w:sz w:val="24"/>
          <w:szCs w:val="24"/>
        </w:rPr>
        <w:t xml:space="preserve"> gastroesophageal reflux or esophagitis</w:t>
      </w:r>
      <w:r w:rsidR="00443C48" w:rsidRPr="00B5545D">
        <w:rPr>
          <w:rFonts w:ascii="Book Antiqua" w:hAnsi="Book Antiqua" w:cs="Times New Roman"/>
          <w:sz w:val="24"/>
          <w:szCs w:val="24"/>
          <w:vertAlign w:val="superscript"/>
        </w:rPr>
        <w:t>[9</w:t>
      </w:r>
      <w:r w:rsidR="00597F8E" w:rsidRPr="00B5545D">
        <w:rPr>
          <w:rFonts w:ascii="Book Antiqua" w:hAnsi="Book Antiqua" w:cs="Times New Roman"/>
          <w:sz w:val="24"/>
          <w:szCs w:val="24"/>
          <w:vertAlign w:val="superscript"/>
        </w:rPr>
        <w:t>9</w:t>
      </w:r>
      <w:r w:rsidR="00443C48" w:rsidRPr="00B5545D">
        <w:rPr>
          <w:rFonts w:ascii="Book Antiqua" w:hAnsi="Book Antiqua" w:cs="Times New Roman"/>
          <w:sz w:val="24"/>
          <w:szCs w:val="24"/>
          <w:vertAlign w:val="superscript"/>
        </w:rPr>
        <w:t>]</w:t>
      </w:r>
      <w:r w:rsidR="004F65AD" w:rsidRPr="00B5545D">
        <w:rPr>
          <w:rFonts w:ascii="Book Antiqua" w:hAnsi="Book Antiqua" w:cs="Times New Roman"/>
          <w:sz w:val="24"/>
          <w:szCs w:val="24"/>
        </w:rPr>
        <w:t>.</w:t>
      </w:r>
      <w:r w:rsidR="002700E2" w:rsidRPr="00B5545D">
        <w:rPr>
          <w:rFonts w:ascii="Book Antiqua" w:hAnsi="Book Antiqua" w:cs="Times New Roman"/>
          <w:sz w:val="24"/>
          <w:szCs w:val="24"/>
        </w:rPr>
        <w:t xml:space="preserve"> Long-term data on the risk of GERD developing after this particular procedure is needed. </w:t>
      </w:r>
    </w:p>
    <w:p w14:paraId="55CC5903" w14:textId="27A79BEA" w:rsidR="00BF057E" w:rsidRPr="00B5545D" w:rsidRDefault="00BF057E" w:rsidP="00B81484">
      <w:pPr>
        <w:spacing w:after="0" w:line="360" w:lineRule="auto"/>
        <w:ind w:firstLineChars="100" w:firstLine="240"/>
        <w:contextualSpacing/>
        <w:jc w:val="both"/>
        <w:rPr>
          <w:rFonts w:ascii="Book Antiqua" w:hAnsi="Book Antiqua" w:cs="Times New Roman"/>
          <w:sz w:val="24"/>
          <w:szCs w:val="24"/>
        </w:rPr>
      </w:pPr>
      <w:r w:rsidRPr="00B5545D">
        <w:rPr>
          <w:rFonts w:ascii="Book Antiqua" w:hAnsi="Book Antiqua" w:cs="Times New Roman"/>
          <w:sz w:val="24"/>
          <w:szCs w:val="24"/>
        </w:rPr>
        <w:t>Although the popularity of RYGB has decreased somewhat in the recent years, it still remains the most commonly employed bariatric surgery, due to its benefit in GERD as well as long-term weight loss. With the development of a laparoscopic approach, certain complication rates have improved while others remain comparable to that of the open su</w:t>
      </w:r>
      <w:r w:rsidR="00125677" w:rsidRPr="00B5545D">
        <w:rPr>
          <w:rFonts w:ascii="Book Antiqua" w:hAnsi="Book Antiqua" w:cs="Times New Roman"/>
          <w:sz w:val="24"/>
          <w:szCs w:val="24"/>
        </w:rPr>
        <w:t>rgery</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97/00000658-200010000-00007", "ISBN" : "0003-4932; 0003-4932", "ISSN" : "0003-4932", "PMID" : "10998650", "abstract" : "OBJECTIVE: To evaluate the short-term outcomes for laparoscopic Roux-en-Y gastric bypass in 275 patients with a follow-up of 1 to 31 months. SUMMARY BACKGROUND DATA: The Roux-en-Y gastric bypass is a highly successful approach to morbid obesity but results in significant perioperative complications. A laparoscopic approach has significant potential to reduce perioperative complications and recovery time. METHODS: Consecutive patients (n = 275) who met NIH criteria for bariatric surgery were offered laparoscopic Roux-en-Y gastric bypass between July 1997 and March 2000. A 15-mL gastric pouch and a 75-cm Roux limb (150 cm for superobese) was created using five or six trocar incisions. RESULTS: The conversion rate to open gastric bypass was 1%. The start of an oral diet began a mean of 1.58 days after surgery, with a median hospital stay of 2 days and return to work at 21 days. The incidence of early major and minor complications was 3.3% and 27%, respectively. One death occurred related to a pulmonary embolus (0.4%). The hernia rate was 0.7%, and wound infections requiring outpatient drainage only were uncommon (5%). Excess weight loss at 24 and 30 months was 83% and 77%, respectively. In patients with more than 1 year of follow-up, most of the comorbidities were improved or resolved, and 95% reported significant improvement in quality of life. CONCLUSION: Laparoscopic Roux-en-Y gastric bypass is effective in achieving weight loss and in improving comorbidities and quality of life while reducing recovery time and perioperative complications.", "author" : [ { "dropping-particle" : "", "family" : "Schauer", "given" : "P R", "non-dropping-particle" : "", "parse-names" : false, "suffix" : "" }, { "dropping-particle" : "", "family" : "Ikramuddin", "given" : "S", "non-dropping-particle" : "", "parse-names" : false, "suffix" : "" }, { "dropping-particle" : "", "family" : "Gourash", "given" : "W", "non-dropping-particle" : "", "parse-names" : false, "suffix" : "" }, { "dropping-particle" : "", "family" : "Ramanathan", "given" : "R", "non-dropping-particle" : "", "parse-names" : false, "suffix" : "" }, { "dropping-particle" : "", "family" : "Luketich", "given" : "J", "non-dropping-particle" : "", "parse-names" : false, "suffix" : "" } ], "container-title" : "Annals of surgery", "id" : "ITEM-1", "issue" : "4", "issued" : { "date-parts" : [ [ "2000" ] ] }, "page" : "515-529", "title" : "Outcomes after laparoscopic Roux-en-Y gastric bypass for morbid obesity.", "type" : "article-journal", "volume" : "232" }, "uris" : [ "http://www.mendeley.com/documents/?uuid=98f60177-807e-4698-b32a-df9187ca152d", "http://www.mendeley.com/documents/?uuid=6ea6f0d6-fe06-4401-a73c-938c894d9482" ] } ], "mendeley" : { "formattedCitation" : "&lt;sup&gt;91&lt;/sup&gt;", "plainTextFormattedCitation" : "91", "previouslyFormattedCitation" : "(9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9</w:t>
      </w:r>
      <w:r w:rsidR="00597F8E"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Currently, RYGB is the preferred bari</w:t>
      </w:r>
      <w:r w:rsidR="00125677" w:rsidRPr="00B5545D">
        <w:rPr>
          <w:rFonts w:ascii="Book Antiqua" w:hAnsi="Book Antiqua" w:cs="Times New Roman"/>
          <w:sz w:val="24"/>
          <w:szCs w:val="24"/>
        </w:rPr>
        <w:t>atric surgery for GERD patients</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38/ajg.2012.444", "ISSN" : "1572-0241", "PMID" : "23419381", "author" : [ { "dropping-particle" : "", "family" : "Katz", "given" : "Philip O", "non-dropping-particle" : "", "parse-names" : false, "suffix" : "" }, { "dropping-particle" : "", "family" : "Gerson", "given" : "Lauren B", "non-dropping-particle" : "", "parse-names" : false, "suffix" : "" }, { "dropping-particle" : "", "family" : "Vela", "given" : "Marcelo F", "non-dropping-particle" : "", "parse-names" : false, "suffix" : "" } ], "container-title" : "The American journal of gastroenterology", "id" : "ITEM-1", "issue" : "3", "issued" : { "date-parts" : [ [ "2013", "3" ] ] }, "page" : "308-28; quiz 329", "publisher" : "Nature Publishing Group", "title" : "Guidelines for the diagnosis and management of gastroesophageal reflux disease.", "type" : "article-journal", "volume" : "108" }, "uris" : [ "http://www.mendeley.com/documents/?uuid=b85d9b1c-6935-4748-9875-bcf38729871f" ] } ], "mendeley" : { "formattedCitation" : "&lt;sup&gt;1&lt;/sup&gt;", "plainTextFormattedCitation" : "1", "previouslyFormattedCitation" : "(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p>
    <w:p w14:paraId="1B7FADC5" w14:textId="77777777" w:rsidR="00BF057E" w:rsidRPr="00B5545D" w:rsidRDefault="00BF057E" w:rsidP="0097323E">
      <w:pPr>
        <w:spacing w:after="0" w:line="360" w:lineRule="auto"/>
        <w:contextualSpacing/>
        <w:jc w:val="both"/>
        <w:rPr>
          <w:rFonts w:ascii="Book Antiqua" w:hAnsi="Book Antiqua" w:cs="Times New Roman"/>
          <w:sz w:val="24"/>
          <w:szCs w:val="24"/>
        </w:rPr>
      </w:pPr>
    </w:p>
    <w:p w14:paraId="0C3A24B4" w14:textId="77777777" w:rsidR="00BF057E" w:rsidRPr="00B81484" w:rsidRDefault="00BF057E" w:rsidP="0097323E">
      <w:pPr>
        <w:spacing w:after="0" w:line="360" w:lineRule="auto"/>
        <w:contextualSpacing/>
        <w:jc w:val="both"/>
        <w:rPr>
          <w:rFonts w:ascii="Book Antiqua" w:hAnsi="Book Antiqua" w:cs="Times New Roman"/>
          <w:b/>
          <w:i/>
          <w:sz w:val="24"/>
          <w:szCs w:val="24"/>
        </w:rPr>
      </w:pPr>
      <w:r w:rsidRPr="00B81484">
        <w:rPr>
          <w:rFonts w:ascii="Book Antiqua" w:hAnsi="Book Antiqua" w:cs="Times New Roman"/>
          <w:b/>
          <w:i/>
          <w:sz w:val="24"/>
          <w:szCs w:val="24"/>
        </w:rPr>
        <w:t>Future exploration - surgery</w:t>
      </w:r>
    </w:p>
    <w:p w14:paraId="3E70D549" w14:textId="540CC4B6" w:rsidR="00BF057E" w:rsidRPr="00B5545D" w:rsidRDefault="00BF057E" w:rsidP="0097323E">
      <w:pPr>
        <w:spacing w:after="0" w:line="360" w:lineRule="auto"/>
        <w:contextualSpacing/>
        <w:jc w:val="both"/>
        <w:rPr>
          <w:rFonts w:ascii="Book Antiqua" w:hAnsi="Book Antiqua" w:cs="Times New Roman"/>
          <w:sz w:val="24"/>
          <w:szCs w:val="24"/>
          <w:lang w:eastAsia="zh-CN"/>
        </w:rPr>
      </w:pPr>
      <w:r w:rsidRPr="00B5545D">
        <w:rPr>
          <w:rFonts w:ascii="Book Antiqua" w:hAnsi="Book Antiqua" w:cs="Times New Roman"/>
          <w:sz w:val="24"/>
          <w:szCs w:val="24"/>
        </w:rPr>
        <w:lastRenderedPageBreak/>
        <w:t xml:space="preserve">Of the current surgical options described, the Nissen fundoplication has produced satisfactory results in controlling GERD in a specific subset of patients, but exerts no effect on weight. Alternatively, options such as the sleeve or gastric plication have good weight loss results without clear significant benefit to GERD. There are a few small studies evaluating the feasibility and outcome of combination surgeries, which aim to complement the shortcomings of two </w:t>
      </w:r>
      <w:r w:rsidR="00B81484">
        <w:rPr>
          <w:rFonts w:ascii="Book Antiqua" w:hAnsi="Book Antiqua" w:cs="Times New Roman"/>
          <w:sz w:val="24"/>
          <w:szCs w:val="24"/>
        </w:rPr>
        <w:t xml:space="preserve">different surgical approaches. </w:t>
      </w:r>
    </w:p>
    <w:p w14:paraId="09B3304F" w14:textId="68B799EB" w:rsidR="00BF057E" w:rsidRPr="00B5545D" w:rsidRDefault="00BF057E" w:rsidP="00B81484">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A small study of three patients underwent a Nissen fundoplication and sleeve gastrectomy, all with good weight loss at five to seven months and no evidence of erosive esophagitis on follow up EGD</w:t>
      </w:r>
      <w:r w:rsidR="00125677" w:rsidRPr="00B5545D">
        <w:rPr>
          <w:rFonts w:ascii="Book Antiqua" w:hAnsi="Book Antiqua" w:cs="Times New Roman"/>
          <w:sz w:val="24"/>
          <w:szCs w:val="24"/>
          <w:vertAlign w:val="superscript"/>
        </w:rPr>
        <w:t>[</w:t>
      </w:r>
      <w:r w:rsidR="00597F8E" w:rsidRPr="00B5545D">
        <w:rPr>
          <w:rFonts w:ascii="Book Antiqua" w:hAnsi="Book Antiqua" w:cs="Times New Roman"/>
          <w:sz w:val="24"/>
          <w:szCs w:val="24"/>
          <w:vertAlign w:val="superscript"/>
        </w:rPr>
        <w:t>100</w:t>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In addition, a study of 25 patients after laparoscopic Nissen fundoplication with gastric plication showed a significant decrease in erosive esoph</w:t>
      </w:r>
      <w:r w:rsidR="00B81484">
        <w:rPr>
          <w:rFonts w:ascii="Book Antiqua" w:hAnsi="Book Antiqua" w:cs="Times New Roman"/>
          <w:sz w:val="24"/>
          <w:szCs w:val="24"/>
        </w:rPr>
        <w:t xml:space="preserve">agitis on follow up EGD (80% </w:t>
      </w:r>
      <w:r w:rsidR="00B81484" w:rsidRPr="00B81484">
        <w:rPr>
          <w:rFonts w:ascii="Book Antiqua" w:hAnsi="Book Antiqua" w:cs="Times New Roman"/>
          <w:i/>
          <w:sz w:val="24"/>
          <w:szCs w:val="24"/>
        </w:rPr>
        <w:t>vs</w:t>
      </w:r>
      <w:r w:rsidRPr="00B5545D">
        <w:rPr>
          <w:rFonts w:ascii="Book Antiqua" w:hAnsi="Book Antiqua" w:cs="Times New Roman"/>
          <w:sz w:val="24"/>
          <w:szCs w:val="24"/>
        </w:rPr>
        <w:t xml:space="preserve"> 17%) with a steady increase in mean weight loss last up to 12 mo</w:t>
      </w:r>
      <w:r w:rsidR="00B81484" w:rsidRPr="00B5545D">
        <w:rPr>
          <w:rFonts w:ascii="Book Antiqua" w:hAnsi="Book Antiqua" w:cs="Times New Roman"/>
          <w:sz w:val="24"/>
          <w:szCs w:val="24"/>
          <w:vertAlign w:val="superscript"/>
        </w:rPr>
        <w:t xml:space="preserve"> </w:t>
      </w:r>
      <w:r w:rsidR="00125677" w:rsidRPr="00B5545D">
        <w:rPr>
          <w:rFonts w:ascii="Book Antiqua" w:hAnsi="Book Antiqua" w:cs="Times New Roman"/>
          <w:sz w:val="24"/>
          <w:szCs w:val="24"/>
          <w:vertAlign w:val="superscript"/>
        </w:rPr>
        <w:t>[</w:t>
      </w:r>
      <w:r w:rsidR="00597F8E" w:rsidRPr="00B5545D">
        <w:rPr>
          <w:rFonts w:ascii="Book Antiqua" w:hAnsi="Book Antiqua" w:cs="Times New Roman"/>
          <w:sz w:val="24"/>
          <w:szCs w:val="24"/>
          <w:vertAlign w:val="superscript"/>
        </w:rPr>
        <w:t>101</w:t>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 xml:space="preserve">. </w:t>
      </w:r>
      <w:r w:rsidRPr="00B5545D">
        <w:rPr>
          <w:rFonts w:ascii="Book Antiqua" w:hAnsi="Book Antiqua" w:cs="Times New Roman"/>
          <w:sz w:val="24"/>
          <w:szCs w:val="24"/>
        </w:rPr>
        <w:t xml:space="preserve">A similar study of 16 patients further support the findings of Lee </w:t>
      </w:r>
      <w:r w:rsidRPr="00B81484">
        <w:rPr>
          <w:rFonts w:ascii="Book Antiqua" w:hAnsi="Book Antiqua" w:cs="Times New Roman"/>
          <w:i/>
          <w:sz w:val="24"/>
          <w:szCs w:val="24"/>
        </w:rPr>
        <w:t>et al</w:t>
      </w:r>
      <w:r w:rsidR="00B81484" w:rsidRPr="00B5545D">
        <w:rPr>
          <w:rFonts w:ascii="Book Antiqua" w:hAnsi="Book Antiqua" w:cs="Times New Roman"/>
          <w:sz w:val="24"/>
          <w:szCs w:val="24"/>
          <w:vertAlign w:val="superscript"/>
        </w:rPr>
        <w:t>[102]</w:t>
      </w:r>
      <w:r w:rsidRPr="00B5545D">
        <w:rPr>
          <w:rFonts w:ascii="Book Antiqua" w:hAnsi="Book Antiqua" w:cs="Times New Roman"/>
          <w:sz w:val="24"/>
          <w:szCs w:val="24"/>
        </w:rPr>
        <w:t xml:space="preserve"> at 12 mo, with GERD symptoms and esophagitis, which were present in all patients, completely resolvin</w:t>
      </w:r>
      <w:r w:rsidR="00125677" w:rsidRPr="00B5545D">
        <w:rPr>
          <w:rFonts w:ascii="Book Antiqua" w:hAnsi="Book Antiqua" w:cs="Times New Roman"/>
          <w:sz w:val="24"/>
          <w:szCs w:val="24"/>
        </w:rPr>
        <w:t>g.</w:t>
      </w:r>
      <w:r w:rsidRPr="00B5545D">
        <w:rPr>
          <w:rFonts w:ascii="Book Antiqua" w:hAnsi="Book Antiqua" w:cs="Times New Roman"/>
          <w:sz w:val="24"/>
          <w:szCs w:val="24"/>
        </w:rPr>
        <w:t xml:space="preserve"> More studies are needed to identify if this combination approach is an appropriate option in p</w:t>
      </w:r>
      <w:r w:rsidR="00560B3C">
        <w:rPr>
          <w:rFonts w:ascii="Book Antiqua" w:hAnsi="Book Antiqua" w:cs="Times New Roman"/>
          <w:sz w:val="24"/>
          <w:szCs w:val="24"/>
        </w:rPr>
        <w:t xml:space="preserve">atients with obesity and GERD. </w:t>
      </w:r>
    </w:p>
    <w:p w14:paraId="3A50F18F" w14:textId="77777777" w:rsidR="00BF057E" w:rsidRPr="00B5545D" w:rsidRDefault="00BF057E" w:rsidP="0097323E">
      <w:pPr>
        <w:spacing w:after="0" w:line="360" w:lineRule="auto"/>
        <w:contextualSpacing/>
        <w:jc w:val="both"/>
        <w:rPr>
          <w:rFonts w:ascii="Book Antiqua" w:hAnsi="Book Antiqua" w:cs="Times New Roman"/>
          <w:i/>
          <w:sz w:val="24"/>
          <w:szCs w:val="24"/>
        </w:rPr>
      </w:pPr>
    </w:p>
    <w:p w14:paraId="4E4FD0E4" w14:textId="77777777" w:rsidR="00BF057E" w:rsidRPr="00B81484" w:rsidRDefault="00BF057E" w:rsidP="0097323E">
      <w:pPr>
        <w:spacing w:after="0" w:line="360" w:lineRule="auto"/>
        <w:contextualSpacing/>
        <w:jc w:val="both"/>
        <w:rPr>
          <w:rFonts w:ascii="Book Antiqua" w:hAnsi="Book Antiqua" w:cs="Times New Roman"/>
          <w:b/>
          <w:i/>
          <w:sz w:val="24"/>
          <w:szCs w:val="24"/>
        </w:rPr>
      </w:pPr>
      <w:r w:rsidRPr="00B81484">
        <w:rPr>
          <w:rFonts w:ascii="Book Antiqua" w:hAnsi="Book Antiqua" w:cs="Times New Roman"/>
          <w:b/>
          <w:i/>
          <w:sz w:val="24"/>
          <w:szCs w:val="24"/>
        </w:rPr>
        <w:t>Further exploration – endoscopic bariatric approaches</w:t>
      </w:r>
    </w:p>
    <w:p w14:paraId="11043F2A" w14:textId="058B41CE" w:rsidR="00BF057E" w:rsidRPr="00B5545D" w:rsidRDefault="00BF057E" w:rsidP="0097323E">
      <w:pPr>
        <w:spacing w:after="0" w:line="360" w:lineRule="auto"/>
        <w:contextualSpacing/>
        <w:jc w:val="both"/>
        <w:rPr>
          <w:rFonts w:ascii="Book Antiqua" w:hAnsi="Book Antiqua" w:cs="Times New Roman"/>
          <w:sz w:val="24"/>
          <w:szCs w:val="24"/>
          <w:lang w:eastAsia="zh-CN"/>
        </w:rPr>
      </w:pPr>
      <w:r w:rsidRPr="00B5545D">
        <w:rPr>
          <w:rFonts w:ascii="Book Antiqua" w:hAnsi="Book Antiqua" w:cs="Times New Roman"/>
          <w:sz w:val="24"/>
          <w:szCs w:val="24"/>
        </w:rPr>
        <w:t>Recently there has been increased interest in the development of endoscopic approaches to bariatric procedures, as alternatives for patients at high operative risk. The following approaches are recent inventions, and further research on the efficacy, feasibility, complication risk, effect on comorbid conditions, and sustainability will be needed before these procedures can be incorporated into standard of care</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ISSN" : "0835-7900", "PMID" : "22059171", "abstract" : "BACKGROUND: The increasing incidence of obesity and overweight among children and adolescents will be reflected by the imminent increase in the number of obese patients who require more definitive methods of treatment. There is great interest in new, safe, simple, nonsurgical procedures for weight loss.\n\nOBJECTIVE: To provide an overview of new endoscopic methods for the treatment of obesity.\n\nMETHODS: An English-language literature search on endoscopic interventions, endoscopically placed devices and patient safety was performed in the MEDLINE and Cochrane Library databases.\n\nRESULTS: The literature search yielded the following weight loss methods: space-occupying devices (widely used), gastric capacity reduction, modifying gastric motor function and malabsorptive procedures. A commercially available intragastric balloon was the most commonly used device for weight loss. In specific subgroups of patients, it improved quality of life, decreased comorbidities and served as a bridge to surgery. More evidence regarding the potential benefits and safety of other commercially available intragastric balloons is needed to clarify whether they are superior to the most commonly used one. Moreover, early experiences with transoral gastroplasty, the duodenal-jejunal bypass sleeve and an adjustable, totally implantable intragastric prosthesis, indicate that they may be viable options for obesity treatment. Other agents, such as botulinum toxin and a device known as the 'butterfly', are currently at the experimental stage.\n\nCONCLUSION: New endoscopic methods for weight loss may be valuable in the treatment of obesity; however, more clinical experience and technical improvements are necessary before implementing their widespread use.", "author" : [ { "dropping-particle" : "", "family" : "Swidnicka-Siergiejko", "given" : "Agnieszka", "non-dropping-particle" : "", "parse-names" : false, "suffix" : "" }, { "dropping-particle" : "", "family" : "Wr\u00f3blewski", "given" : "Eugeniusz", "non-dropping-particle" : "", "parse-names" : false, "suffix" : "" }, { "dropping-particle" : "", "family" : "Andrzej", "given" : "Dabrowski", "non-dropping-particle" : "", "parse-names" : false, "suffix" : "" } ], "container-title" : "Canadian journal of gastroenterology = Journal canadien de gastroenterologie", "id" : "ITEM-1", "issue" : "11", "issued" : { "date-parts" : [ [ "2011", "12" ] ] }, "page" : "627-33", "title" : "Endoscopic treatment of obesity.", "type" : "article-journal", "volume" : "25" }, "uris" : [ "http://www.mendeley.com/documents/?uuid=d940e0c9-bdd8-4592-8e68-143c33131a76", "http://www.mendeley.com/documents/?uuid=8aadb66b-f024-4f9b-aaa0-d0a659866616" ] } ], "mendeley" : { "formattedCitation" : "&lt;sup&gt;100&lt;/sup&gt;", "plainTextFormattedCitation" : "100", "previouslyFormattedCitation" : "(100)"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0</w:t>
      </w:r>
      <w:r w:rsidR="00597F8E"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 xml:space="preserve">. </w:t>
      </w:r>
      <w:r w:rsidRPr="00B5545D">
        <w:rPr>
          <w:rFonts w:ascii="Book Antiqua" w:hAnsi="Book Antiqua" w:cs="Times New Roman"/>
          <w:sz w:val="24"/>
          <w:szCs w:val="24"/>
        </w:rPr>
        <w:t>Furthermore, since there is little data on the effect of these approaches on the outcome of GERD they present opportunit</w:t>
      </w:r>
      <w:r w:rsidR="00B81484">
        <w:rPr>
          <w:rFonts w:ascii="Book Antiqua" w:hAnsi="Book Antiqua" w:cs="Times New Roman"/>
          <w:sz w:val="24"/>
          <w:szCs w:val="24"/>
        </w:rPr>
        <w:t xml:space="preserve">ies for further investigation. </w:t>
      </w:r>
    </w:p>
    <w:p w14:paraId="597FB842" w14:textId="0E779249" w:rsidR="00E67773" w:rsidRPr="00B5545D" w:rsidRDefault="00BF057E" w:rsidP="00B81484">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Transoral gastroplasty is an endoluminal approach to reduction in gastric capacity. A few studies with small sample sizes have shown technical feasibility with a wide range of weight loss ranging from 16</w:t>
      </w:r>
      <w:r w:rsidR="00B81484" w:rsidRPr="00B5545D">
        <w:rPr>
          <w:rFonts w:ascii="Book Antiqua" w:hAnsi="Book Antiqua" w:cs="Times New Roman"/>
          <w:sz w:val="24"/>
          <w:szCs w:val="24"/>
        </w:rPr>
        <w:t>%</w:t>
      </w:r>
      <w:r w:rsidRPr="00B5545D">
        <w:rPr>
          <w:rFonts w:ascii="Book Antiqua" w:hAnsi="Book Antiqua" w:cs="Times New Roman"/>
          <w:sz w:val="24"/>
          <w:szCs w:val="24"/>
        </w:rPr>
        <w:t xml:space="preserve"> to 58% excess weight loss over one to 24 mo</w:t>
      </w:r>
      <w:r w:rsidR="00B81484" w:rsidRPr="00B5545D">
        <w:rPr>
          <w:rFonts w:ascii="Book Antiqua" w:hAnsi="Book Antiqua" w:cs="Times New Roman"/>
          <w:sz w:val="24"/>
          <w:szCs w:val="24"/>
          <w:vertAlign w:val="superscript"/>
        </w:rPr>
        <w:t xml:space="preserve"> </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07-9662-5", "ISSN" : "1432-2218", "PMID" : "17973163", "abstract" : "OBJECTIVE: To evaluate the safety and feasibility in human subjects of a new transoral restrictive procedure for the treatment of obesity.\n\nMETHODS: The protocol was approved by the institutional review boards (IRBs) of both centers involved, and all patients gave informed consent. Patients met established inclusion criteria for bariatric surgery. The TOGa system (Satiety Inc., Palo Alto, CA), a set of transoral endoscopically guided staplers, was used to create a stapled restrictive pouch along the lesser curve of the stomach. Patients were hospitalized overnight for observation and underwent barium upper gastrointestinal (UGI) the next morning. Post procedure, all patients were placed on a liquid diet for 1 month and asked to begin an exercise program. Follow-up was carried out at 1 week and 1, 3, 4, 5, and 6 months.\n\nRESULTS: Twenty one patients were enrolled [17 female, age 43.7 (22-57) years, BMI 43.3 (35-53) kg/m(2)]. Device introduction was completed safely in all patients. There were no serious adverse events (AEs). The most commonly reported procedure or device related adverse events were vomiting, pain, nausea, and transient dysphagia. At 6 month endoscopy, all patients had persistent full or partial stapled sleeves. Gaps in the staple line were evident in 13 patients. Patients lost an average 17.6 pounds at 1 month, 24.5 pounds at three months, and 26.5 pounds at 6 months post-treatment [excess weight loss (EWL) of 16.2%, 22.6%, and 24.4%, respectively].\n\nCONCLUSIONS: There is great interest in new procedures for morbid obesity that could offer lower morbidity than current options. Early experience with the TOGa procedure indicates that this transoral approach may be safe and feasible. Further experience with the device and technique should improve anatomic and functional outcomes in the future. Additional studies are underway.", "author" : [ { "dropping-particle" : "", "family" : "Devi\u00e8re", "given" : "J", "non-dropping-particle" : "", "parse-names" : false, "suffix" : "" }, { "dropping-particle" : "", "family" : "Ojeda Valdes", "given" : "G", "non-dropping-particle" : "", "parse-names" : false, "suffix" : "" }, { "dropping-particle" : "", "family" : "Cuevas Herrera", "given" : "L", "non-dropping-particle" : "", "parse-names" : false, "suffix" : "" }, { "dropping-particle" : "", "family" : "Closset", "given" : "J", "non-dropping-particle" : "", "parse-names" : false, "suffix" : "" }, { "dropping-particle" : "", "family" : "Moine", "given" : "O", "non-dropping-particle" : "Le", "parse-names" : false, "suffix" : "" }, { "dropping-particle" : "", "family" : "Eisendrath", "given" : "P", "non-dropping-particle" : "", "parse-names" : false, "suffix" : "" }, { "dropping-particle" : "", "family" : "Moreno", "given" : "C", "non-dropping-particle" : "", "parse-names" : false, "suffix" : "" }, { "dropping-particle" : "", "family" : "Dugardeyn", "given" : "S", "non-dropping-particle" : "", "parse-names" : false, "suffix" : "" }, { "dropping-particle" : "", "family" : "Barea", "given" : "M", "non-dropping-particle" : "", "parse-names" : false, "suffix" : "" }, { "dropping-particle" : "", "family" : "la Torre", "given" : "R", "non-dropping-particle" : "de", "parse-names" : false, "suffix" : "" }, { "dropping-particle" : "", "family" : "Edmundowicz", "given" : "S", "non-dropping-particle" : "", "parse-names" : false, "suffix" : "" }, { "dropping-particle" : "", "family" : "Scott", "given" : "S", "non-dropping-particle" : "", "parse-names" : false, "suffix" : "" } ], "container-title" : "Surgical endoscopy", "id" : "ITEM-1", "issue" : "3", "issued" : { "date-parts" : [ [ "2008", "3" ] ] }, "page" : "589-98", "title" : "Safety, feasibility and weight loss after transoral gastroplasty: First human multicenter study.", "type" : "article-journal", "volume" : "22" }, "uris" : [ "http://www.mendeley.com/documents/?uuid=a5eec28e-9209-45b0-9252-fefed7c4b5c6", "http://www.mendeley.com/documents/?uuid=f8c1b134-bfe5-43db-9371-82ffedba8fad" ] }, { "id" : "ITEM-2", "itemData" : { "DOI" : "10.1055/s-2007-995748", "ISSN" : "1438-8812", "PMID" : "18459077", "abstract" : "BACKGROUND AND STUDY AIMS: Bariatric surgical treatments have been proven to induce long-term weight loss in morbidly obese patients, but complications are relatively frequent. We recently reported a first human multicenter trial assessing the safety, feasibility, and weight loss results of the Transoral Gastroplasty (TOGA) system (Satiety Inc., Palo Alto, CA) at 6 months. Here we report the 6-month results of the second phase of the pilot trial with the TOGA system, with technical improvements to the device.\n\nPATIENTS AND METHODS: Patients met established criteria for bariatric surgery. The TOGA system, a set of transoral endoscopically guided staplers, was used to create a stapled restrictive pouch along the lesser curvature of the stomach. Follow-up was at 1 week and at 1, 3, and 6 months. At 3 months, re-treatment consisting in additional distal restrictions was allowed if necessary.\n\nRESULTS: Data were available for 11 patients in our center (7 female, mean age 44.2 years, mean body mass index 41.6). The procedure was completed safely in all patients. There were no serious adverse events. Mean excess weight loss was 19.2 %, 33.7 %, and 46.0 % at 1, 3, and 6 months, respectively. Average body mass index decreased from 41.6 before treatment to 33.1 at 6 months. Absolute mean weight loss was 9.9 kg, 17.5 kg, and 24.0 kg at 1, 3, and 6 months, respectively. A dramatic improvement in quality-of-life measures was observed in all patients.\n\nCONCLUSIONS: This second pilot trial confirmed the feasibility and safety of transoral gastroplasty. The early results and technical improvements reported in the present study are encouraging in terms of safety, early weight loss, and quality of life, and clearly allowed multicenter trials, which are planned to start soon.", "author" : [ { "dropping-particle" : "", "family" : "Moreno", "given" : "C", "non-dropping-particle" : "", "parse-names" : false, "suffix" : "" }, { "dropping-particle" : "", "family" : "Closset", "given" : "J", "non-dropping-particle" : "", "parse-names" : false, "suffix" : "" }, { "dropping-particle" : "", "family" : "Dugardeyn", "given" : "S", "non-dropping-particle" : "", "parse-names" : false, "suffix" : "" }, { "dropping-particle" : "", "family" : "Bar\u00e9a", "given" : "M", "non-dropping-particle" : "", "parse-names" : false, "suffix" : "" }, { "dropping-particle" : "", "family" : "Mehdi", "given" : "A", "non-dropping-particle" : "", "parse-names" : false, "suffix" : "" }, { "dropping-particle" : "", "family" : "Collignon", "given" : "L", "non-dropping-particle" : "", "parse-names" : false, "suffix" : "" }, { "dropping-particle" : "", "family" : "Zalcman", "given" : "M", "non-dropping-particle" : "", "parse-names" : false, "suffix" : "" }, { "dropping-particle" : "", "family" : "Baurain", "given" : "M", "non-dropping-particle" : "", "parse-names" : false, "suffix" : "" }, { "dropping-particle" : "", "family" : "Moine", "given" : "O", "non-dropping-particle" : "Le", "parse-names" : false, "suffix" : "" }, { "dropping-particle" : "", "family" : "Devi\u00e8re", "given" : "J", "non-dropping-particle" : "", "parse-names" : false, "suffix" : "" } ], "container-title" : "Endoscopy", "id" : "ITEM-2", "issue" : "5", "issued" : { "date-parts" : [ [ "2008", "5" ] ] }, "page" : "406-13", "title" : "Transoral gastroplasty is safe, feasible, and induces significant weight loss in morbidly obese patients: results of the second human pilot study.", "type" : "article-journal", "volume" : "40" }, "uris" : [ "http://www.mendeley.com/documents/?uuid=38fd3264-3a92-4bbe-9039-82674fa3e3cd", "http://www.mendeley.com/documents/?uuid=535ef6e5-c4a3-4e35-875e-87fb776e8022" ] }, { "id" : "ITEM-3", "itemData" : { "DOI" : "10.1177/1553350613508228", "ISSN" : "1553-3514", "PMID" : "24623807", "abstract" : "INTRODUCTION: An outpatient transoral endoscopic procedure for gastroesophageal reflux disease (GERD) and obesity would be appealing if safe, effective, and durable. We present the first in human experience with a new system.\n\nMETHODS: Eight patients with GERD (3) and obesity (5) were selected according to a preapproved study protocol. All GERD patients had preprocedure manometry and pH monitoring to document GERD as well as quality of life and symptom questionnaires. Obese patients (body mass index &gt;35) underwent a psychological evaluation and tests for comorbidities. Under general anesthesia, a procedure was performed at the gastroesophageal junction including mucosal excision, suturing of the excision beds for apposition, and suture knotting.\n\nRESULTS: One patient with micrognathia could not undergo the required preprocedural passage of a 60 F dilator and was excluded. The first 2 GERD patients had incomplete procedures due to instrument malfunction. The subsequent 5 subjects had a successfully completed procedure. Four patients were treated for obesity and had an average excess weight loss of 30.3% at 2-year follow-up. Of these patients, one had an 8-mm outlet at the end of the procedure recognized on video review--a correctable error--and another vomited multiple times postoperatively and loosened the gastroplasty sutures. The treated GERD patient had resolution of reflux-related symptoms and is off all antisecretory medications at 2-year follow-up. Her DeMeester score was 8.9 at 24 months.\n\nCONCLUSION: The initial human clinical experience showed promising results for effective and safe GERD and obesity therapy.", "author" : [ { "dropping-particle" : "", "family" : "Legner", "given" : "Andras", "non-dropping-particle" : "", "parse-names" : false, "suffix" : "" }, { "dropping-particle" : "", "family" : "Altorjay", "given" : "Aron", "non-dropping-particle" : "", "parse-names" : false, "suffix" : "" }, { "dropping-particle" : "", "family" : "Juhasz", "given" : "Arpad", "non-dropping-particle" : "", "parse-names" : false, "suffix" : "" }, { "dropping-particle" : "", "family" : "Stadlhuber", "given" : "Rudolph", "non-dropping-particle" : "", "parse-names" : false, "suffix" : "" }, { "dropping-particle" : "", "family" : "Reich", "given" : "Viktor", "non-dropping-particle" : "", "parse-names" : false, "suffix" : "" }, { "dropping-particle" : "", "family" : "Hunt", "given" : "Brandon", "non-dropping-particle" : "", "parse-names" : false, "suffix" : "" }, { "dropping-particle" : "", "family" : "Rothstein", "given" : "Richard", "non-dropping-particle" : "", "parse-names" : false, "suffix" : "" }, { "dropping-particle" : "", "family" : "Filipi", "given" : "Charles", "non-dropping-particle" : "", "parse-names" : false, "suffix" : "" } ], "container-title" : "Surgical innovation", "id" : "ITEM-3", "issue" : "5", "issued" : { "date-parts" : [ [ "2014", "10" ] ] }, "page" : "456-63", "title" : "Transoral mucosal excision sutured gastroplasty: a pilot study for GERD and obesity with two-year follow-up.", "type" : "article-journal", "volume" : "21" }, "uris" : [ "http://www.mendeley.com/documents/?uuid=191a2548-ec37-4a7a-bb11-fab0c32a97da", "http://www.mendeley.com/documents/?uuid=b03af0d6-99c7-4786-b7e0-e375b5168ca2" ] }, { "id" : "ITEM-4", "itemData" : { "DOI" : "10.1016/j.gie.2013.04.197", "ISSN" : "1097-6779", "PMID" : "23711556", "abstract" : "BACKGROUND: Obesity and its associated conditions, including type 2 diabetes and cardiovascular disease, have reached epidemic proportions. High-efficacy, high-risk surgical approaches are unlikely to meet the increasing burden of disease. Emerging endoscopic technologies have opened the door for endoscopic approaches to reproduce many of the benefits of GI weight loss surgery and thereby contribute to the effective treatment of obesity and its associated disorders.\n\nOBJECTIVE: To demonstrate the technical feasibility of transoral endoscopic gastric volume reduction with an endoscopic suturing device in a fashion similar to sleeve gastrectomy for the treatment of obesity.\n\nDESIGN: Single-center, pilot feasibility study.\n\nPATIENTS: Four human subjects with obesity.\n\nINTERVENTIONS: Transoral sleeve gastroplasty.\n\nMAIN OUTCOME MEASUREMENTS: Technical feasibility.\n\nRESULTS: We successfully used an endoscopic free-hand suturing system in 4 subjects, thus demonstrating the technical feasibility of a novel technique to mimic the anatomic manipulations created by surgical sleeve gastrectomy endoscopically.\n\nLIMITATIONS: Pilot feasibility study with small number of subjects.\n\nCONCLUSIONS: Endoscopic sleeve gastroplasty for treatment of obesity is feasible.", "author" : [ { "dropping-particle" : "", "family" : "Abu Dayyeh", "given" : "Barham K", "non-dropping-particle" : "", "parse-names" : false, "suffix" : "" }, { "dropping-particle" : "", "family" : "Rajan", "given" : "Elizabeth", "non-dropping-particle" : "", "parse-names" : false, "suffix" : "" }, { "dropping-particle" : "", "family" : "Gostout", "given" : "Christopher J", "non-dropping-particle" : "", "parse-names" : false, "suffix" : "" } ], "container-title" : "Gastrointestinal endoscopy", "id" : "ITEM-4", "issue" : "3", "issued" : { "date-parts" : [ [ "2013", "10" ] ] }, "page" : "530-5", "title" : "Endoscopic sleeve gastroplasty: a potential endoscopic alternative to surgical sleeve gastrectomy for treatment of obesity.", "type" : "article-journal", "volume" : "78" }, "uris" : [ "http://www.mendeley.com/documents/?uuid=685a169b-ce1e-4165-9b0d-b85684ebb22d", "http://www.mendeley.com/documents/?uuid=89e56128-8f1e-4ce0-96c7-6d97daf8d430" ] }, { "id" : "ITEM-5", "itemData" : { "DOI" : "10.1016/j.soard.2011.10.016", "ISSN" : "1878-7533", "PMID" : "22178565", "abstract" : "BACKGROUND: The aim of the present pilot study was to evaluate the safety and weight loss efficacy of endoscopic transoral gastric volume reduction using an endoscopic suturing system.\n\nMETHODS: Patients with a body mass index (BMI) of 30-45 kg/m(2) were enrolled in the present institutional review board-approved study. Anterior to posterior gastric plications were placed in the gastric fundus and body using the suturing device. The endpoints were procedure time, adverse events, weight loss, and endoscopic findings at 1, 6, and 12 months after the procedure. The nominal P values are presented.\n\nRESULTS: A total of 18 patients underwent the procedure (9 at each site). The mean age and BMI was 40 years and 38 kg/m(2), respectively. The average number of plications placed per patient was 6, and the mean procedure time was 2.1 hours (range 1.5-2.8). At 12 months of follow-up (n = 14), decreases in the mean weight (-11.0 \u00b1 10.0 kg, P = .0006), mean BMI (-4.0 \u00b1 3.5 kg/m(2), P = .0006), and mean waist circumference (-12.6 \u00b1 9.5 cm, P = .0004) were observed. The mean excess weight loss at 12 months was 27.7% \u00b1 21.9%. The proportion of patients with an EWL of \u2265 20% or \u2265 30% was 57% and 50%, respectively. The mean systolic and diastolic blood pressure decreased by 15.2 mm Hg (P = .0012) and 9.7 mm Hg (P = .0051), respectively. No device- or procedure-related serious adverse events. Endoscopy at 12 months of follow-up showed partial or complete release of plications in 13 patients.\n\nCONCLUSION: Transoral gastric volume reduction procedure using the RESTORe Suturing System device proved to be safe and well tolerated. Procedural technical success was achieved for all subjects. Modest decreases in weight, BMI, and waist circumference were observed, as was a decline in the frequency of hypertension. Despite some overall positive clinical findings, the plications were not durable, and the effects of the procedure varied widely among the study participants. Additional research is needed to provide a more reproducible and durable effect.", "author" : [ { "dropping-particle" : "", "family" : "Brethauer", "given" : "Stacy A", "non-dropping-particle" : "", "parse-names" : false, "suffix" : "" }, { "dropping-particle" : "", "family" : "Chand", "given" : "Bipan", "non-dropping-particle" : "", "parse-names" : false, "suffix" : "" }, { "dropping-particle" : "", "family" : "Schauer", "given" : "Philip R", "non-dropping-particle" : "", "parse-names" : false, "suffix" : "" }, { "dropping-particle" : "", "family" : "Thompson", "given" : "Christopher C", "non-dropping-particle" : "", "parse-names" : false, "suffix" : "" } ], "container-title" : "Surgery for obesity and related diseases : official journal of the American Society for Bariatric Surgery", "id" : "ITEM-5", "issue" : "3", "issued" : { "date-parts" : [ [ "0", "1" ] ] }, "page" : "296-303", "title" : "Transoral gastric volume reduction as intervention for weight management: 12-month follow-up of TRIM trial.", "type" : "article-journal", "volume" : "8" }, "uris" : [ "http://www.mendeley.com/documents/?uuid=846218b2-2440-4e29-bb47-b181b498097b", "http://www.mendeley.com/documents/?uuid=2bfa1cb5-192c-4262-b3ce-b5530e0f563d" ] }, { "id" : "ITEM-6", "itemData" : { "DOI" : "10.1016/j.gie.2011.08.046", "ISSN" : "1097-6779", "PMID" : "22136774", "abstract" : "BACKGROUND: Bariatric surgery is associated with specific complications and mortality. Transoral gastroplasty (TOGA) is a transoral restrictive bariatric procedure that might offer the benefits of surgery with a reduced complication rate.\n\nOBJECTIVE: To evaluate the safety and efficacy of TOGA at 12-month follow-up.\n\nDESIGN: Prospective, multicenter, single-arm trial.\n\nSETTING: Two tertiary-care referral medical centers.\n\nPATIENTS: This study involved 67 patients (average age 41.0 years, 47 women, baseline body mass index [BMI] 41.5 kg/m(2); 20 patients with BMI &lt;40).\n\nINTERVENTION: The TOGA procedures were performed by using 2 stapling devices that were used to create a small, restrictive pouch along the lesser gastric curvature. The pouch is designed to give the patient a sustained feeling of satiety after small meals.\n\nMAIN OUTCOME MEASUREMENTS: Excess weight loss, excess BMI loss, safety, and improvements in quality of life, obesity-related comorbidities, and medication use.\n\nRESULTS: Fifty-three patients were available at the 12-month follow-up. Excess BMI loss was 33.9%, 42.6%, and 44.8% at 3, 6, and 12 months, respectively. At 12 months, excess BMI loss was 52.2% for patients with a baseline BMI of &lt;40.0 and 41.3% for patients with a baseline BMI of \u2265 40.0 (P &lt; .05). At 12 months, hemoglobin A(1c) levels decreased from 7.0% at baseline to 5.7% (P = .01); triglyceride levels decreased from 142.9 mg/dL to 98 mg/dL (P &lt; .0001); high-density lipoprotein levels increased from 47.0 mg/dL to 57.5 mg/dL (P &lt; .0001). Two complications occurred: a case of respiratory insufficiency and an asymptomatic pneumoperitoneum treated conservatively.\n\nLIMITATIONS: Small number of patients. Short-term follow-up. Twenty-one percent of patients were not available for the 12-month follow-up.\n\nCONCLUSION: The TOGA procedure allowed a substantial weight loss 1 year after the operation without severe complications. A long-term evaluation is needed before definitive conclusions can be drawn.", "author" : [ { "dropping-particle" : "", "family" : "Familiari", "given" : "Pietro", "non-dropping-particle" : "", "parse-names" : false, "suffix" : "" }, { "dropping-particle" : "", "family" : "Costamagna", "given" : "Guido", "non-dropping-particle" : "", "parse-names" : false, "suffix" : "" }, { "dropping-particle" : "", "family" : "Bl\u00e9ro", "given" : "Daniel", "non-dropping-particle" : "", "parse-names" : false, "suffix" : "" }, { "dropping-particle" : "", "family" : "Moine", "given" : "Olivier", "non-dropping-particle" : "Le", "parse-names" : false, "suffix" : "" }, { "dropping-particle" : "", "family" : "Perri", "given" : "Vincenzo", "non-dropping-particle" : "", "parse-names" : false, "suffix" : "" }, { "dropping-particle" : "", "family" : "Boskoski", "given" : "Ivo", "non-dropping-particle" : "", "parse-names" : false, "suffix" : "" }, { "dropping-particle" : "", "family" : "Coppens", "given" : "Emmanuel", "non-dropping-particle" : "", "parse-names" : false, "suffix" : "" }, { "dropping-particle" : "", "family" : "Barea", "given" : "Marie", "non-dropping-particle" : "", "parse-names" : false, "suffix" : "" }, { "dropping-particle" : "", "family" : "Iaconelli", "given" : "Amerigo", "non-dropping-particle" : "", "parse-names" : false, "suffix" : "" }, { "dropping-particle" : "", "family" : "Mingrone", "given" : "Gertrude", "non-dropping-particle" : "", "parse-names" : false, "suffix" : "" }, { "dropping-particle" : "", "family" : "Moreno", "given" : "Christophe", "non-dropping-particle" : "", "parse-names" : false, "suffix" : "" }, { "dropping-particle" : "", "family" : "Devi\u00e8re", "given" : "Jacques", "non-dropping-particle" : "", "parse-names" : false, "suffix" : "" } ], "container-title" : "Gastrointestinal endoscopy", "id" : "ITEM-6", "issue" : "6", "issued" : { "date-parts" : [ [ "2011", "12" ] ] }, "page" : "1248-58", "title" : "Transoral gastroplasty for morbid obesity: a multicenter trial with a 1-year outcome.", "type" : "article-journal", "volume" : "74" }, "uris" : [ "http://www.mendeley.com/documents/?uuid=81e8075d-efae-4039-90e4-8eb7597a6bec", "http://www.mendeley.com/documents/?uuid=e2cf4800-aeef-4688-a46e-49ca6028051c" ] }, { "id" : "ITEM-7", "itemData" : { "author" : [ { "dropping-particle" : "", "family" : "Lopez-nava", "given" : "Gontrand", "non-dropping-particle" : "", "parse-names" : false, "suffix" : "" }, { "dropping-particle" : "", "family" : "Galv\u00e3o", "given" : "Manoel P", "non-dropping-particle" : "", "parse-names" : false, "suffix" : "" }, { "dropping-particle" : "", "family" : "Bautista-casta\u00f1o", "given" : "Immacula", "non-dropping-particle" : "", "parse-names" : false, "suffix" : "" }, { "dropping-particle" : "", "family" : "Jimenez", "given" : "Amaya", "non-dropping-particle" : "", "parse-names" : false, "suffix" : "" }, { "dropping-particle" : "De", "family" : "Grado", "given" : "Teresa", "non-dropping-particle" : "", "parse-names" : false, "suffix" : "" } ], "id" : "ITEM-7", "issued" : { "date-parts" : [ [ "2014" ] ] }, "page" : "1-4", "title" : "Endoscopic sleeve gastroplasty for the treatment of obesity", "type" : "article-journal" }, "uris" : [ "http://www.mendeley.com/documents/?uuid=0fe3f39d-ab1f-4f06-b9ee-e88065bbe9ef", "http://www.mendeley.com/documents/?uuid=f14779d1-485a-48c1-905e-3cefc9251fc9" ] }, { "id" : "ITEM-8", "itemData" : { "DOI" : "10.1016/j.gie.2007.10.061", "ISSN" : "1097-6779", "PMID" : "18355825", "abstract" : "BACKGROUND: Bariatric surgery for severe obesity has demonstrated significant health benefits, but it is not without complications. Transoral approaches to weight loss offer a minimally invasive option.\n\nOBJECTIVE: To evaluate the safety and feasibility of a transoral suturing procedure for weight loss.\n\nDESIGN: Single-center, uncontrolled study with a 1-year follow-up.\n\nSETTING: Hospital de Clinicas, Caracas, Venezuela.\n\nPATIENTS: Sixty-four patients (mean age [SD] 31.5 +/- 10.1 years, range 16-62 years; mean (SD) preoperative body mass index [BMI] 39.9 +/- 5.1 kg/m(2), range 28.0-60.2 kg/m(2)) were enrolled between 2003 and 2005.\n\nINTERVENTION: Endoluminal vertical gastroplasty by using a continuous suture pattern to treat obesity.\n\nMAIN OUTCOME MEASUREMENTS: Short-term complication monitoring and patient weight before the procedure and at 1, 3, and 12 months after the procedure.\n\nRESULTS: The outpatient procedures were performed in approximately 45 minutes. Patients had a significant reduction in BMI at 12 months (mean [SD] BMI 39.9 +/- 5.1 kg/m(2) vs 30.6 +/- 4.7 kg/m(2); P &lt; .001) and a percentage of excess weight loss (%EWL) (SD) of 21.1 +/- 6.2, 39.6 +/- 11.3, and 58.1 +/- 19.9 at 1, 3, and 12 months, respectively. By comparing the study's subpopulations, group I (baseline BMI &gt;or=40 kg/m(2), n = 33), group II (baseline BMI 35-40 kg/m(2), n = 19), and group III (baseline BMI &lt;35 kg/m(2), n = 12) demonstrated a %EWL (SD) of 48.9 +/- 10.7, 56.5 +/- 13.9, and 85.1 +/- 24.0, respectively, at 12 months after the procedure (P = .037 when comparing group I vs II; P &lt; .001 when comparing group II vs III and group I vs III). No patients experienced any serious adverse events.\n\nLIMITATIONS: This study represents a single center's clinical experience, with no sham control.\n\nCONCLUSIONS: Endoluminal vertical gastroplasty by using a continuous suture pattern is associated with significant weight loss. Additional studies are needed to demonstrate the procedure's long-term safety and efficacy.", "author" : [ { "dropping-particle" : "", "family" : "Fogel", "given" : "Roberto", "non-dropping-particle" : "", "parse-names" : false, "suffix" : "" }, { "dropping-particle" : "", "family" : "Fogel", "given" : "Juana", "non-dropping-particle" : "De", "parse-names" : false, "suffix" : "" }, { "dropping-particle" : "", "family" : "Bonilla", "given" : "Ydaly", "non-dropping-particle" : "", "parse-names" : false, "suffix" : "" }, { "dropping-particle" : "", "family" : "La Fuente", "given" : "Rafael", "non-dropping-particle" : "De", "parse-names" : false, "suffix" : "" } ], "container-title" : "Gastrointestinal endoscopy", "id" : "ITEM-8", "issue" : "1", "issued" : { "date-parts" : [ [ "2008", "7" ] ] }, "page" : "51-8", "title" : "Clinical experience of transoral suturing for an endoluminal vertical gastroplasty: 1-year follow-up in 64 patients.", "type" : "article-journal", "volume" : "68" }, "uris" : [ "http://www.mendeley.com/documents/?uuid=331a9f61-346b-462b-a11d-3e3644a3c954", "http://www.mendeley.com/documents/?uuid=66d09bf4-5c8e-4d6a-b922-eab78ab81e78" ] } ], "mendeley" : { "formattedCitation" : "&lt;sup&gt;101\u2013108&lt;/sup&gt;", "plainTextFormattedCitation" : "101\u2013108", "previouslyFormattedCitation" : "(101\u2013108)"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0</w:t>
      </w:r>
      <w:r w:rsidR="009E3242" w:rsidRPr="00B5545D">
        <w:rPr>
          <w:rFonts w:ascii="Book Antiqua" w:hAnsi="Book Antiqua" w:cs="Times New Roman"/>
          <w:noProof/>
          <w:sz w:val="24"/>
          <w:szCs w:val="24"/>
          <w:vertAlign w:val="superscript"/>
        </w:rPr>
        <w:t>4</w:t>
      </w:r>
      <w:r w:rsidRPr="00B5545D">
        <w:rPr>
          <w:rFonts w:ascii="Book Antiqua" w:hAnsi="Book Antiqua" w:cs="Times New Roman"/>
          <w:noProof/>
          <w:sz w:val="24"/>
          <w:szCs w:val="24"/>
          <w:vertAlign w:val="superscript"/>
        </w:rPr>
        <w:t>–1</w:t>
      </w:r>
      <w:r w:rsidR="009E3242" w:rsidRPr="00B5545D">
        <w:rPr>
          <w:rFonts w:ascii="Book Antiqua" w:hAnsi="Book Antiqua" w:cs="Times New Roman"/>
          <w:noProof/>
          <w:sz w:val="24"/>
          <w:szCs w:val="24"/>
          <w:vertAlign w:val="superscript"/>
        </w:rPr>
        <w:t>11</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 xml:space="preserve">. </w:t>
      </w:r>
      <w:r w:rsidRPr="00B5545D">
        <w:rPr>
          <w:rFonts w:ascii="Book Antiqua" w:hAnsi="Book Antiqua" w:cs="Times New Roman"/>
          <w:sz w:val="24"/>
          <w:szCs w:val="24"/>
        </w:rPr>
        <w:t>A nonrandomized trial comparing transoral gastroplasty with sleeve gastrectomy showed comparable weight loss lasting two years</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11695-012-0770-5", "ISSN" : "1708-0428", "PMID" : "23001571", "abstract" : "BACKGROUND: The effectiveness of restrictive procedures has been inferior to that of malabsorbitive ones. Recent variants of restrictive procedures, i.e., gastric banding and sleeve gastrectomy, confirm the strive for more efficacious solutions with less complications. We investigated the balance between effectiveness and complications for a new restrictive procedure, a Transoral Endoscopic Vertical Gastroplasty (TOGa\u00ae)\n\nMETHODS: Seventy-nine morbidly obese patients were submitted to one out of three surgical procedures: TOGa\u00ae (29 patients), laparoscopic gastric bypass (LRYGBP; 20 patients), and biliopancreatic diversion (BPD; 30 patients). Mean BMI were 41.7 (35.4-46.6), 44.8 (36.4-54), and 47.5 (41-60.3), respectively. All the patients reached a 2-year follow-up.\n\nRESULTS: In TOGa\u00ae group BMI, respectively at 12 and 24 months, was 34.5 and 35.5, with 44 and 48.3% of patients with BMI lower than 35. In LRYGBP group, BMI was 30.7 and 29.2 kg/m(2), with 80 and 85% of patients with BMI\u2009&lt;\u200935. In BPD group, BMI was 30 and 29.6 kg/m(2), with 100 and 93.3% of patients with BMI\u2009&lt;\u200935. In TOGa\u00ae group, 59% of patients with an initial BMI\u2009&lt;\u200945 reached a BMI\u2009&lt;\u200935, in comparison to 48% recorded in the whole group and to 14.3% in patients with initial BMI\u2009\u2265\u200945.\n\nCONCLUSIONS: In selected patients, TOGa\u00ae, was associated with good results after two years in terms of weight loss, even in comparison with LRYGBP and BPD. Minimal trauma, absence of complications, and short hospital stay justify this procedure for patients with low BMI.", "author" : [ { "dropping-particle" : "", "family" : "Nanni", "given" : "Giuseppe", "non-dropping-particle" : "", "parse-names" : false, "suffix" : "" }, { "dropping-particle" : "", "family" : "Familiari", "given" : "Pietro", "non-dropping-particle" : "", "parse-names" : false, "suffix" : "" }, { "dropping-particle" : "", "family" : "Mor", "given" : "Alessandro", "non-dropping-particle" : "", "parse-names" : false, "suffix" : "" }, { "dropping-particle" : "", "family" : "Iaconelli", "given" : "Amerigo", "non-dropping-particle" : "", "parse-names" : false, "suffix" : "" }, { "dropping-particle" : "", "family" : "Perri", "given" : "Vincenzo", "non-dropping-particle" : "", "parse-names" : false, "suffix" : "" }, { "dropping-particle" : "", "family" : "Rubino", "given" : "Francesco", "non-dropping-particle" : "", "parse-names" : false, "suffix" : "" }, { "dropping-particle" : "", "family" : "Boldrini", "given" : "Giuseppe", "non-dropping-particle" : "", "parse-names" : false, "suffix" : "" }, { "dropping-particle" : "", "family" : "Salerno", "given" : "Maria Paola", "non-dropping-particle" : "", "parse-names" : false, "suffix" : "" }, { "dropping-particle" : "", "family" : "Leccesi", "given" : "Laura", "non-dropping-particle" : "", "parse-names" : false, "suffix" : "" }, { "dropping-particle" : "", "family" : "Iesari", "given" : "Samuele", "non-dropping-particle" : "", "parse-names" : false, "suffix" : "" }, { "dropping-particle" : "", "family" : "Sollazzi", "given" : "Liliana", "non-dropping-particle" : "", "parse-names" : false, "suffix" : "" }, { "dropping-particle" : "", "family" : "Perilli", "given" : "Valter", "non-dropping-particle" : "", "parse-names" : false, "suffix" : "" }, { "dropping-particle" : "", "family" : "Castagneto", "given" : "Marco", "non-dropping-particle" : "", "parse-names" : false, "suffix" : "" }, { "dropping-particle" : "", "family" : "Mingrone", "given" : "Gertrude", "non-dropping-particle" : "", "parse-names" : false, "suffix" : "" }, { "dropping-particle" : "", "family" : "Costamagna", "given" : "Guido", "non-dropping-particle" : "", "parse-names" : false, "suffix" : "" } ], "container-title" : "Obesity surgery", "id" : "ITEM-1", "issue" : "12", "issued" : { "date-parts" : [ [ "2012", "12" ] ] }, "page" : "1897-902", "title" : "Effectiveness of the Transoral Endoscopic Vertical Gastroplasty (TOGa\u00ae): a good balance between weight loss and complications, if compared with gastric bypass and biliopancreatic diversion.", "type" : "article-journal", "volume" : "22" }, "uris" : [ "http://www.mendeley.com/documents/?uuid=ddf8d6be-ea83-4ffc-8052-3de4dbdffac2", "http://www.mendeley.com/documents/?uuid=27104497-b80d-4a61-99a6-f58a224bdc87" ] } ], "mendeley" : { "formattedCitation" : "&lt;sup&gt;109&lt;/sup&gt;", "plainTextFormattedCitation" : "109", "previouslyFormattedCitation" : "(109)"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w:t>
      </w:r>
      <w:r w:rsidR="009E3242" w:rsidRPr="00B5545D">
        <w:rPr>
          <w:rFonts w:ascii="Book Antiqua" w:hAnsi="Book Antiqua" w:cs="Times New Roman"/>
          <w:noProof/>
          <w:sz w:val="24"/>
          <w:szCs w:val="24"/>
          <w:vertAlign w:val="superscript"/>
        </w:rPr>
        <w:t>12</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 xml:space="preserve">. </w:t>
      </w:r>
      <w:r w:rsidRPr="00B5545D">
        <w:rPr>
          <w:rFonts w:ascii="Book Antiqua" w:hAnsi="Book Antiqua" w:cs="Times New Roman"/>
          <w:sz w:val="24"/>
          <w:szCs w:val="24"/>
        </w:rPr>
        <w:t xml:space="preserve">One patient, who underwent this </w:t>
      </w:r>
      <w:r w:rsidRPr="00B5545D">
        <w:rPr>
          <w:rFonts w:ascii="Book Antiqua" w:hAnsi="Book Antiqua" w:cs="Times New Roman"/>
          <w:sz w:val="24"/>
          <w:szCs w:val="24"/>
        </w:rPr>
        <w:lastRenderedPageBreak/>
        <w:t>procedure for treatment of GERD, showed resolution of reflux-related symptoms with significant improvement in his quality of life assessment and DeMeester score tw</w:t>
      </w:r>
      <w:r w:rsidR="00125677" w:rsidRPr="00B5545D">
        <w:rPr>
          <w:rFonts w:ascii="Book Antiqua" w:hAnsi="Book Antiqua" w:cs="Times New Roman"/>
          <w:sz w:val="24"/>
          <w:szCs w:val="24"/>
        </w:rPr>
        <w:t>o years postoperatively off PPI</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77/1553350613508228", "ISSN" : "1553-3514", "PMID" : "24623807", "abstract" : "INTRODUCTION: An outpatient transoral endoscopic procedure for gastroesophageal reflux disease (GERD) and obesity would be appealing if safe, effective, and durable. We present the first in human experience with a new system.\n\nMETHODS: Eight patients with GERD (3) and obesity (5) were selected according to a preapproved study protocol. All GERD patients had preprocedure manometry and pH monitoring to document GERD as well as quality of life and symptom questionnaires. Obese patients (body mass index &gt;35) underwent a psychological evaluation and tests for comorbidities. Under general anesthesia, a procedure was performed at the gastroesophageal junction including mucosal excision, suturing of the excision beds for apposition, and suture knotting.\n\nRESULTS: One patient with micrognathia could not undergo the required preprocedural passage of a 60 F dilator and was excluded. The first 2 GERD patients had incomplete procedures due to instrument malfunction. The subsequent 5 subjects had a successfully completed procedure. Four patients were treated for obesity and had an average excess weight loss of 30.3% at 2-year follow-up. Of these patients, one had an 8-mm outlet at the end of the procedure recognized on video review--a correctable error--and another vomited multiple times postoperatively and loosened the gastroplasty sutures. The treated GERD patient had resolution of reflux-related symptoms and is off all antisecretory medications at 2-year follow-up. Her DeMeester score was 8.9 at 24 months.\n\nCONCLUSION: The initial human clinical experience showed promising results for effective and safe GERD and obesity therapy.", "author" : [ { "dropping-particle" : "", "family" : "Legner", "given" : "Andras", "non-dropping-particle" : "", "parse-names" : false, "suffix" : "" }, { "dropping-particle" : "", "family" : "Altorjay", "given" : "Aron", "non-dropping-particle" : "", "parse-names" : false, "suffix" : "" }, { "dropping-particle" : "", "family" : "Juhasz", "given" : "Arpad", "non-dropping-particle" : "", "parse-names" : false, "suffix" : "" }, { "dropping-particle" : "", "family" : "Stadlhuber", "given" : "Rudolph", "non-dropping-particle" : "", "parse-names" : false, "suffix" : "" }, { "dropping-particle" : "", "family" : "Reich", "given" : "Viktor", "non-dropping-particle" : "", "parse-names" : false, "suffix" : "" }, { "dropping-particle" : "", "family" : "Hunt", "given" : "Brandon", "non-dropping-particle" : "", "parse-names" : false, "suffix" : "" }, { "dropping-particle" : "", "family" : "Rothstein", "given" : "Richard", "non-dropping-particle" : "", "parse-names" : false, "suffix" : "" }, { "dropping-particle" : "", "family" : "Filipi", "given" : "Charles", "non-dropping-particle" : "", "parse-names" : false, "suffix" : "" } ], "container-title" : "Surgical innovation", "id" : "ITEM-1", "issue" : "5", "issued" : { "date-parts" : [ [ "2014", "10" ] ] }, "page" : "456-63", "title" : "Transoral mucosal excision sutured gastroplasty: a pilot study for GERD and obesity with two-year follow-up.", "type" : "article-journal", "volume" : "21" }, "uris" : [ "http://www.mendeley.com/documents/?uuid=b03af0d6-99c7-4786-b7e0-e375b5168ca2", "http://www.mendeley.com/documents/?uuid=191a2548-ec37-4a7a-bb11-fab0c32a97da" ] } ], "mendeley" : { "formattedCitation" : "&lt;sup&gt;103&lt;/sup&gt;", "plainTextFormattedCitation" : "103", "previouslyFormattedCitation" : "(10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0</w:t>
      </w:r>
      <w:r w:rsidR="009E3242" w:rsidRPr="00B5545D">
        <w:rPr>
          <w:rFonts w:ascii="Book Antiqua" w:hAnsi="Book Antiqua" w:cs="Times New Roman"/>
          <w:noProof/>
          <w:sz w:val="24"/>
          <w:szCs w:val="24"/>
          <w:vertAlign w:val="superscript"/>
        </w:rPr>
        <w:t>6</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p>
    <w:p w14:paraId="340EB4F4" w14:textId="022C3146" w:rsidR="00BF057E" w:rsidRPr="00B5545D" w:rsidRDefault="00BF057E" w:rsidP="00E0105B">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StomaphyX was approved by the FDA in 2007 as a rescue procedure in patients with weight regain or inadequate loss after bariatric surgery, and there are small data evaluating its role as a revisional procedure after failed bariatric surgery. However there is no available data on its implication in obese patients with GERD. </w:t>
      </w:r>
    </w:p>
    <w:p w14:paraId="13CCA900" w14:textId="493F2C13" w:rsidR="00E67773" w:rsidRPr="00B5545D" w:rsidRDefault="00BF057E" w:rsidP="00E0105B">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Several different forms of intra-gastric balloons have been studied , and are designed as a temporary aid in weight loss by decreasing the gastric reservoir with the placement of a space-occupying device</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ISSN" : "0835-7900", "PMID" : "22059171", "abstract" : "BACKGROUND: The increasing incidence of obesity and overweight among children and adolescents will be reflected by the imminent increase in the number of obese patients who require more definitive methods of treatment. There is great interest in new, safe, simple, nonsurgical procedures for weight loss.\n\nOBJECTIVE: To provide an overview of new endoscopic methods for the treatment of obesity.\n\nMETHODS: An English-language literature search on endoscopic interventions, endoscopically placed devices and patient safety was performed in the MEDLINE and Cochrane Library databases.\n\nRESULTS: The literature search yielded the following weight loss methods: space-occupying devices (widely used), gastric capacity reduction, modifying gastric motor function and malabsorptive procedures. A commercially available intragastric balloon was the most commonly used device for weight loss. In specific subgroups of patients, it improved quality of life, decreased comorbidities and served as a bridge to surgery. More evidence regarding the potential benefits and safety of other commercially available intragastric balloons is needed to clarify whether they are superior to the most commonly used one. Moreover, early experiences with transoral gastroplasty, the duodenal-jejunal bypass sleeve and an adjustable, totally implantable intragastric prosthesis, indicate that they may be viable options for obesity treatment. Other agents, such as botulinum toxin and a device known as the 'butterfly', are currently at the experimental stage.\n\nCONCLUSION: New endoscopic methods for weight loss may be valuable in the treatment of obesity; however, more clinical experience and technical improvements are necessary before implementing their widespread use.", "author" : [ { "dropping-particle" : "", "family" : "Swidnicka-Siergiejko", "given" : "Agnieszka", "non-dropping-particle" : "", "parse-names" : false, "suffix" : "" }, { "dropping-particle" : "", "family" : "Wr\u00f3blewski", "given" : "Eugeniusz", "non-dropping-particle" : "", "parse-names" : false, "suffix" : "" }, { "dropping-particle" : "", "family" : "Andrzej", "given" : "Dabrowski", "non-dropping-particle" : "", "parse-names" : false, "suffix" : "" } ], "container-title" : "Canadian journal of gastroenterology = Journal canadien de gastroenterologie", "id" : "ITEM-1", "issue" : "11", "issued" : { "date-parts" : [ [ "2011", "12" ] ] }, "page" : "627-33", "title" : "Endoscopic treatment of obesity.", "type" : "article-journal", "volume" : "25" }, "uris" : [ "http://www.mendeley.com/documents/?uuid=8aadb66b-f024-4f9b-aaa0-d0a659866616", "http://www.mendeley.com/documents/?uuid=d940e0c9-bdd8-4592-8e68-143c33131a76" ] } ], "mendeley" : { "formattedCitation" : "&lt;sup&gt;100&lt;/sup&gt;", "plainTextFormattedCitation" : "100", "previouslyFormattedCitation" : "(100)"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0</w:t>
      </w:r>
      <w:r w:rsidR="009E3242"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00E0105B">
        <w:rPr>
          <w:rFonts w:ascii="Book Antiqua" w:hAnsi="Book Antiqua" w:cs="Times New Roman" w:hint="eastAsia"/>
          <w:sz w:val="24"/>
          <w:szCs w:val="24"/>
          <w:lang w:eastAsia="zh-CN"/>
        </w:rPr>
        <w:t xml:space="preserve"> </w:t>
      </w:r>
      <w:r w:rsidRPr="00B5545D">
        <w:rPr>
          <w:rFonts w:ascii="Book Antiqua" w:hAnsi="Book Antiqua" w:cs="Times New Roman"/>
          <w:sz w:val="24"/>
          <w:szCs w:val="24"/>
        </w:rPr>
        <w:t>The saline filled devices have been associated with gastric distention and side effects including increased GERD</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80/003655202761020498", "ISBN" : "0036-5521 (Print)\\n0036-5521 (Linking)", "ISSN" : "0036-5521", "PMID" : "12465720", "abstract" : "BACKGROUND: Gastro-oesophageal reflux is an obesity-related health risk assumed to improve after weight loss. Prolonged intragastric balloon distension might oppose this. The purpose of the study was to investigate the prevalence of gastro-oesophageal reflux in untreated obese subjects and to study the consequences of weight loss with or without intragastric balloon treatment. METHODS: Patients participating in a randomized double-blind, sham-controlled trial received balloon or sham treatment for the first 13 weeks. Thereafter, all subjects received a balloon for the remaining year. Twenty-four-hour pH recordings were made at the start, after 13 weeks of balloon or sham treatment, after 26 and 52 weeks of balloon treatment and 13 weeks after balloon removal. RESULTS: Group-wise, pH data of 42 untreated patients (BMI 43.4 kg/m2) were highly abnormal. On an individual level, 22 subjects (52%) had some evidence of reflux, 17 patients (40%) showed pathological total reflux times and 8 (19%) had combined total, upright and supine reflux with grade B reflux oesophagitis in only one patient. Albeit poorly, oesophageal acid exposure was related to body weight and visceral fat distribution. A reduction in acid reflux was observed in sham-treated weight-losing subjects, whereas in balloon-treated subjects supine reflux and duration of the longest reflux increased. In the second 13-week period, the initially improved pH values worsened by balloon placement in sham-treated subjects. Values in balloon-balloon-treated subjects stabilized. After 52 weeks, acid reflux levelled off at pretreatment values and further improved after balloon removal. At these times, decreased visceral fat masses correlated significantly with diminished oesophageal exposure to acid. CONCLUSIONS: Obesity predisposed to gastro-oesophageal reflux. Body weight loss and, strikingly, visceral fat loss resulted in improved reflux parameters. Adverse effects on acid reflux by gastric balloon distension wore off over time.", "author" : [ { "dropping-particle" : "", "family" : "Mathus-Vliegen", "given" : "E M H", "non-dropping-particle" : "", "parse-names" : false, "suffix" : "" }, { "dropping-particle" : "", "family" : "Tygat", "given" : "G N J", "non-dropping-particle" : "", "parse-names" : false, "suffix" : "" } ], "container-title" : "Scandinavian journal of gastroenterology", "id" : "ITEM-1", "issue" : "11", "issued" : { "date-parts" : [ [ "2002" ] ] }, "page" : "1246-1252", "title" : "Gastro-oesophageal reflux in obese subjects: influence of overweight, weight loss and chronic gastric balloon distension.", "type" : "article-journal", "volume" : "37" }, "uris" : [ "http://www.mendeley.com/documents/?uuid=c89dd63f-8ed9-474c-9336-3b2c96cd51ec", "http://www.mendeley.com/documents/?uuid=cc2f8bb3-522a-48de-8166-f8dcf9facdd3" ] } ], "mendeley" : { "formattedCitation" : "&lt;sup&gt;110&lt;/sup&gt;", "plainTextFormattedCitation" : "110", "previouslyFormattedCitation" : "(110)"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1</w:t>
      </w:r>
      <w:r w:rsidR="009E3242" w:rsidRPr="00B5545D">
        <w:rPr>
          <w:rFonts w:ascii="Book Antiqua" w:hAnsi="Book Antiqua" w:cs="Times New Roman"/>
          <w:noProof/>
          <w:sz w:val="24"/>
          <w:szCs w:val="24"/>
          <w:vertAlign w:val="superscript"/>
        </w:rPr>
        <w:t>3</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and erosive esophagitis</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11695-007-9239-3", "ISSN" : "09608923", "PMID" : "18000724", "abstract" : "BACKGROUND: The BioEnterics intragrastric balloon (BIB) has been successfully used for treatment with BMI &gt;35 or BMI &gt;40. Gastroesophageal reflux (GER) symptoms are sometimes reported to occur and/or to worsen in patients with BIB, with a variable onset of erosive esophagitis (EE). The aim of this study was to investigate the prevalence and the severity of esophagitis after BIB placement. METHODS: 121 patients (93 F, 28 M, mean age 45 (19-65), mean BMI 41.5 (30-63.5) were studied. Patients with severe esophagitis (grade C-D Los Angeles (LA) classification), gastric or duodenal ulcers were excluded from the BIB treatment. After BIB placement, proton-pump inhibitors (PPI) were administered in the first month to each patient. The BIB was removed after 6 months. The presence of EE and related severity by LA classification were recorded RESULTS: Before BIB insertion, 18 patients (15%) showed mild EE (16 grade A and 2 grade B). After BIB removal, EE was observed in 22 patients (18.2%): 11 grade A, 7 grade B, 4 grade C-D. The difference in the prevalence of EE after BIB was statistically significant (Wilcoxon's test P =0.030). CONCLUSION: EE prevalence was significantly increased after BIB placement. We suggest that EE due to enhanced GER could be considered as an adverse effect of such treatment. We therefore recommend maintaining intragastric acid suppression with PPIs during the 6 months of BIB placement.", "author" : [ { "dropping-particle" : "", "family" : "Rossi", "given" : "Angelo", "non-dropping-particle" : "", "parse-names" : false, "suffix" : "" }, { "dropping-particle" : "", "family" : "Bersani", "given" : "Gianluca", "non-dropping-particle" : "", "parse-names" : false, "suffix" : "" }, { "dropping-particle" : "", "family" : "Ricci", "given" : "Giorgio", "non-dropping-particle" : "", "parse-names" : false, "suffix" : "" }, { "dropping-particle" : "", "family" : "Petrini", "given" : "Chiara", "non-dropping-particle" : "", "parse-names" : false, "suffix" : "" }, { "dropping-particle" : "", "family" : "DeFabritiis", "given" : "Giovanni", "non-dropping-particle" : "", "parse-names" : false, "suffix" : "" }, { "dropping-particle" : "", "family" : "Alvisi", "given" : "Vittorio", "non-dropping-particle" : "", "parse-names" : false, "suffix" : "" } ], "container-title" : "Obesity Surgery", "id" : "ITEM-1", "issue" : "10", "issued" : { "date-parts" : [ [ "2007" ] ] }, "page" : "1346-1349", "title" : "Intragastric balloon insertion increases the frequency of erosive esophagitis in obese patients", "type" : "article-journal", "volume" : "17" }, "uris" : [ "http://www.mendeley.com/documents/?uuid=b6ed708e-1917-488c-b4be-9356bc0cdaf6" ] } ], "mendeley" : { "formattedCitation" : "&lt;sup&gt;111&lt;/sup&gt;", "plainTextFormattedCitation" : "111", "previouslyFormattedCitation" : "(111)"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1</w:t>
      </w:r>
      <w:r w:rsidR="009E3242" w:rsidRPr="00B5545D">
        <w:rPr>
          <w:rFonts w:ascii="Book Antiqua" w:hAnsi="Book Antiqua" w:cs="Times New Roman"/>
          <w:noProof/>
          <w:sz w:val="24"/>
          <w:szCs w:val="24"/>
          <w:vertAlign w:val="superscript"/>
        </w:rPr>
        <w:t>4</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t xml:space="preserve"> potentially due to increased transient </w:t>
      </w:r>
      <w:r w:rsidR="00125677" w:rsidRPr="00B5545D">
        <w:rPr>
          <w:rFonts w:ascii="Book Antiqua" w:hAnsi="Book Antiqua" w:cs="Times New Roman"/>
          <w:sz w:val="24"/>
          <w:szCs w:val="24"/>
        </w:rPr>
        <w:t>LES relaxations</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111/j.1572-0241.2003.07588.x", "ISSN" : "00029270", "PMID" : "12907321", "abstract" : "OBJECTIVES: Morbidly obese patients treated with an intragastric balloon report a transient increase in gastroesophageal reflux (GER) symptoms. In the present study, we evaluated the underlying mechanisms of GER and examined the effect of prolonged gastric distention on lower esophageal sphincter function. METHODS: Fasting and postprandial manometric studies were performed in obese subjects (n = 15) before, immediately after, and 10 and 20 wk after placement of a 500-ml water-filled balloon. RESULTS: Residual lower esophageal sphincter (LES) pressure after water swallows was not affected after balloon placement, excluding mechanical interaction with sleeve function. Postprandial LES pressure was significantly increased after 10 and 20 wk. GER was increased in the right recumbent position until 10 wk after balloon placement, mainly because of an increased percentage of transient lower esophageal sphincter relaxations (TLESRs) accompanied by GER. TLESRs were the main mechanisms underlying reflux both before and after balloon placement. The rate of TLESRs was increased significantly immediately after introduction of the balloon, returning to baseline values after 20 wk. After balloon placement, reflux episodes were evoked by gastric contractions that were not inhibited by meals. CONCLUSIONS: Chronic distention by an intragastric balloon increased reflux up to 10 wk after placement because of an increase in the percentage of TLESRs accompanied by a reflux episode. In addition, prolonged balloon distention increased the rate of TLESRs and created a postprandial state even 10 wk after balloon placement. After 20 wk these effects largely resolved, illustrating adaptation to this artificial situation.", "author" : [ { "dropping-particle" : "", "family" : "Hirsch", "given" : "D. P.", "non-dropping-particle" : "", "parse-names" : false, "suffix" : "" }, { "dropping-particle" : "", "family" : "Mathus-Vliegen", "given" : "E. M H", "non-dropping-particle" : "", "parse-names" : false, "suffix" : "" }, { "dropping-particle" : "", "family" : "Dagli", "given" : "U.", "non-dropping-particle" : "", "parse-names" : false, "suffix" : "" }, { "dropping-particle" : "", "family" : "Tytgat", "given" : "G. N J", "non-dropping-particle" : "", "parse-names" : false, "suffix" : "" }, { "dropping-particle" : "", "family" : "Boeckxstaens", "given" : "Guy E E", "non-dropping-particle" : "", "parse-names" : false, "suffix" : "" } ], "container-title" : "American Journal of Gastroenterology", "id" : "ITEM-1", "issue" : "8", "issued" : { "date-parts" : [ [ "2003" ] ] }, "page" : "1696-1704", "title" : "Effect of prolonged gastric distention on lower esophageal sphincter function and gastroesophageal reflux", "type" : "article-journal", "volume" : "98" }, "uris" : [ "http://www.mendeley.com/documents/?uuid=bcbfe968-091e-45a2-877a-fb4e6fcc1224", "http://www.mendeley.com/documents/?uuid=d2d3f8e4-5bac-466a-bd96-1226ce07dad2" ] } ], "mendeley" : { "formattedCitation" : "&lt;sup&gt;112&lt;/sup&gt;", "plainTextFormattedCitation" : "112", "previouslyFormattedCitation" : "(112)"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1</w:t>
      </w:r>
      <w:r w:rsidR="009E3242" w:rsidRPr="00B5545D">
        <w:rPr>
          <w:rFonts w:ascii="Book Antiqua" w:hAnsi="Book Antiqua" w:cs="Times New Roman"/>
          <w:noProof/>
          <w:sz w:val="24"/>
          <w:szCs w:val="24"/>
          <w:vertAlign w:val="superscript"/>
        </w:rPr>
        <w:t>5</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9E3242" w:rsidRPr="00B5545D">
        <w:rPr>
          <w:rFonts w:ascii="Book Antiqua" w:hAnsi="Book Antiqua" w:cs="Times New Roman"/>
          <w:sz w:val="24"/>
          <w:szCs w:val="24"/>
        </w:rPr>
        <w:t>.</w:t>
      </w:r>
    </w:p>
    <w:p w14:paraId="0A71AA2F" w14:textId="178AAB26" w:rsidR="00BF057E" w:rsidRPr="00B5545D" w:rsidRDefault="00BF057E" w:rsidP="00E0105B">
      <w:pPr>
        <w:spacing w:after="0" w:line="360" w:lineRule="auto"/>
        <w:ind w:firstLineChars="100" w:firstLine="240"/>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Gastric botulinum toxin injection has been shown to be an option for weight loss, particularly with wide area injection including the fundus or body </w:t>
      </w:r>
      <w:r w:rsidR="00125677" w:rsidRPr="00B5545D">
        <w:rPr>
          <w:rFonts w:ascii="Book Antiqua" w:hAnsi="Book Antiqua" w:cs="Times New Roman"/>
          <w:sz w:val="24"/>
          <w:szCs w:val="24"/>
        </w:rPr>
        <w:t>in addition to the antrum</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16/j.gie.2014.12.025", "ISSN" : "00165107", "author" : [ { "dropping-particle" : "", "family" : "Bang", "given" : "Chang Seok", "non-dropping-particle" : "", "parse-names" : false, "suffix" : "" }, { "dropping-particle" : "", "family" : "Baik", "given" : "Gwang Ho", "non-dropping-particle" : "", "parse-names" : false, "suffix" : "" }, { "dropping-particle" : "", "family" : "Shin", "given" : "In Soo", "non-dropping-particle" : "", "parse-names" : false, "suffix" : "" }, { "dropping-particle" : "", "family" : "Kim", "given" : "Jin Bong", "non-dropping-particle" : "", "parse-names" : false, "suffix" : "" }, { "dropping-particle" : "", "family" : "Suk", "given" : "Ki Tae", "non-dropping-particle" : "", "parse-names" : false, "suffix" : "" }, { "dropping-particle" : "", "family" : "Yoon", "given" : "Jai Hoon", "non-dropping-particle" : "", "parse-names" : false, "suffix" : "" }, { "dropping-particle" : "", "family" : "Kim", "given" : "Yeon Soo", "non-dropping-particle" : "", "parse-names" : false, "suffix" : "" }, { "dropping-particle" : "", "family" : "Kim", "given" : "Dong Joon", "non-dropping-particle" : "", "parse-names" : false, "suffix" : "" } ], "container-title" : "Gastrointestinal Endoscopy", "id" : "ITEM-1", "issue" : "5", "issued" : { "date-parts" : [ [ "2015" ] ] }, "page" : "1141-1149.e7", "publisher" : "Elsevier, Inc.", "title" : "Effect of intragastric injection of botulinum toxin A for the treatment of obesity: a meta-analysis and meta-regression", "type" : "article-journal", "volume" : "81" }, "uris" : [ "http://www.mendeley.com/documents/?uuid=cc71e6bc-14f6-448a-aaa9-d05f5e8445ae", "http://www.mendeley.com/documents/?uuid=79eb2e83-edf1-4371-b32f-8802fae8dee8" ] } ], "mendeley" : { "formattedCitation" : "&lt;sup&gt;113&lt;/sup&gt;", "plainTextFormattedCitation" : "113", "previouslyFormattedCitation" : "(113)"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1</w:t>
      </w:r>
      <w:r w:rsidR="009E3242" w:rsidRPr="00B5545D">
        <w:rPr>
          <w:rFonts w:ascii="Book Antiqua" w:hAnsi="Book Antiqua" w:cs="Times New Roman"/>
          <w:noProof/>
          <w:sz w:val="24"/>
          <w:szCs w:val="24"/>
          <w:vertAlign w:val="superscript"/>
        </w:rPr>
        <w:t>6</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Although no significant side effects have been reported in the setting of increased gastric emptying time</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16/j.dld.2008.02.040", "ISSN" : "1878-3562", "PMID" : "18420471", "abstract" : "BACKGROUND: Intraparietal gastric administration of Botulinum Toxin A has been studied in open trials to induce satiety and increase weight loss of obese patients with contradictory results. In previous studies only the antrum was the target for Botulinum Toxin A, whereas the fundus, which exerts important activity on gastric accommodation, was excluded. In this study we report the effects of injection into both gastric regions on solid gastric capacity and emptying of the stomach.\n\nMATERIALS AND METHODS: In this study we extended our previous investigations to include 30 obese patients who received Botulinum Toxin A (120 U into the antrum and 80 U into the fundus) or saline by intraparietal endoscopic injection. The two groups were homogeneous for age, gender, body weight and body mass index. Body weight and body mass index, solid gastric emptying (T(1/2) and T(lag) at the octanoic acid breath test) and maximal gastric capacity for solids (kcal) were determined before injection and 2 months later. The results were expressed as mean values (S.E.M.). t-Test or Wilcoxon test was used for statistical analysis, p&lt;0.05 being considered significant.\n\nRESULTS: Both treatments induced a significant reduction of body weight and body mass index but Botulinum Toxin A exerted a significantly greater effect (body weight -11.8+/-0.9 kg vs. -5.5+/-1.1 kg, p&lt;0.0002; body mass index -4.1+/-0.2 vs. -2.2+/-0.4, p&lt;0.001). The maximal gastric capacity for solids was also reduced by both Botulinum Toxin A and placebo, the former being significantly more effective (679+/-114 kcal vs. 237+/-94 kcal, p&lt;0.008). Botulinum Toxin A also significantly increased T(1/2) from 83.4+/-3.9 to 101.6+/-9.9 min, p&lt;0.03) but T(lag) was unchanged. Placebo had no effect on either of these parameters.\n\nCONCLUSIONS: Our results demonstrated that Botulinum Toxin A makes weight loss easier in obese patients. It acts by increasing the solid gastric emptying time and reducing the solid eating capacity of the stomach.", "author" : [ { "dropping-particle" : "", "family" : "Foschi", "given" : "D", "non-dropping-particle" : "", "parse-names" : false, "suffix" : "" }, { "dropping-particle" : "", "family" : "Lazzaroni", "given" : "M", "non-dropping-particle" : "", "parse-names" : false, "suffix" : "" }, { "dropping-particle" : "", "family" : "Sangaletti", "given" : "O", "non-dropping-particle" : "", "parse-names" : false, "suffix" : "" }, { "dropping-particle" : "", "family" : "Corsi", "given" : "F", "non-dropping-particle" : "", "parse-names" : false, "suffix" : "" }, { "dropping-particle" : "", "family" : "Trabucchi", "given" : "E", "non-dropping-particle" : "", "parse-names" : false, "suffix" : "" }, { "dropping-particle" : "", "family" : "Bianchi Porro", "given" : "G", "non-dropping-particle" : "", "parse-names" : false, "suffix" : "" } ], "container-title" : "Digestive and liver disease : official journal of the Italian Society of Gastroenterology and the Italian Association for the Study of the Liver", "id" : "ITEM-1", "issue" : "8", "issued" : { "date-parts" : [ [ "2008", "8" ] ] }, "page" : "667-72", "publisher" : "Elsevier", "title" : "Effects of intramural administration of Botulinum Toxin A on gastric emptying and eating capacity in obese patients.", "type" : "article-journal", "volume" : "40" }, "uris" : [ "http://www.mendeley.com/documents/?uuid=0aa11c87-f862-4f6b-8855-2874522ef777", "http://www.mendeley.com/documents/?uuid=b520e5e5-1884-42f0-a163-a2dc3f4dec6d" ] } ], "mendeley" : { "formattedCitation" : "&lt;sup&gt;114&lt;/sup&gt;", "plainTextFormattedCitation" : "114", "previouslyFormattedCitation" : "(114)"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1</w:t>
      </w:r>
      <w:r w:rsidR="009E3242" w:rsidRPr="00B5545D">
        <w:rPr>
          <w:rFonts w:ascii="Book Antiqua" w:hAnsi="Book Antiqua" w:cs="Times New Roman"/>
          <w:noProof/>
          <w:sz w:val="24"/>
          <w:szCs w:val="24"/>
          <w:vertAlign w:val="superscript"/>
        </w:rPr>
        <w:t>7</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given the risk of smaller gastric capacity and slower gastric motility, it can be cautiously concluded that this procedure may increase the incidence of GERD. </w:t>
      </w:r>
    </w:p>
    <w:p w14:paraId="459A79F5" w14:textId="360AC411" w:rsidR="00BF057E" w:rsidRPr="00B5545D" w:rsidRDefault="00BF057E" w:rsidP="00E0105B">
      <w:pPr>
        <w:spacing w:after="0" w:line="360" w:lineRule="auto"/>
        <w:ind w:firstLineChars="100" w:firstLine="240"/>
        <w:contextualSpacing/>
        <w:jc w:val="both"/>
        <w:rPr>
          <w:rFonts w:ascii="Book Antiqua" w:hAnsi="Book Antiqua" w:cs="Times New Roman"/>
          <w:sz w:val="24"/>
          <w:szCs w:val="24"/>
        </w:rPr>
      </w:pPr>
      <w:r w:rsidRPr="00B5545D">
        <w:rPr>
          <w:rFonts w:ascii="Book Antiqua" w:hAnsi="Book Antiqua" w:cs="Times New Roman"/>
          <w:sz w:val="24"/>
          <w:szCs w:val="24"/>
        </w:rPr>
        <w:t>Finally, the bypass sleeve is a flexible, nutrient impermeable endoluminal barrier, designed as a temporary weight loss procedure that reduces jejunal absorption of nutrients. It is anchored in the duodenal bulb and extends into the proximal jejunum, fixed in place with a self-deploying stent. It has been shown to have low complication rates an</w:t>
      </w:r>
      <w:r w:rsidR="00125677" w:rsidRPr="00B5545D">
        <w:rPr>
          <w:rFonts w:ascii="Book Antiqua" w:hAnsi="Book Antiqua" w:cs="Times New Roman"/>
          <w:sz w:val="24"/>
          <w:szCs w:val="24"/>
        </w:rPr>
        <w:t>d good weight loss</w:t>
      </w:r>
      <w:r w:rsidR="00125677" w:rsidRPr="00B5545D">
        <w:rPr>
          <w:rFonts w:ascii="Book Antiqua" w:hAnsi="Book Antiqua" w:cs="Times New Roman"/>
          <w:sz w:val="24"/>
          <w:szCs w:val="24"/>
          <w:vertAlign w:val="superscript"/>
        </w:rPr>
        <w:t>[</w:t>
      </w:r>
      <w:r w:rsidRPr="00B5545D">
        <w:rPr>
          <w:rFonts w:ascii="Book Antiqua" w:hAnsi="Book Antiqua" w:cs="Times New Roman"/>
          <w:sz w:val="24"/>
          <w:szCs w:val="24"/>
        </w:rPr>
        <w:fldChar w:fldCharType="begin" w:fldLock="1"/>
      </w:r>
      <w:r w:rsidRPr="00B5545D">
        <w:rPr>
          <w:rFonts w:ascii="Book Antiqua" w:hAnsi="Book Antiqua" w:cs="Times New Roman"/>
          <w:sz w:val="24"/>
          <w:szCs w:val="24"/>
        </w:rPr>
        <w:instrText>ADDIN CSL_CITATION { "citationItems" : [ { "id" : "ITEM-1", "itemData" : { "DOI" : "10.1007/s00464-015-4081-5", "ISSN" : "0930-2794", "author" : [ { "dropping-particle" : "", "family" : "Sandler", "given" : "Bryan J.", "non-dropping-particle" : "", "parse-names" : false, "suffix" : "" }, { "dropping-particle" : "", "family" : "Rumbaut", "given" : "Roberto", "non-dropping-particle" : "", "parse-names" : false, "suffix" : "" }, { "dropping-particle" : "", "family" : "Swain", "given" : "C. Paul", "non-dropping-particle" : "", "parse-names" : false, "suffix" : "" }, { "dropping-particle" : "", "family" : "Torres", "given" : "Gustavo", "non-dropping-particle" : "", "parse-names" : false, "suffix" : "" }, { "dropping-particle" : "", "family" : "Morales", "given" : "Luis", "non-dropping-particle" : "", "parse-names" : false, "suffix" : "" }, { "dropping-particle" : "", "family" : "Gonzales", "given" : "Lizcelly", "non-dropping-particle" : "", "parse-names" : false, "suffix" : "" }, { "dropping-particle" : "", "family" : "Schultz", "given" : "Sarah", "non-dropping-particle" : "", "parse-names" : false, "suffix" : "" }, { "dropping-particle" : "", "family" : "Talamini", "given" : "Mark a.", "non-dropping-particle" : "", "parse-names" : false, "suffix" : "" }, { "dropping-particle" : "", "family" : "Jacobsen", "given" : "Garth R.", "non-dropping-particle" : "", "parse-names" : false, "suffix" : "" }, { "dropping-particle" : "", "family" : "Horgan", "given" : "Santiago", "non-dropping-particle" : "", "parse-names" : false, "suffix" : "" } ], "container-title" : "Surgical Endoscopy", "id" : "ITEM-1", "issued" : { "date-parts" : [ [ "2015" ] ] }, "title" : "One-year human experience with a novel endoluminal, endoscopic gastric bypass sleeve for morbid obesity", "type" : "article-journal" }, "uris" : [ "http://www.mendeley.com/documents/?uuid=e8c000b1-f7d0-4ffa-81ac-ca6d6b87ad4e", "http://www.mendeley.com/documents/?uuid=8852a4d4-08c8-4595-81ba-6b89b6901c1d" ] } ], "mendeley" : { "formattedCitation" : "&lt;sup&gt;115&lt;/sup&gt;", "plainTextFormattedCitation" : "115", "previouslyFormattedCitation" : "(115)" }, "properties" : { "noteIndex" : 0 }, "schema" : "https://github.com/citation-style-language/schema/raw/master/csl-citation.json" }</w:instrText>
      </w:r>
      <w:r w:rsidRPr="00B5545D">
        <w:rPr>
          <w:rFonts w:ascii="Book Antiqua" w:hAnsi="Book Antiqua" w:cs="Times New Roman"/>
          <w:sz w:val="24"/>
          <w:szCs w:val="24"/>
        </w:rPr>
        <w:fldChar w:fldCharType="separate"/>
      </w:r>
      <w:r w:rsidRPr="00B5545D">
        <w:rPr>
          <w:rFonts w:ascii="Book Antiqua" w:hAnsi="Book Antiqua" w:cs="Times New Roman"/>
          <w:noProof/>
          <w:sz w:val="24"/>
          <w:szCs w:val="24"/>
          <w:vertAlign w:val="superscript"/>
        </w:rPr>
        <w:t>11</w:t>
      </w:r>
      <w:r w:rsidR="009E3242" w:rsidRPr="00B5545D">
        <w:rPr>
          <w:rFonts w:ascii="Book Antiqua" w:hAnsi="Book Antiqua" w:cs="Times New Roman"/>
          <w:noProof/>
          <w:sz w:val="24"/>
          <w:szCs w:val="24"/>
          <w:vertAlign w:val="superscript"/>
        </w:rPr>
        <w:t>8</w:t>
      </w:r>
      <w:r w:rsidRPr="00B5545D">
        <w:rPr>
          <w:rFonts w:ascii="Book Antiqua" w:hAnsi="Book Antiqua" w:cs="Times New Roman"/>
          <w:sz w:val="24"/>
          <w:szCs w:val="24"/>
        </w:rPr>
        <w:fldChar w:fldCharType="end"/>
      </w:r>
      <w:r w:rsidR="00125677" w:rsidRPr="00B5545D">
        <w:rPr>
          <w:rFonts w:ascii="Book Antiqua" w:hAnsi="Book Antiqua" w:cs="Times New Roman"/>
          <w:sz w:val="24"/>
          <w:szCs w:val="24"/>
          <w:vertAlign w:val="superscript"/>
        </w:rPr>
        <w:t>]</w:t>
      </w:r>
      <w:r w:rsidR="00125677" w:rsidRPr="00B5545D">
        <w:rPr>
          <w:rFonts w:ascii="Book Antiqua" w:hAnsi="Book Antiqua" w:cs="Times New Roman"/>
          <w:sz w:val="24"/>
          <w:szCs w:val="24"/>
        </w:rPr>
        <w:t>,</w:t>
      </w:r>
      <w:r w:rsidRPr="00B5545D">
        <w:rPr>
          <w:rFonts w:ascii="Book Antiqua" w:hAnsi="Book Antiqua" w:cs="Times New Roman"/>
          <w:sz w:val="24"/>
          <w:szCs w:val="24"/>
        </w:rPr>
        <w:t xml:space="preserve"> but there is currently no reported data regarding its effect on GERD. </w:t>
      </w:r>
    </w:p>
    <w:p w14:paraId="52457E46" w14:textId="77777777" w:rsidR="00BF057E" w:rsidRPr="00B5545D" w:rsidRDefault="00BF057E" w:rsidP="0097323E">
      <w:pPr>
        <w:spacing w:after="0" w:line="360" w:lineRule="auto"/>
        <w:contextualSpacing/>
        <w:jc w:val="both"/>
        <w:rPr>
          <w:rFonts w:ascii="Book Antiqua" w:hAnsi="Book Antiqua" w:cs="Times New Roman"/>
          <w:b/>
          <w:sz w:val="24"/>
          <w:szCs w:val="24"/>
        </w:rPr>
      </w:pPr>
    </w:p>
    <w:p w14:paraId="549B5482" w14:textId="3DD486E7" w:rsidR="00BF057E" w:rsidRPr="00E0105B" w:rsidRDefault="00BC25DD" w:rsidP="0097323E">
      <w:pPr>
        <w:spacing w:after="0" w:line="360" w:lineRule="auto"/>
        <w:contextualSpacing/>
        <w:jc w:val="both"/>
        <w:rPr>
          <w:rFonts w:ascii="Book Antiqua" w:hAnsi="Book Antiqua" w:cs="Times New Roman"/>
          <w:b/>
          <w:sz w:val="24"/>
          <w:szCs w:val="24"/>
          <w:lang w:eastAsia="zh-CN"/>
        </w:rPr>
      </w:pPr>
      <w:r w:rsidRPr="00B5545D">
        <w:rPr>
          <w:rFonts w:ascii="Book Antiqua" w:hAnsi="Book Antiqua" w:cs="Times New Roman"/>
          <w:b/>
          <w:sz w:val="24"/>
          <w:szCs w:val="24"/>
        </w:rPr>
        <w:t>CONCLUSION</w:t>
      </w:r>
    </w:p>
    <w:p w14:paraId="0D7B83C7" w14:textId="74B20B93" w:rsidR="00BF057E" w:rsidRPr="00B5545D" w:rsidRDefault="00BF057E" w:rsidP="0097323E">
      <w:pPr>
        <w:spacing w:after="0" w:line="360" w:lineRule="auto"/>
        <w:contextualSpacing/>
        <w:jc w:val="both"/>
        <w:rPr>
          <w:rFonts w:ascii="Book Antiqua" w:hAnsi="Book Antiqua" w:cs="Times New Roman"/>
          <w:sz w:val="24"/>
          <w:szCs w:val="24"/>
          <w:lang w:eastAsia="zh-CN"/>
        </w:rPr>
      </w:pPr>
      <w:r w:rsidRPr="00B5545D">
        <w:rPr>
          <w:rFonts w:ascii="Book Antiqua" w:hAnsi="Book Antiqua" w:cs="Times New Roman"/>
          <w:sz w:val="24"/>
          <w:szCs w:val="24"/>
        </w:rPr>
        <w:t xml:space="preserve">Obesity and GERD have a well-defined association due to several anatomic and hormonal pathophysiologic mechanisms. Ultimately, while the medical and surgical treatment of GERD is advancing, there is a relative lack of specific studies looking at </w:t>
      </w:r>
      <w:r w:rsidRPr="00B5545D">
        <w:rPr>
          <w:rFonts w:ascii="Book Antiqua" w:hAnsi="Book Antiqua" w:cs="Times New Roman"/>
          <w:sz w:val="24"/>
          <w:szCs w:val="24"/>
        </w:rPr>
        <w:lastRenderedPageBreak/>
        <w:t>novel GERD treatments in the obese population. The primary focus in these patients still remains the reversal of the excess weight, either with lifestyle modification or cons</w:t>
      </w:r>
      <w:r w:rsidR="00E0105B">
        <w:rPr>
          <w:rFonts w:ascii="Book Antiqua" w:hAnsi="Book Antiqua" w:cs="Times New Roman"/>
          <w:sz w:val="24"/>
          <w:szCs w:val="24"/>
        </w:rPr>
        <w:t>ideration of bariatric surgery.</w:t>
      </w:r>
    </w:p>
    <w:p w14:paraId="567B186C" w14:textId="77777777" w:rsidR="00BF057E" w:rsidRPr="00B5545D" w:rsidRDefault="00BF057E" w:rsidP="00E0105B">
      <w:pPr>
        <w:spacing w:after="0" w:line="360" w:lineRule="auto"/>
        <w:ind w:firstLineChars="100" w:firstLine="240"/>
        <w:contextualSpacing/>
        <w:jc w:val="both"/>
        <w:rPr>
          <w:rFonts w:ascii="Book Antiqua" w:hAnsi="Book Antiqua" w:cs="Times New Roman"/>
          <w:sz w:val="24"/>
          <w:szCs w:val="24"/>
        </w:rPr>
      </w:pPr>
      <w:r w:rsidRPr="00B5545D">
        <w:rPr>
          <w:rFonts w:ascii="Book Antiqua" w:hAnsi="Book Antiqua" w:cs="Times New Roman"/>
          <w:sz w:val="24"/>
          <w:szCs w:val="24"/>
        </w:rPr>
        <w:t xml:space="preserve">While each form of bariatric surgery poses certain challenges in the obese patient with GERD, RYGB remains the procedure of choice for this set of patients, due to both its predicted level of sustained weight loss as well as benefit on GERD itself. With the advent of more bariatric and GERD endoscopic and surgical options, as well as the possibility of combining two techniques for the same patient, more studies are needed to decipher the optimal procedural approach when treating obese patients with GERD. </w:t>
      </w:r>
    </w:p>
    <w:p w14:paraId="73FDDDB8" w14:textId="77777777" w:rsidR="00933D7E" w:rsidRPr="00B5545D" w:rsidRDefault="00933D7E" w:rsidP="0097323E">
      <w:pPr>
        <w:spacing w:after="0" w:line="360" w:lineRule="auto"/>
        <w:jc w:val="both"/>
        <w:rPr>
          <w:rFonts w:ascii="Book Antiqua" w:hAnsi="Book Antiqua"/>
          <w:b/>
          <w:sz w:val="24"/>
          <w:szCs w:val="24"/>
        </w:rPr>
      </w:pPr>
      <w:r w:rsidRPr="00B5545D">
        <w:rPr>
          <w:rFonts w:ascii="Book Antiqua" w:hAnsi="Book Antiqua"/>
          <w:b/>
          <w:sz w:val="24"/>
          <w:szCs w:val="24"/>
        </w:rPr>
        <w:br w:type="page"/>
      </w:r>
    </w:p>
    <w:p w14:paraId="6D2FC484" w14:textId="77777777" w:rsidR="00BF057E" w:rsidRDefault="00BC25DD" w:rsidP="0097323E">
      <w:pPr>
        <w:spacing w:after="0" w:line="360" w:lineRule="auto"/>
        <w:jc w:val="both"/>
        <w:rPr>
          <w:rFonts w:ascii="Book Antiqua" w:hAnsi="Book Antiqua"/>
          <w:b/>
          <w:sz w:val="24"/>
          <w:szCs w:val="24"/>
          <w:lang w:eastAsia="zh-CN"/>
        </w:rPr>
      </w:pPr>
      <w:r w:rsidRPr="00B5545D">
        <w:rPr>
          <w:rFonts w:ascii="Book Antiqua" w:hAnsi="Book Antiqua"/>
          <w:b/>
          <w:sz w:val="24"/>
          <w:szCs w:val="24"/>
        </w:rPr>
        <w:lastRenderedPageBreak/>
        <w:t>REFERENCES</w:t>
      </w:r>
    </w:p>
    <w:p w14:paraId="6BA92B2E"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 </w:t>
      </w:r>
      <w:r w:rsidRPr="008C7518">
        <w:rPr>
          <w:rFonts w:ascii="Book Antiqua" w:eastAsia="SimSun" w:hAnsi="Book Antiqua" w:cs="SimSun"/>
          <w:b/>
          <w:bCs/>
          <w:sz w:val="24"/>
          <w:szCs w:val="24"/>
          <w:lang w:eastAsia="zh-CN"/>
        </w:rPr>
        <w:t>Katz PO</w:t>
      </w:r>
      <w:r w:rsidRPr="008C7518">
        <w:rPr>
          <w:rFonts w:ascii="Book Antiqua" w:eastAsia="SimSun" w:hAnsi="Book Antiqua" w:cs="SimSun"/>
          <w:sz w:val="24"/>
          <w:szCs w:val="24"/>
          <w:lang w:eastAsia="zh-CN"/>
        </w:rPr>
        <w:t>, Gerson LB, Vela MF. Guidelines for the diagnosis and management of gastroesophageal reflux disease. </w:t>
      </w:r>
      <w:r w:rsidRPr="008C7518">
        <w:rPr>
          <w:rFonts w:ascii="Book Antiqua" w:eastAsia="SimSun" w:hAnsi="Book Antiqua" w:cs="SimSun"/>
          <w:i/>
          <w:iCs/>
          <w:sz w:val="24"/>
          <w:szCs w:val="24"/>
          <w:lang w:eastAsia="zh-CN"/>
        </w:rPr>
        <w:t>Am J Gastroenterol</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13; </w:t>
      </w:r>
      <w:r w:rsidRPr="008C7518">
        <w:rPr>
          <w:rFonts w:ascii="Book Antiqua" w:eastAsia="SimSun" w:hAnsi="Book Antiqua" w:cs="SimSun"/>
          <w:b/>
          <w:bCs/>
          <w:sz w:val="24"/>
          <w:szCs w:val="24"/>
          <w:lang w:eastAsia="zh-CN"/>
        </w:rPr>
        <w:t>108</w:t>
      </w:r>
      <w:r w:rsidRPr="008C7518">
        <w:rPr>
          <w:rFonts w:ascii="Book Antiqua" w:eastAsia="SimSun" w:hAnsi="Book Antiqua" w:cs="SimSun"/>
          <w:sz w:val="24"/>
          <w:szCs w:val="24"/>
          <w:lang w:eastAsia="zh-CN"/>
        </w:rPr>
        <w:t>: 308-</w:t>
      </w:r>
      <w:r w:rsidRPr="008C7518">
        <w:rPr>
          <w:rFonts w:ascii="Book Antiqua" w:eastAsia="SimSun" w:hAnsi="Book Antiqua" w:cs="SimSun" w:hint="eastAsia"/>
          <w:sz w:val="24"/>
          <w:szCs w:val="24"/>
          <w:lang w:eastAsia="zh-CN"/>
        </w:rPr>
        <w:t>3</w:t>
      </w:r>
      <w:r w:rsidRPr="008C7518">
        <w:rPr>
          <w:rFonts w:ascii="Book Antiqua" w:eastAsia="SimSun" w:hAnsi="Book Antiqua" w:cs="SimSun"/>
          <w:sz w:val="24"/>
          <w:szCs w:val="24"/>
          <w:lang w:eastAsia="zh-CN"/>
        </w:rPr>
        <w:t>28; quiz 329 [PMID: 23419381 DOI: 10.1038/ajg.2012.444]</w:t>
      </w:r>
    </w:p>
    <w:p w14:paraId="53EA6AD0"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2 </w:t>
      </w:r>
      <w:r w:rsidRPr="008C7518">
        <w:rPr>
          <w:rFonts w:ascii="Book Antiqua" w:eastAsia="SimSun" w:hAnsi="Book Antiqua" w:cs="SimSun"/>
          <w:b/>
          <w:bCs/>
          <w:sz w:val="24"/>
          <w:szCs w:val="24"/>
          <w:lang w:eastAsia="zh-CN"/>
        </w:rPr>
        <w:t>Song JH</w:t>
      </w:r>
      <w:r w:rsidRPr="008C7518">
        <w:rPr>
          <w:rFonts w:ascii="Book Antiqua" w:eastAsia="SimSun" w:hAnsi="Book Antiqua" w:cs="SimSun"/>
          <w:sz w:val="24"/>
          <w:szCs w:val="24"/>
          <w:lang w:eastAsia="zh-CN"/>
        </w:rPr>
        <w:t>, Chung SJ, Lee JH, Kim YH, Chang DK, Son HJ, Kim JJ, Rhee JC, Rhee PL. Relationship between gastroesophageal reflux symptoms and dietary factors in Korea. </w:t>
      </w:r>
      <w:r w:rsidRPr="008C7518">
        <w:rPr>
          <w:rFonts w:ascii="Book Antiqua" w:eastAsia="SimSun" w:hAnsi="Book Antiqua" w:cs="SimSun"/>
          <w:i/>
          <w:iCs/>
          <w:sz w:val="24"/>
          <w:szCs w:val="24"/>
          <w:lang w:eastAsia="zh-CN"/>
        </w:rPr>
        <w:t>J Neurogastroenterol Motil</w:t>
      </w:r>
      <w:r w:rsidRPr="008C7518">
        <w:rPr>
          <w:rFonts w:ascii="Book Antiqua" w:eastAsia="SimSun" w:hAnsi="Book Antiqua" w:cs="SimSun"/>
          <w:sz w:val="24"/>
          <w:szCs w:val="24"/>
          <w:lang w:eastAsia="zh-CN"/>
        </w:rPr>
        <w:t> 2011; </w:t>
      </w:r>
      <w:r w:rsidRPr="008C7518">
        <w:rPr>
          <w:rFonts w:ascii="Book Antiqua" w:eastAsia="SimSun" w:hAnsi="Book Antiqua" w:cs="SimSun"/>
          <w:b/>
          <w:bCs/>
          <w:sz w:val="24"/>
          <w:szCs w:val="24"/>
          <w:lang w:eastAsia="zh-CN"/>
        </w:rPr>
        <w:t>17</w:t>
      </w:r>
      <w:r w:rsidRPr="008C7518">
        <w:rPr>
          <w:rFonts w:ascii="Book Antiqua" w:eastAsia="SimSun" w:hAnsi="Book Antiqua" w:cs="SimSun"/>
          <w:sz w:val="24"/>
          <w:szCs w:val="24"/>
          <w:lang w:eastAsia="zh-CN"/>
        </w:rPr>
        <w:t>: 54-60 [PMID: 21369492 DOI: 10.5056/jnm.2011.17.1.54]</w:t>
      </w:r>
    </w:p>
    <w:p w14:paraId="63108501"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3 </w:t>
      </w:r>
      <w:r w:rsidRPr="008C7518">
        <w:rPr>
          <w:rFonts w:ascii="Book Antiqua" w:eastAsia="SimSun" w:hAnsi="Book Antiqua" w:cs="SimSun"/>
          <w:b/>
          <w:bCs/>
          <w:sz w:val="24"/>
          <w:szCs w:val="24"/>
          <w:lang w:eastAsia="zh-CN"/>
        </w:rPr>
        <w:t>Jacobson BC</w:t>
      </w:r>
      <w:r w:rsidRPr="008C7518">
        <w:rPr>
          <w:rFonts w:ascii="Book Antiqua" w:eastAsia="SimSun" w:hAnsi="Book Antiqua" w:cs="SimSun"/>
          <w:sz w:val="24"/>
          <w:szCs w:val="24"/>
          <w:lang w:eastAsia="zh-CN"/>
        </w:rPr>
        <w:t>, Somers SC, Fuchs CS, Kelly CP, Camargo CA. Body-mass index and symptoms of gastroesophageal reflux in women. </w:t>
      </w:r>
      <w:r w:rsidRPr="008C7518">
        <w:rPr>
          <w:rFonts w:ascii="Book Antiqua" w:eastAsia="SimSun" w:hAnsi="Book Antiqua" w:cs="SimSun"/>
          <w:i/>
          <w:iCs/>
          <w:sz w:val="24"/>
          <w:szCs w:val="24"/>
          <w:lang w:eastAsia="zh-CN"/>
        </w:rPr>
        <w:t>N Engl J Med</w:t>
      </w:r>
      <w:r w:rsidRPr="008C7518">
        <w:rPr>
          <w:rFonts w:ascii="Book Antiqua" w:eastAsia="SimSun" w:hAnsi="Book Antiqua" w:cs="SimSun"/>
          <w:sz w:val="24"/>
          <w:szCs w:val="24"/>
          <w:lang w:eastAsia="zh-CN"/>
        </w:rPr>
        <w:t> 2006; </w:t>
      </w:r>
      <w:r w:rsidRPr="008C7518">
        <w:rPr>
          <w:rFonts w:ascii="Book Antiqua" w:eastAsia="SimSun" w:hAnsi="Book Antiqua" w:cs="SimSun"/>
          <w:b/>
          <w:bCs/>
          <w:sz w:val="24"/>
          <w:szCs w:val="24"/>
          <w:lang w:eastAsia="zh-CN"/>
        </w:rPr>
        <w:t>354</w:t>
      </w:r>
      <w:r w:rsidRPr="008C7518">
        <w:rPr>
          <w:rFonts w:ascii="Book Antiqua" w:eastAsia="SimSun" w:hAnsi="Book Antiqua" w:cs="SimSun"/>
          <w:sz w:val="24"/>
          <w:szCs w:val="24"/>
          <w:lang w:eastAsia="zh-CN"/>
        </w:rPr>
        <w:t>: 2340-2348 [PMID: 16738270 DOI: 10.1056/NEJMoa054391]</w:t>
      </w:r>
    </w:p>
    <w:p w14:paraId="0BCB503B"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4 </w:t>
      </w:r>
      <w:r w:rsidRPr="008C7518">
        <w:rPr>
          <w:rFonts w:ascii="Book Antiqua" w:eastAsia="SimSun" w:hAnsi="Book Antiqua" w:cs="SimSun"/>
          <w:b/>
          <w:bCs/>
          <w:sz w:val="24"/>
          <w:szCs w:val="24"/>
          <w:lang w:eastAsia="zh-CN"/>
        </w:rPr>
        <w:t>Wilson LJ</w:t>
      </w:r>
      <w:r w:rsidRPr="008C7518">
        <w:rPr>
          <w:rFonts w:ascii="Book Antiqua" w:eastAsia="SimSun" w:hAnsi="Book Antiqua" w:cs="SimSun"/>
          <w:sz w:val="24"/>
          <w:szCs w:val="24"/>
          <w:lang w:eastAsia="zh-CN"/>
        </w:rPr>
        <w:t>, Ma W, Hirschowitz BI. Association of obesity with hiatal hernia and esophagitis. </w:t>
      </w:r>
      <w:r w:rsidRPr="008C7518">
        <w:rPr>
          <w:rFonts w:ascii="Book Antiqua" w:eastAsia="SimSun" w:hAnsi="Book Antiqua" w:cs="SimSun"/>
          <w:i/>
          <w:iCs/>
          <w:sz w:val="24"/>
          <w:szCs w:val="24"/>
          <w:lang w:eastAsia="zh-CN"/>
        </w:rPr>
        <w:t>Am J Gastroenterol</w:t>
      </w:r>
      <w:r w:rsidRPr="008C7518">
        <w:rPr>
          <w:rFonts w:ascii="Book Antiqua" w:eastAsia="SimSun" w:hAnsi="Book Antiqua" w:cs="SimSun"/>
          <w:sz w:val="24"/>
          <w:szCs w:val="24"/>
          <w:lang w:eastAsia="zh-CN"/>
        </w:rPr>
        <w:t> 1999; </w:t>
      </w:r>
      <w:r w:rsidRPr="008C7518">
        <w:rPr>
          <w:rFonts w:ascii="Book Antiqua" w:eastAsia="SimSun" w:hAnsi="Book Antiqua" w:cs="SimSun"/>
          <w:b/>
          <w:bCs/>
          <w:sz w:val="24"/>
          <w:szCs w:val="24"/>
          <w:lang w:eastAsia="zh-CN"/>
        </w:rPr>
        <w:t>94</w:t>
      </w:r>
      <w:r w:rsidRPr="008C7518">
        <w:rPr>
          <w:rFonts w:ascii="Book Antiqua" w:eastAsia="SimSun" w:hAnsi="Book Antiqua" w:cs="SimSun"/>
          <w:sz w:val="24"/>
          <w:szCs w:val="24"/>
          <w:lang w:eastAsia="zh-CN"/>
        </w:rPr>
        <w:t>: 2840-2844 [PMID: 10520831 DOI: 10.1111/j.1572-0241.1999.01426.x]</w:t>
      </w:r>
    </w:p>
    <w:p w14:paraId="11D1AB3F"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5 </w:t>
      </w:r>
      <w:r w:rsidRPr="008C7518">
        <w:rPr>
          <w:rFonts w:ascii="Book Antiqua" w:eastAsia="SimSun" w:hAnsi="Book Antiqua" w:cs="SimSun"/>
          <w:b/>
          <w:bCs/>
          <w:sz w:val="24"/>
          <w:szCs w:val="24"/>
          <w:lang w:eastAsia="zh-CN"/>
        </w:rPr>
        <w:t>Pandolfino JE</w:t>
      </w:r>
      <w:r w:rsidRPr="008C7518">
        <w:rPr>
          <w:rFonts w:ascii="Book Antiqua" w:eastAsia="SimSun" w:hAnsi="Book Antiqua" w:cs="SimSun"/>
          <w:sz w:val="24"/>
          <w:szCs w:val="24"/>
          <w:lang w:eastAsia="zh-CN"/>
        </w:rPr>
        <w:t>, El-Serag HB, Zhang Q, Shah N, Ghosh SK, Kahrilas PJ. Obesity: a challenge to esophagogastric junction integrity. </w:t>
      </w:r>
      <w:r w:rsidRPr="008C7518">
        <w:rPr>
          <w:rFonts w:ascii="Book Antiqua" w:eastAsia="SimSun" w:hAnsi="Book Antiqua" w:cs="SimSun"/>
          <w:i/>
          <w:iCs/>
          <w:sz w:val="24"/>
          <w:szCs w:val="24"/>
          <w:lang w:eastAsia="zh-CN"/>
        </w:rPr>
        <w:t>Gastroenterology</w:t>
      </w:r>
      <w:r w:rsidRPr="008C7518">
        <w:rPr>
          <w:rFonts w:ascii="Book Antiqua" w:eastAsia="SimSun" w:hAnsi="Book Antiqua" w:cs="SimSun"/>
          <w:sz w:val="24"/>
          <w:szCs w:val="24"/>
          <w:lang w:eastAsia="zh-CN"/>
        </w:rPr>
        <w:t> 2006; </w:t>
      </w:r>
      <w:r w:rsidRPr="008C7518">
        <w:rPr>
          <w:rFonts w:ascii="Book Antiqua" w:eastAsia="SimSun" w:hAnsi="Book Antiqua" w:cs="SimSun"/>
          <w:b/>
          <w:bCs/>
          <w:sz w:val="24"/>
          <w:szCs w:val="24"/>
          <w:lang w:eastAsia="zh-CN"/>
        </w:rPr>
        <w:t>130</w:t>
      </w:r>
      <w:r w:rsidRPr="008C7518">
        <w:rPr>
          <w:rFonts w:ascii="Book Antiqua" w:eastAsia="SimSun" w:hAnsi="Book Antiqua" w:cs="SimSun"/>
          <w:sz w:val="24"/>
          <w:szCs w:val="24"/>
          <w:lang w:eastAsia="zh-CN"/>
        </w:rPr>
        <w:t>: 639-649 [PMID: 16530504 DOI: 10.1053/j.gastro.2005.12.016]</w:t>
      </w:r>
    </w:p>
    <w:p w14:paraId="33A35220"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6 </w:t>
      </w:r>
      <w:r w:rsidRPr="008C7518">
        <w:rPr>
          <w:rFonts w:ascii="Book Antiqua" w:eastAsia="SimSun" w:hAnsi="Book Antiqua" w:cs="SimSun"/>
          <w:b/>
          <w:bCs/>
          <w:sz w:val="24"/>
          <w:szCs w:val="24"/>
          <w:lang w:eastAsia="zh-CN"/>
        </w:rPr>
        <w:t>Roman S</w:t>
      </w:r>
      <w:r w:rsidRPr="008C7518">
        <w:rPr>
          <w:rFonts w:ascii="Book Antiqua" w:eastAsia="SimSun" w:hAnsi="Book Antiqua" w:cs="SimSun"/>
          <w:sz w:val="24"/>
          <w:szCs w:val="24"/>
          <w:lang w:eastAsia="zh-CN"/>
        </w:rPr>
        <w:t>, Pandolfino JE. Environmental - lifestyle related factors. </w:t>
      </w:r>
      <w:r w:rsidRPr="008C7518">
        <w:rPr>
          <w:rFonts w:ascii="Book Antiqua" w:eastAsia="SimSun" w:hAnsi="Book Antiqua" w:cs="SimSun"/>
          <w:i/>
          <w:iCs/>
          <w:sz w:val="24"/>
          <w:szCs w:val="24"/>
          <w:lang w:eastAsia="zh-CN"/>
        </w:rPr>
        <w:t>Best Pract Res Clin Gastroenterol</w:t>
      </w:r>
      <w:r w:rsidRPr="008C7518">
        <w:rPr>
          <w:rFonts w:ascii="Book Antiqua" w:eastAsia="SimSun" w:hAnsi="Book Antiqua" w:cs="SimSun"/>
          <w:sz w:val="24"/>
          <w:szCs w:val="24"/>
          <w:lang w:eastAsia="zh-CN"/>
        </w:rPr>
        <w:t> 2010; </w:t>
      </w:r>
      <w:r w:rsidRPr="008C7518">
        <w:rPr>
          <w:rFonts w:ascii="Book Antiqua" w:eastAsia="SimSun" w:hAnsi="Book Antiqua" w:cs="SimSun"/>
          <w:b/>
          <w:bCs/>
          <w:sz w:val="24"/>
          <w:szCs w:val="24"/>
          <w:lang w:eastAsia="zh-CN"/>
        </w:rPr>
        <w:t>24</w:t>
      </w:r>
      <w:r w:rsidRPr="008C7518">
        <w:rPr>
          <w:rFonts w:ascii="Book Antiqua" w:eastAsia="SimSun" w:hAnsi="Book Antiqua" w:cs="SimSun"/>
          <w:sz w:val="24"/>
          <w:szCs w:val="24"/>
          <w:lang w:eastAsia="zh-CN"/>
        </w:rPr>
        <w:t>: 847-859 [PMID: 21126698 DOI: 10.1016/j.bpg.2010.09.010]</w:t>
      </w:r>
    </w:p>
    <w:p w14:paraId="1B925EFB"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7 </w:t>
      </w:r>
      <w:r w:rsidRPr="008C7518">
        <w:rPr>
          <w:rFonts w:ascii="Book Antiqua" w:eastAsia="SimSun" w:hAnsi="Book Antiqua" w:cs="SimSun"/>
          <w:b/>
          <w:bCs/>
          <w:sz w:val="24"/>
          <w:szCs w:val="24"/>
          <w:lang w:eastAsia="zh-CN"/>
        </w:rPr>
        <w:t>Wu JC</w:t>
      </w:r>
      <w:r w:rsidRPr="008C7518">
        <w:rPr>
          <w:rFonts w:ascii="Book Antiqua" w:eastAsia="SimSun" w:hAnsi="Book Antiqua" w:cs="SimSun"/>
          <w:sz w:val="24"/>
          <w:szCs w:val="24"/>
          <w:lang w:eastAsia="zh-CN"/>
        </w:rPr>
        <w:t>, Mui LM, Cheung CM, Chan Y, Sung JJ. Obesity is associated with increased transient lower esophageal sphincter relaxation. </w:t>
      </w:r>
      <w:r w:rsidRPr="008C7518">
        <w:rPr>
          <w:rFonts w:ascii="Book Antiqua" w:eastAsia="SimSun" w:hAnsi="Book Antiqua" w:cs="SimSun"/>
          <w:i/>
          <w:iCs/>
          <w:sz w:val="24"/>
          <w:szCs w:val="24"/>
          <w:lang w:eastAsia="zh-CN"/>
        </w:rPr>
        <w:t>Gastroenterology</w:t>
      </w:r>
      <w:r w:rsidRPr="008C7518">
        <w:rPr>
          <w:rFonts w:ascii="Book Antiqua" w:eastAsia="SimSun" w:hAnsi="Book Antiqua" w:cs="SimSun"/>
          <w:sz w:val="24"/>
          <w:szCs w:val="24"/>
          <w:lang w:eastAsia="zh-CN"/>
        </w:rPr>
        <w:t> 2007; </w:t>
      </w:r>
      <w:r w:rsidRPr="008C7518">
        <w:rPr>
          <w:rFonts w:ascii="Book Antiqua" w:eastAsia="SimSun" w:hAnsi="Book Antiqua" w:cs="SimSun"/>
          <w:b/>
          <w:bCs/>
          <w:sz w:val="24"/>
          <w:szCs w:val="24"/>
          <w:lang w:eastAsia="zh-CN"/>
        </w:rPr>
        <w:t>132</w:t>
      </w:r>
      <w:r w:rsidRPr="008C7518">
        <w:rPr>
          <w:rFonts w:ascii="Book Antiqua" w:eastAsia="SimSun" w:hAnsi="Book Antiqua" w:cs="SimSun"/>
          <w:sz w:val="24"/>
          <w:szCs w:val="24"/>
          <w:lang w:eastAsia="zh-CN"/>
        </w:rPr>
        <w:t>: 883-889 [PMID: 17324403 DOI: 10.1053/j.gastro.2006.12.032]</w:t>
      </w:r>
    </w:p>
    <w:p w14:paraId="5952965A"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 </w:t>
      </w:r>
      <w:r w:rsidRPr="008C7518">
        <w:rPr>
          <w:rFonts w:ascii="Book Antiqua" w:eastAsia="SimSun" w:hAnsi="Book Antiqua" w:cs="SimSun"/>
          <w:b/>
          <w:bCs/>
          <w:sz w:val="24"/>
          <w:szCs w:val="24"/>
          <w:lang w:eastAsia="zh-CN"/>
        </w:rPr>
        <w:t>Ter RB</w:t>
      </w:r>
      <w:r w:rsidRPr="008C7518">
        <w:rPr>
          <w:rFonts w:ascii="Book Antiqua" w:eastAsia="SimSun" w:hAnsi="Book Antiqua" w:cs="SimSun"/>
          <w:sz w:val="24"/>
          <w:szCs w:val="24"/>
          <w:lang w:eastAsia="zh-CN"/>
        </w:rPr>
        <w:t>. Gender differences in gastroesophageal reflux disease. </w:t>
      </w:r>
      <w:r w:rsidRPr="008C7518">
        <w:rPr>
          <w:rFonts w:ascii="Book Antiqua" w:eastAsia="SimSun" w:hAnsi="Book Antiqua" w:cs="SimSun"/>
          <w:i/>
          <w:iCs/>
          <w:sz w:val="24"/>
          <w:szCs w:val="24"/>
          <w:lang w:eastAsia="zh-CN"/>
        </w:rPr>
        <w:t>J Gend Specif Med</w:t>
      </w:r>
      <w:r w:rsidRPr="008C7518">
        <w:rPr>
          <w:rFonts w:ascii="Book Antiqua" w:eastAsia="SimSun" w:hAnsi="Book Antiqua" w:cs="SimSun"/>
          <w:sz w:val="24"/>
          <w:szCs w:val="24"/>
          <w:lang w:eastAsia="zh-CN"/>
        </w:rPr>
        <w:t> </w:t>
      </w:r>
      <w:r w:rsidRPr="008C7518">
        <w:rPr>
          <w:rFonts w:ascii="Book Antiqua" w:eastAsia="SimSun" w:hAnsi="Book Antiqua" w:cs="SimSun" w:hint="eastAsia"/>
          <w:sz w:val="24"/>
          <w:szCs w:val="24"/>
          <w:lang w:eastAsia="zh-CN"/>
        </w:rPr>
        <w:t>2000</w:t>
      </w:r>
      <w:r w:rsidRPr="008C7518">
        <w:rPr>
          <w:rFonts w:ascii="Book Antiqua" w:eastAsia="SimSun" w:hAnsi="Book Antiqua" w:cs="SimSun"/>
          <w:sz w:val="24"/>
          <w:szCs w:val="24"/>
          <w:lang w:eastAsia="zh-CN"/>
        </w:rPr>
        <w:t>; </w:t>
      </w:r>
      <w:r w:rsidRPr="008C7518">
        <w:rPr>
          <w:rFonts w:ascii="Book Antiqua" w:eastAsia="SimSun" w:hAnsi="Book Antiqua" w:cs="SimSun"/>
          <w:b/>
          <w:bCs/>
          <w:sz w:val="24"/>
          <w:szCs w:val="24"/>
          <w:lang w:eastAsia="zh-CN"/>
        </w:rPr>
        <w:t>3</w:t>
      </w:r>
      <w:r w:rsidRPr="008C7518">
        <w:rPr>
          <w:rFonts w:ascii="Book Antiqua" w:eastAsia="SimSun" w:hAnsi="Book Antiqua" w:cs="SimSun"/>
          <w:sz w:val="24"/>
          <w:szCs w:val="24"/>
          <w:lang w:eastAsia="zh-CN"/>
        </w:rPr>
        <w:t>: 42-44 [PMID: 11253245]</w:t>
      </w:r>
    </w:p>
    <w:p w14:paraId="505EEC5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9 </w:t>
      </w:r>
      <w:r w:rsidRPr="008C7518">
        <w:rPr>
          <w:rFonts w:ascii="Book Antiqua" w:eastAsia="SimSun" w:hAnsi="Book Antiqua" w:cs="SimSun"/>
          <w:b/>
          <w:bCs/>
          <w:sz w:val="24"/>
          <w:szCs w:val="24"/>
          <w:lang w:eastAsia="zh-CN"/>
        </w:rPr>
        <w:t>Richter JE</w:t>
      </w:r>
      <w:r w:rsidRPr="008C7518">
        <w:rPr>
          <w:rFonts w:ascii="Book Antiqua" w:eastAsia="SimSun" w:hAnsi="Book Antiqua" w:cs="SimSun"/>
          <w:sz w:val="24"/>
          <w:szCs w:val="24"/>
          <w:lang w:eastAsia="zh-CN"/>
        </w:rPr>
        <w:t>, Bradley LA, DeMeester TR, Wu WC. Normal 24-hr ambulatory esophageal pH values. Influence of study center, pH electrode, age, and gender. </w:t>
      </w:r>
      <w:r w:rsidRPr="008C7518">
        <w:rPr>
          <w:rFonts w:ascii="Book Antiqua" w:eastAsia="SimSun" w:hAnsi="Book Antiqua" w:cs="SimSun"/>
          <w:i/>
          <w:iCs/>
          <w:sz w:val="24"/>
          <w:szCs w:val="24"/>
          <w:lang w:eastAsia="zh-CN"/>
        </w:rPr>
        <w:t>Dig Dis Sci</w:t>
      </w:r>
      <w:r w:rsidRPr="008C7518">
        <w:rPr>
          <w:rFonts w:ascii="Book Antiqua" w:eastAsia="SimSun" w:hAnsi="Book Antiqua" w:cs="SimSun"/>
          <w:sz w:val="24"/>
          <w:szCs w:val="24"/>
          <w:lang w:eastAsia="zh-CN"/>
        </w:rPr>
        <w:t> 1992; </w:t>
      </w:r>
      <w:r w:rsidRPr="008C7518">
        <w:rPr>
          <w:rFonts w:ascii="Book Antiqua" w:eastAsia="SimSun" w:hAnsi="Book Antiqua" w:cs="SimSun"/>
          <w:b/>
          <w:bCs/>
          <w:sz w:val="24"/>
          <w:szCs w:val="24"/>
          <w:lang w:eastAsia="zh-CN"/>
        </w:rPr>
        <w:t>37</w:t>
      </w:r>
      <w:r w:rsidRPr="008C7518">
        <w:rPr>
          <w:rFonts w:ascii="Book Antiqua" w:eastAsia="SimSun" w:hAnsi="Book Antiqua" w:cs="SimSun"/>
          <w:sz w:val="24"/>
          <w:szCs w:val="24"/>
          <w:lang w:eastAsia="zh-CN"/>
        </w:rPr>
        <w:t>: 849-856 [PMID: 1587189 DOI: 10.1007/BF01300382]</w:t>
      </w:r>
    </w:p>
    <w:p w14:paraId="649E7450"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0 </w:t>
      </w:r>
      <w:r w:rsidRPr="008C7518">
        <w:rPr>
          <w:rFonts w:ascii="Book Antiqua" w:eastAsia="SimSun" w:hAnsi="Book Antiqua" w:cs="SimSun"/>
          <w:b/>
          <w:bCs/>
          <w:sz w:val="24"/>
          <w:szCs w:val="24"/>
          <w:lang w:eastAsia="zh-CN"/>
        </w:rPr>
        <w:t>Close H</w:t>
      </w:r>
      <w:r w:rsidRPr="008C7518">
        <w:rPr>
          <w:rFonts w:ascii="Book Antiqua" w:eastAsia="SimSun" w:hAnsi="Book Antiqua" w:cs="SimSun"/>
          <w:sz w:val="24"/>
          <w:szCs w:val="24"/>
          <w:lang w:eastAsia="zh-CN"/>
        </w:rPr>
        <w:t>, Mason JM, Wilson D, Hungin AP. Hormone replacement therapy is associated with gastro-oesophageal reflux disease: a retrospective cohort study. </w:t>
      </w:r>
      <w:r w:rsidRPr="008C7518">
        <w:rPr>
          <w:rFonts w:ascii="Book Antiqua" w:eastAsia="SimSun" w:hAnsi="Book Antiqua" w:cs="SimSun"/>
          <w:i/>
          <w:iCs/>
          <w:sz w:val="24"/>
          <w:szCs w:val="24"/>
          <w:lang w:eastAsia="zh-CN"/>
        </w:rPr>
        <w:t>BMC Gastroenterol</w:t>
      </w:r>
      <w:r w:rsidRPr="008C7518">
        <w:rPr>
          <w:rFonts w:ascii="Book Antiqua" w:eastAsia="SimSun" w:hAnsi="Book Antiqua" w:cs="SimSun"/>
          <w:sz w:val="24"/>
          <w:szCs w:val="24"/>
          <w:lang w:eastAsia="zh-CN"/>
        </w:rPr>
        <w:t> 2012; </w:t>
      </w:r>
      <w:r w:rsidRPr="008C7518">
        <w:rPr>
          <w:rFonts w:ascii="Book Antiqua" w:eastAsia="SimSun" w:hAnsi="Book Antiqua" w:cs="SimSun"/>
          <w:b/>
          <w:bCs/>
          <w:sz w:val="24"/>
          <w:szCs w:val="24"/>
          <w:lang w:eastAsia="zh-CN"/>
        </w:rPr>
        <w:t>12</w:t>
      </w:r>
      <w:r w:rsidRPr="008C7518">
        <w:rPr>
          <w:rFonts w:ascii="Book Antiqua" w:eastAsia="SimSun" w:hAnsi="Book Antiqua" w:cs="SimSun"/>
          <w:sz w:val="24"/>
          <w:szCs w:val="24"/>
          <w:lang w:eastAsia="zh-CN"/>
        </w:rPr>
        <w:t>: 56 [PMID: 22642788 DOI: 10.1186/1471-230X-12-56]</w:t>
      </w:r>
    </w:p>
    <w:p w14:paraId="2DE11AA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lastRenderedPageBreak/>
        <w:t>11 </w:t>
      </w:r>
      <w:r w:rsidRPr="008C7518">
        <w:rPr>
          <w:rFonts w:ascii="Book Antiqua" w:eastAsia="SimSun" w:hAnsi="Book Antiqua" w:cs="SimSun"/>
          <w:b/>
          <w:bCs/>
          <w:sz w:val="24"/>
          <w:szCs w:val="24"/>
          <w:lang w:eastAsia="zh-CN"/>
        </w:rPr>
        <w:t>Zheng Z</w:t>
      </w:r>
      <w:r w:rsidRPr="008C7518">
        <w:rPr>
          <w:rFonts w:ascii="Book Antiqua" w:eastAsia="SimSun" w:hAnsi="Book Antiqua" w:cs="SimSun"/>
          <w:sz w:val="24"/>
          <w:szCs w:val="24"/>
          <w:lang w:eastAsia="zh-CN"/>
        </w:rPr>
        <w:t>, Margolis KL, Liu S, Tinker LF, Ye W. Effects of estrogen with and without progestin and obesity on symptomatic gastroesophageal reflux. </w:t>
      </w:r>
      <w:r w:rsidRPr="008C7518">
        <w:rPr>
          <w:rFonts w:ascii="Book Antiqua" w:eastAsia="SimSun" w:hAnsi="Book Antiqua" w:cs="SimSun"/>
          <w:i/>
          <w:iCs/>
          <w:sz w:val="24"/>
          <w:szCs w:val="24"/>
          <w:lang w:eastAsia="zh-CN"/>
        </w:rPr>
        <w:t>Gastroenterology</w:t>
      </w:r>
      <w:r w:rsidRPr="008C7518">
        <w:rPr>
          <w:rFonts w:ascii="Book Antiqua" w:eastAsia="SimSun" w:hAnsi="Book Antiqua" w:cs="SimSun"/>
          <w:sz w:val="24"/>
          <w:szCs w:val="24"/>
          <w:lang w:eastAsia="zh-CN"/>
        </w:rPr>
        <w:t> 2008; </w:t>
      </w:r>
      <w:r w:rsidRPr="008C7518">
        <w:rPr>
          <w:rFonts w:ascii="Book Antiqua" w:eastAsia="SimSun" w:hAnsi="Book Antiqua" w:cs="SimSun"/>
          <w:b/>
          <w:bCs/>
          <w:sz w:val="24"/>
          <w:szCs w:val="24"/>
          <w:lang w:eastAsia="zh-CN"/>
        </w:rPr>
        <w:t>135</w:t>
      </w:r>
      <w:r w:rsidRPr="008C7518">
        <w:rPr>
          <w:rFonts w:ascii="Book Antiqua" w:eastAsia="SimSun" w:hAnsi="Book Antiqua" w:cs="SimSun"/>
          <w:sz w:val="24"/>
          <w:szCs w:val="24"/>
          <w:lang w:eastAsia="zh-CN"/>
        </w:rPr>
        <w:t>: 72-81 [PMID: 18502208 DOI: 10.1053/j.gastro.2008.03.039.Effects]</w:t>
      </w:r>
    </w:p>
    <w:p w14:paraId="2FC90AC2"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2 </w:t>
      </w:r>
      <w:r w:rsidRPr="008C7518">
        <w:rPr>
          <w:rFonts w:ascii="Book Antiqua" w:eastAsia="SimSun" w:hAnsi="Book Antiqua" w:cs="SimSun"/>
          <w:b/>
          <w:bCs/>
          <w:sz w:val="24"/>
          <w:szCs w:val="24"/>
          <w:lang w:eastAsia="zh-CN"/>
        </w:rPr>
        <w:t>Menon S</w:t>
      </w:r>
      <w:r w:rsidRPr="008C7518">
        <w:rPr>
          <w:rFonts w:ascii="Book Antiqua" w:eastAsia="SimSun" w:hAnsi="Book Antiqua" w:cs="SimSun"/>
          <w:sz w:val="24"/>
          <w:szCs w:val="24"/>
          <w:lang w:eastAsia="zh-CN"/>
        </w:rPr>
        <w:t>, Prew S, Parkes G, Evans S, Smith L, Nightingale P, Trudgill N. Do differences in female sex hormone levels contribute to gastro-oesophageal reflux disease? </w:t>
      </w:r>
      <w:r w:rsidRPr="008C7518">
        <w:rPr>
          <w:rFonts w:ascii="Book Antiqua" w:eastAsia="SimSun" w:hAnsi="Book Antiqua" w:cs="SimSun"/>
          <w:i/>
          <w:iCs/>
          <w:sz w:val="24"/>
          <w:szCs w:val="24"/>
          <w:lang w:eastAsia="zh-CN"/>
        </w:rPr>
        <w:t>Eur J Gastroenterol Hepatol</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25</w:t>
      </w:r>
      <w:r w:rsidRPr="008C7518">
        <w:rPr>
          <w:rFonts w:ascii="Book Antiqua" w:eastAsia="SimSun" w:hAnsi="Book Antiqua" w:cs="SimSun"/>
          <w:sz w:val="24"/>
          <w:szCs w:val="24"/>
          <w:lang w:eastAsia="zh-CN"/>
        </w:rPr>
        <w:t>: 772-777 [PMID: 23470358 DOI: 10.1097/MEG.0b013e32835fbaab]</w:t>
      </w:r>
    </w:p>
    <w:p w14:paraId="4EAE78E3"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3 </w:t>
      </w:r>
      <w:r w:rsidRPr="008C7518">
        <w:rPr>
          <w:rFonts w:ascii="Book Antiqua" w:eastAsia="SimSun" w:hAnsi="Book Antiqua" w:cs="SimSun"/>
          <w:b/>
          <w:bCs/>
          <w:sz w:val="24"/>
          <w:szCs w:val="24"/>
          <w:lang w:eastAsia="zh-CN"/>
        </w:rPr>
        <w:t>Corley DA</w:t>
      </w:r>
      <w:r w:rsidRPr="008C7518">
        <w:rPr>
          <w:rFonts w:ascii="Book Antiqua" w:eastAsia="SimSun" w:hAnsi="Book Antiqua" w:cs="SimSun"/>
          <w:sz w:val="24"/>
          <w:szCs w:val="24"/>
          <w:lang w:eastAsia="zh-CN"/>
        </w:rPr>
        <w:t>, Kubo A, Zhao W. Abdominal obesity, ethnicity and gastro-oesophageal reflux symptoms. </w:t>
      </w:r>
      <w:r w:rsidRPr="008C7518">
        <w:rPr>
          <w:rFonts w:ascii="Book Antiqua" w:eastAsia="SimSun" w:hAnsi="Book Antiqua" w:cs="SimSun"/>
          <w:i/>
          <w:iCs/>
          <w:sz w:val="24"/>
          <w:szCs w:val="24"/>
          <w:lang w:eastAsia="zh-CN"/>
        </w:rPr>
        <w:t>Gut</w:t>
      </w:r>
      <w:r w:rsidRPr="008C7518">
        <w:rPr>
          <w:rFonts w:ascii="Book Antiqua" w:eastAsia="SimSun" w:hAnsi="Book Antiqua" w:cs="SimSun"/>
          <w:sz w:val="24"/>
          <w:szCs w:val="24"/>
          <w:lang w:eastAsia="zh-CN"/>
        </w:rPr>
        <w:t> 2007; </w:t>
      </w:r>
      <w:r w:rsidRPr="008C7518">
        <w:rPr>
          <w:rFonts w:ascii="Book Antiqua" w:eastAsia="SimSun" w:hAnsi="Book Antiqua" w:cs="SimSun"/>
          <w:b/>
          <w:bCs/>
          <w:sz w:val="24"/>
          <w:szCs w:val="24"/>
          <w:lang w:eastAsia="zh-CN"/>
        </w:rPr>
        <w:t>56</w:t>
      </w:r>
      <w:r w:rsidRPr="008C7518">
        <w:rPr>
          <w:rFonts w:ascii="Book Antiqua" w:eastAsia="SimSun" w:hAnsi="Book Antiqua" w:cs="SimSun"/>
          <w:sz w:val="24"/>
          <w:szCs w:val="24"/>
          <w:lang w:eastAsia="zh-CN"/>
        </w:rPr>
        <w:t>: 756-762 [PMID: 17047097 DOI: 10.1136/gut.2006.109413]</w:t>
      </w:r>
    </w:p>
    <w:p w14:paraId="16607016"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4 </w:t>
      </w:r>
      <w:r w:rsidRPr="008C7518">
        <w:rPr>
          <w:rFonts w:ascii="Book Antiqua" w:eastAsia="SimSun" w:hAnsi="Book Antiqua" w:cs="SimSun"/>
          <w:b/>
          <w:bCs/>
          <w:sz w:val="24"/>
          <w:szCs w:val="24"/>
          <w:lang w:eastAsia="zh-CN"/>
        </w:rPr>
        <w:t>Stark R</w:t>
      </w:r>
      <w:r w:rsidRPr="008C7518">
        <w:rPr>
          <w:rFonts w:ascii="Book Antiqua" w:eastAsia="SimSun" w:hAnsi="Book Antiqua" w:cs="SimSun"/>
          <w:sz w:val="24"/>
          <w:szCs w:val="24"/>
          <w:lang w:eastAsia="zh-CN"/>
        </w:rPr>
        <w:t>, Ashley SE, Andrews ZB. AMPK and the neuroendocrine regulation of appetite and energy expenditure. </w:t>
      </w:r>
      <w:r w:rsidRPr="008C7518">
        <w:rPr>
          <w:rFonts w:ascii="Book Antiqua" w:eastAsia="SimSun" w:hAnsi="Book Antiqua" w:cs="SimSun"/>
          <w:i/>
          <w:iCs/>
          <w:sz w:val="24"/>
          <w:szCs w:val="24"/>
          <w:lang w:eastAsia="zh-CN"/>
        </w:rPr>
        <w:t>Mol Cell Endocrinol</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366</w:t>
      </w:r>
      <w:r w:rsidRPr="008C7518">
        <w:rPr>
          <w:rFonts w:ascii="Book Antiqua" w:eastAsia="SimSun" w:hAnsi="Book Antiqua" w:cs="SimSun"/>
          <w:sz w:val="24"/>
          <w:szCs w:val="24"/>
          <w:lang w:eastAsia="zh-CN"/>
        </w:rPr>
        <w:t>: 215-223 [PMID: 22789749 DOI: 10.1016/j.mce.2012.06.012]</w:t>
      </w:r>
    </w:p>
    <w:p w14:paraId="0CB8CABF"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5 </w:t>
      </w:r>
      <w:r w:rsidRPr="008C7518">
        <w:rPr>
          <w:rFonts w:ascii="Book Antiqua" w:eastAsia="SimSun" w:hAnsi="Book Antiqua" w:cs="SimSun"/>
          <w:b/>
          <w:bCs/>
          <w:sz w:val="24"/>
          <w:szCs w:val="24"/>
          <w:lang w:eastAsia="zh-CN"/>
        </w:rPr>
        <w:t>Myers MG</w:t>
      </w:r>
      <w:r w:rsidRPr="008C7518">
        <w:rPr>
          <w:rFonts w:ascii="Book Antiqua" w:eastAsia="SimSun" w:hAnsi="Book Antiqua" w:cs="SimSun"/>
          <w:sz w:val="24"/>
          <w:szCs w:val="24"/>
          <w:lang w:eastAsia="zh-CN"/>
        </w:rPr>
        <w:t>, Cowley MA, Münzberg H. Mechanisms of leptin action and leptin resistance. </w:t>
      </w:r>
      <w:r w:rsidRPr="008C7518">
        <w:rPr>
          <w:rFonts w:ascii="Book Antiqua" w:eastAsia="SimSun" w:hAnsi="Book Antiqua" w:cs="SimSun"/>
          <w:i/>
          <w:iCs/>
          <w:sz w:val="24"/>
          <w:szCs w:val="24"/>
          <w:lang w:eastAsia="zh-CN"/>
        </w:rPr>
        <w:t>Annu Rev Physiol</w:t>
      </w:r>
      <w:r w:rsidRPr="008C7518">
        <w:rPr>
          <w:rFonts w:ascii="Book Antiqua" w:eastAsia="SimSun" w:hAnsi="Book Antiqua" w:cs="SimSun"/>
          <w:sz w:val="24"/>
          <w:szCs w:val="24"/>
          <w:lang w:eastAsia="zh-CN"/>
        </w:rPr>
        <w:t> 2008; </w:t>
      </w:r>
      <w:r w:rsidRPr="008C7518">
        <w:rPr>
          <w:rFonts w:ascii="Book Antiqua" w:eastAsia="SimSun" w:hAnsi="Book Antiqua" w:cs="SimSun"/>
          <w:b/>
          <w:bCs/>
          <w:sz w:val="24"/>
          <w:szCs w:val="24"/>
          <w:lang w:eastAsia="zh-CN"/>
        </w:rPr>
        <w:t>70</w:t>
      </w:r>
      <w:r w:rsidRPr="008C7518">
        <w:rPr>
          <w:rFonts w:ascii="Book Antiqua" w:eastAsia="SimSun" w:hAnsi="Book Antiqua" w:cs="SimSun"/>
          <w:sz w:val="24"/>
          <w:szCs w:val="24"/>
          <w:lang w:eastAsia="zh-CN"/>
        </w:rPr>
        <w:t>: 537-556 [PMID: 17937601 DOI: 10.1146/annurev.physiol.70.113006.100707]</w:t>
      </w:r>
    </w:p>
    <w:p w14:paraId="2846B131"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6 </w:t>
      </w:r>
      <w:r w:rsidRPr="008C7518">
        <w:rPr>
          <w:rFonts w:ascii="Book Antiqua" w:eastAsia="SimSun" w:hAnsi="Book Antiqua" w:cs="SimSun"/>
          <w:b/>
          <w:bCs/>
          <w:sz w:val="24"/>
          <w:szCs w:val="24"/>
          <w:lang w:eastAsia="zh-CN"/>
        </w:rPr>
        <w:t>Nahata M</w:t>
      </w:r>
      <w:r w:rsidRPr="008C7518">
        <w:rPr>
          <w:rFonts w:ascii="Book Antiqua" w:eastAsia="SimSun" w:hAnsi="Book Antiqua" w:cs="SimSun"/>
          <w:sz w:val="24"/>
          <w:szCs w:val="24"/>
          <w:lang w:eastAsia="zh-CN"/>
        </w:rPr>
        <w:t>, Saegusa Y, Harada Y, Tsuchiya N, Hattori T, Takeda H. Changes in ghrelin-related factors in gastroesophageal reflux disease in rats. </w:t>
      </w:r>
      <w:r w:rsidRPr="008C7518">
        <w:rPr>
          <w:rFonts w:ascii="Book Antiqua" w:eastAsia="SimSun" w:hAnsi="Book Antiqua" w:cs="SimSun"/>
          <w:i/>
          <w:iCs/>
          <w:sz w:val="24"/>
          <w:szCs w:val="24"/>
          <w:lang w:eastAsia="zh-CN"/>
        </w:rPr>
        <w:t>Gastroenterol Res Pract</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2013</w:t>
      </w:r>
      <w:r w:rsidRPr="008C7518">
        <w:rPr>
          <w:rFonts w:ascii="Book Antiqua" w:eastAsia="SimSun" w:hAnsi="Book Antiqua" w:cs="SimSun"/>
          <w:sz w:val="24"/>
          <w:szCs w:val="24"/>
          <w:lang w:eastAsia="zh-CN"/>
        </w:rPr>
        <w:t>: 504816 [PMID: 23653638 DOI: 10.1155/2013/504816]</w:t>
      </w:r>
    </w:p>
    <w:p w14:paraId="3B087A4B"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7 </w:t>
      </w:r>
      <w:r w:rsidRPr="008C7518">
        <w:rPr>
          <w:rFonts w:ascii="Book Antiqua" w:eastAsia="SimSun" w:hAnsi="Book Antiqua" w:cs="SimSun"/>
          <w:b/>
          <w:bCs/>
          <w:sz w:val="24"/>
          <w:szCs w:val="24"/>
          <w:lang w:eastAsia="zh-CN"/>
        </w:rPr>
        <w:t>Rubenstein JH</w:t>
      </w:r>
      <w:r w:rsidRPr="008C7518">
        <w:rPr>
          <w:rFonts w:ascii="Book Antiqua" w:eastAsia="SimSun" w:hAnsi="Book Antiqua" w:cs="SimSun"/>
          <w:sz w:val="24"/>
          <w:szCs w:val="24"/>
          <w:lang w:eastAsia="zh-CN"/>
        </w:rPr>
        <w:t>, Morgenstern H, McConell D, Scheiman JM, Schoenfeld P, Appelman H, McMahon LF, Kao JY, Metko V, Zhang M, Inadomi JM. Associations of diabetes mellitus, insulin, leptin, and ghrelin with gastroesophageal reflux and Barrett's esophagus. </w:t>
      </w:r>
      <w:r w:rsidRPr="008C7518">
        <w:rPr>
          <w:rFonts w:ascii="Book Antiqua" w:eastAsia="SimSun" w:hAnsi="Book Antiqua" w:cs="SimSun"/>
          <w:i/>
          <w:iCs/>
          <w:sz w:val="24"/>
          <w:szCs w:val="24"/>
          <w:lang w:eastAsia="zh-CN"/>
        </w:rPr>
        <w:t>Gastroenterology</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145</w:t>
      </w:r>
      <w:r w:rsidRPr="008C7518">
        <w:rPr>
          <w:rFonts w:ascii="Book Antiqua" w:eastAsia="SimSun" w:hAnsi="Book Antiqua" w:cs="SimSun"/>
          <w:sz w:val="24"/>
          <w:szCs w:val="24"/>
          <w:lang w:eastAsia="zh-CN"/>
        </w:rPr>
        <w:t>: 1237-44.e1-5 [PMID: 23999171 DOI: 10.1053/j.gastro.2013.08.052]</w:t>
      </w:r>
    </w:p>
    <w:p w14:paraId="4F4872C0"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8 </w:t>
      </w:r>
      <w:r w:rsidRPr="008C7518">
        <w:rPr>
          <w:rFonts w:ascii="Book Antiqua" w:eastAsia="SimSun" w:hAnsi="Book Antiqua" w:cs="SimSun"/>
          <w:b/>
          <w:bCs/>
          <w:sz w:val="24"/>
          <w:szCs w:val="24"/>
          <w:lang w:eastAsia="zh-CN"/>
        </w:rPr>
        <w:t>Abdelkader NA</w:t>
      </w:r>
      <w:r w:rsidRPr="008C7518">
        <w:rPr>
          <w:rFonts w:ascii="Book Antiqua" w:eastAsia="SimSun" w:hAnsi="Book Antiqua" w:cs="SimSun"/>
          <w:sz w:val="24"/>
          <w:szCs w:val="24"/>
          <w:lang w:eastAsia="zh-CN"/>
        </w:rPr>
        <w:t>, Montasser IF, Bioumy EE, Saad WE. Impact of anthropometric measures and serum leptin on severity of gastroesophageal reflux disease. </w:t>
      </w:r>
      <w:r w:rsidRPr="008C7518">
        <w:rPr>
          <w:rFonts w:ascii="Book Antiqua" w:eastAsia="SimSun" w:hAnsi="Book Antiqua" w:cs="SimSun"/>
          <w:i/>
          <w:iCs/>
          <w:sz w:val="24"/>
          <w:szCs w:val="24"/>
          <w:lang w:eastAsia="zh-CN"/>
        </w:rPr>
        <w:t>Dis Esophagus</w:t>
      </w:r>
      <w:r w:rsidRPr="008C7518">
        <w:rPr>
          <w:rFonts w:ascii="Book Antiqua" w:eastAsia="SimSun" w:hAnsi="Book Antiqua" w:cs="SimSun"/>
          <w:sz w:val="24"/>
          <w:szCs w:val="24"/>
          <w:lang w:eastAsia="zh-CN"/>
        </w:rPr>
        <w:t> 2015; </w:t>
      </w:r>
      <w:r w:rsidRPr="008C7518">
        <w:rPr>
          <w:rFonts w:ascii="Book Antiqua" w:eastAsia="SimSun" w:hAnsi="Book Antiqua" w:cs="SimSun"/>
          <w:b/>
          <w:bCs/>
          <w:sz w:val="24"/>
          <w:szCs w:val="24"/>
          <w:lang w:eastAsia="zh-CN"/>
        </w:rPr>
        <w:t>28</w:t>
      </w:r>
      <w:r w:rsidRPr="008C7518">
        <w:rPr>
          <w:rFonts w:ascii="Book Antiqua" w:eastAsia="SimSun" w:hAnsi="Book Antiqua" w:cs="SimSun"/>
          <w:sz w:val="24"/>
          <w:szCs w:val="24"/>
          <w:lang w:eastAsia="zh-CN"/>
        </w:rPr>
        <w:t>: 691-698 [PMID: 25168182 DOI: 10.1111/dote.12271]</w:t>
      </w:r>
    </w:p>
    <w:p w14:paraId="296711F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9 </w:t>
      </w:r>
      <w:r w:rsidRPr="008C7518">
        <w:rPr>
          <w:rFonts w:ascii="Book Antiqua" w:eastAsia="SimSun" w:hAnsi="Book Antiqua" w:cs="SimSun"/>
          <w:b/>
          <w:bCs/>
          <w:sz w:val="24"/>
          <w:szCs w:val="24"/>
          <w:lang w:eastAsia="zh-CN"/>
        </w:rPr>
        <w:t>Kato M</w:t>
      </w:r>
      <w:r w:rsidRPr="008C7518">
        <w:rPr>
          <w:rFonts w:ascii="Book Antiqua" w:eastAsia="SimSun" w:hAnsi="Book Antiqua" w:cs="SimSun"/>
          <w:sz w:val="24"/>
          <w:szCs w:val="24"/>
          <w:lang w:eastAsia="zh-CN"/>
        </w:rPr>
        <w:t xml:space="preserve">, Watabe K, Hamasaki T, Umeda M, Furubayashi A, Kinoshita K, Kishida O, Fujimoto T, Yamada A, Tsukamoto Y, Yamamoto S, Kamada Y, Yoshida Y, Kiso S, </w:t>
      </w:r>
      <w:r w:rsidRPr="008C7518">
        <w:rPr>
          <w:rFonts w:ascii="Book Antiqua" w:eastAsia="SimSun" w:hAnsi="Book Antiqua" w:cs="SimSun"/>
          <w:sz w:val="24"/>
          <w:szCs w:val="24"/>
          <w:lang w:eastAsia="zh-CN"/>
        </w:rPr>
        <w:lastRenderedPageBreak/>
        <w:t>Tsutsui S, Kihara S, Hayashi N, Matsuzawa Y. Association of low serum adiponectin levels with erosive esophagitis in men: an analysis of 2405 subjects undergoing physical check-ups. </w:t>
      </w:r>
      <w:r w:rsidRPr="008C7518">
        <w:rPr>
          <w:rFonts w:ascii="Book Antiqua" w:eastAsia="SimSun" w:hAnsi="Book Antiqua" w:cs="SimSun"/>
          <w:i/>
          <w:iCs/>
          <w:sz w:val="24"/>
          <w:szCs w:val="24"/>
          <w:lang w:eastAsia="zh-CN"/>
        </w:rPr>
        <w:t>J Gastroenterol</w:t>
      </w:r>
      <w:r w:rsidRPr="008C7518">
        <w:rPr>
          <w:rFonts w:ascii="Book Antiqua" w:eastAsia="SimSun" w:hAnsi="Book Antiqua" w:cs="SimSun"/>
          <w:sz w:val="24"/>
          <w:szCs w:val="24"/>
          <w:lang w:eastAsia="zh-CN"/>
        </w:rPr>
        <w:t> 2011; </w:t>
      </w:r>
      <w:r w:rsidRPr="008C7518">
        <w:rPr>
          <w:rFonts w:ascii="Book Antiqua" w:eastAsia="SimSun" w:hAnsi="Book Antiqua" w:cs="SimSun"/>
          <w:b/>
          <w:bCs/>
          <w:sz w:val="24"/>
          <w:szCs w:val="24"/>
          <w:lang w:eastAsia="zh-CN"/>
        </w:rPr>
        <w:t>46</w:t>
      </w:r>
      <w:r w:rsidRPr="008C7518">
        <w:rPr>
          <w:rFonts w:ascii="Book Antiqua" w:eastAsia="SimSun" w:hAnsi="Book Antiqua" w:cs="SimSun"/>
          <w:sz w:val="24"/>
          <w:szCs w:val="24"/>
          <w:lang w:eastAsia="zh-CN"/>
        </w:rPr>
        <w:t>: 1361-1367 [PMID: 21845377 DOI: 10.1007/s00535-011-0453-3]</w:t>
      </w:r>
    </w:p>
    <w:p w14:paraId="7229A90A"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 xml:space="preserve">20 </w:t>
      </w:r>
      <w:r w:rsidRPr="008C7518">
        <w:rPr>
          <w:rFonts w:ascii="Book Antiqua" w:eastAsia="SimSun" w:hAnsi="Book Antiqua" w:cs="SimSun"/>
          <w:b/>
          <w:sz w:val="24"/>
          <w:szCs w:val="24"/>
          <w:lang w:eastAsia="zh-CN"/>
        </w:rPr>
        <w:t>Catanzaro R</w:t>
      </w:r>
      <w:r w:rsidRPr="008C7518">
        <w:rPr>
          <w:rFonts w:ascii="Book Antiqua" w:eastAsia="SimSun" w:hAnsi="Book Antiqua" w:cs="SimSun"/>
          <w:sz w:val="24"/>
          <w:szCs w:val="24"/>
          <w:lang w:eastAsia="zh-CN"/>
        </w:rPr>
        <w:t xml:space="preserve">, Calabrese F, Occhipinti S, Anzalone MG, Italia A, Milazzo M, Marotta F. Nonalcoholic fatty liver disease increases risk for gastroesophageal reflux symptoms. </w:t>
      </w:r>
      <w:r w:rsidRPr="008C7518">
        <w:rPr>
          <w:rFonts w:ascii="Book Antiqua" w:eastAsia="SimSun" w:hAnsi="Book Antiqua" w:cs="SimSun"/>
          <w:i/>
          <w:sz w:val="24"/>
          <w:szCs w:val="24"/>
          <w:lang w:eastAsia="zh-CN"/>
        </w:rPr>
        <w:t>Dig Dis Sci</w:t>
      </w:r>
      <w:r w:rsidRPr="008C7518">
        <w:rPr>
          <w:rFonts w:ascii="Book Antiqua" w:eastAsia="SimSun" w:hAnsi="Book Antiqua" w:cs="SimSun"/>
          <w:sz w:val="24"/>
          <w:szCs w:val="24"/>
          <w:lang w:eastAsia="zh-CN"/>
        </w:rPr>
        <w:t xml:space="preserve"> 2014; </w:t>
      </w:r>
      <w:r w:rsidRPr="008C7518">
        <w:rPr>
          <w:rFonts w:ascii="Book Antiqua" w:eastAsia="SimSun" w:hAnsi="Book Antiqua" w:cs="SimSun"/>
          <w:b/>
          <w:sz w:val="24"/>
          <w:szCs w:val="24"/>
          <w:lang w:eastAsia="zh-CN"/>
        </w:rPr>
        <w:t>59</w:t>
      </w:r>
      <w:r w:rsidRPr="008C7518">
        <w:rPr>
          <w:rFonts w:ascii="Book Antiqua" w:eastAsia="SimSun" w:hAnsi="Book Antiqua" w:cs="SimSun"/>
          <w:sz w:val="24"/>
          <w:szCs w:val="24"/>
          <w:lang w:eastAsia="zh-CN"/>
        </w:rPr>
        <w:t>: 1939-1945 [PMID</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4718860 DOI: 10.1007/s10620-014-3113-7]</w:t>
      </w:r>
    </w:p>
    <w:p w14:paraId="4346E330"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21 </w:t>
      </w:r>
      <w:r w:rsidRPr="008C7518">
        <w:rPr>
          <w:rFonts w:ascii="Book Antiqua" w:eastAsia="SimSun" w:hAnsi="Book Antiqua" w:cs="SimSun"/>
          <w:b/>
          <w:bCs/>
          <w:sz w:val="24"/>
          <w:szCs w:val="24"/>
          <w:lang w:eastAsia="zh-CN"/>
        </w:rPr>
        <w:t>Tarantino G</w:t>
      </w:r>
      <w:r w:rsidRPr="008C7518">
        <w:rPr>
          <w:rFonts w:ascii="Book Antiqua" w:eastAsia="SimSun" w:hAnsi="Book Antiqua" w:cs="SimSun"/>
          <w:sz w:val="24"/>
          <w:szCs w:val="24"/>
          <w:lang w:eastAsia="zh-CN"/>
        </w:rPr>
        <w:t>, Finelli C. What about non-alcoholic fatty liver disease as a new criterion to define metabolic syndrome? </w:t>
      </w:r>
      <w:r w:rsidRPr="008C7518">
        <w:rPr>
          <w:rFonts w:ascii="Book Antiqua" w:eastAsia="SimSun" w:hAnsi="Book Antiqua" w:cs="SimSun"/>
          <w:i/>
          <w:iCs/>
          <w:sz w:val="24"/>
          <w:szCs w:val="24"/>
          <w:lang w:eastAsia="zh-CN"/>
        </w:rPr>
        <w:t>World J Gastroenterol</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19</w:t>
      </w:r>
      <w:r w:rsidRPr="008C7518">
        <w:rPr>
          <w:rFonts w:ascii="Book Antiqua" w:eastAsia="SimSun" w:hAnsi="Book Antiqua" w:cs="SimSun"/>
          <w:sz w:val="24"/>
          <w:szCs w:val="24"/>
          <w:lang w:eastAsia="zh-CN"/>
        </w:rPr>
        <w:t>: 3375-3384 [PMID: 23801829 DOI: 10.3748/wjg.v19.i22.3375]</w:t>
      </w:r>
    </w:p>
    <w:p w14:paraId="11867A56"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22 </w:t>
      </w:r>
      <w:r w:rsidRPr="008C7518">
        <w:rPr>
          <w:rFonts w:ascii="Book Antiqua" w:eastAsia="SimSun" w:hAnsi="Book Antiqua" w:cs="SimSun"/>
          <w:b/>
          <w:bCs/>
          <w:sz w:val="24"/>
          <w:szCs w:val="24"/>
          <w:lang w:eastAsia="zh-CN"/>
        </w:rPr>
        <w:t>Sonnenberg A</w:t>
      </w:r>
      <w:r w:rsidRPr="008C7518">
        <w:rPr>
          <w:rFonts w:ascii="Book Antiqua" w:eastAsia="SimSun" w:hAnsi="Book Antiqua" w:cs="SimSun"/>
          <w:sz w:val="24"/>
          <w:szCs w:val="24"/>
          <w:lang w:eastAsia="zh-CN"/>
        </w:rPr>
        <w:t>. Effects of environment and lifestyle on gastroesophageal reflux disease. </w:t>
      </w:r>
      <w:r w:rsidRPr="008C7518">
        <w:rPr>
          <w:rFonts w:ascii="Book Antiqua" w:eastAsia="SimSun" w:hAnsi="Book Antiqua" w:cs="SimSun"/>
          <w:i/>
          <w:iCs/>
          <w:sz w:val="24"/>
          <w:szCs w:val="24"/>
          <w:lang w:eastAsia="zh-CN"/>
        </w:rPr>
        <w:t>Dig Dis</w:t>
      </w:r>
      <w:r w:rsidRPr="008C7518">
        <w:rPr>
          <w:rFonts w:ascii="Book Antiqua" w:eastAsia="SimSun" w:hAnsi="Book Antiqua" w:cs="SimSun"/>
          <w:sz w:val="24"/>
          <w:szCs w:val="24"/>
          <w:lang w:eastAsia="zh-CN"/>
        </w:rPr>
        <w:t> 2011; </w:t>
      </w:r>
      <w:r w:rsidRPr="008C7518">
        <w:rPr>
          <w:rFonts w:ascii="Book Antiqua" w:eastAsia="SimSun" w:hAnsi="Book Antiqua" w:cs="SimSun"/>
          <w:b/>
          <w:bCs/>
          <w:sz w:val="24"/>
          <w:szCs w:val="24"/>
          <w:lang w:eastAsia="zh-CN"/>
        </w:rPr>
        <w:t>29</w:t>
      </w:r>
      <w:r w:rsidRPr="008C7518">
        <w:rPr>
          <w:rFonts w:ascii="Book Antiqua" w:eastAsia="SimSun" w:hAnsi="Book Antiqua" w:cs="SimSun"/>
          <w:sz w:val="24"/>
          <w:szCs w:val="24"/>
          <w:lang w:eastAsia="zh-CN"/>
        </w:rPr>
        <w:t>: 229-234 [PMID: 21734389 DOI: 10.1159/000323927]</w:t>
      </w:r>
    </w:p>
    <w:p w14:paraId="6F0FFD2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23 </w:t>
      </w:r>
      <w:r w:rsidRPr="008C7518">
        <w:rPr>
          <w:rFonts w:ascii="Book Antiqua" w:eastAsia="SimSun" w:hAnsi="Book Antiqua" w:cs="SimSun"/>
          <w:b/>
          <w:bCs/>
          <w:sz w:val="24"/>
          <w:szCs w:val="24"/>
          <w:lang w:eastAsia="zh-CN"/>
        </w:rPr>
        <w:t>Singh M</w:t>
      </w:r>
      <w:r w:rsidRPr="008C7518">
        <w:rPr>
          <w:rFonts w:ascii="Book Antiqua" w:eastAsia="SimSun" w:hAnsi="Book Antiqua" w:cs="SimSun"/>
          <w:sz w:val="24"/>
          <w:szCs w:val="24"/>
          <w:lang w:eastAsia="zh-CN"/>
        </w:rPr>
        <w:t>, Lee J, Gupta N, Gaddam S, Smith BK, Wani SB, Sullivan DK, Rastogi A, Bansal A, Donnelly JE, Sharma P. Weight loss can lead to resolution of gastroesophageal reflux disease symptoms: a prospective intervention trial. </w:t>
      </w:r>
      <w:r w:rsidRPr="008C7518">
        <w:rPr>
          <w:rFonts w:ascii="Book Antiqua" w:eastAsia="SimSun" w:hAnsi="Book Antiqua" w:cs="SimSun"/>
          <w:i/>
          <w:iCs/>
          <w:sz w:val="24"/>
          <w:szCs w:val="24"/>
          <w:lang w:eastAsia="zh-CN"/>
        </w:rPr>
        <w:t>Obesity (Silver Spring)</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21</w:t>
      </w:r>
      <w:r w:rsidRPr="008C7518">
        <w:rPr>
          <w:rFonts w:ascii="Book Antiqua" w:eastAsia="SimSun" w:hAnsi="Book Antiqua" w:cs="SimSun"/>
          <w:sz w:val="24"/>
          <w:szCs w:val="24"/>
          <w:lang w:eastAsia="zh-CN"/>
        </w:rPr>
        <w:t>: 284-290 [PMID: 23532991 DOI: 10.1038/oby.2012.180]</w:t>
      </w:r>
    </w:p>
    <w:p w14:paraId="53706935"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24 </w:t>
      </w:r>
      <w:r w:rsidRPr="008C7518">
        <w:rPr>
          <w:rFonts w:ascii="Book Antiqua" w:eastAsia="SimSun" w:hAnsi="Book Antiqua" w:cs="SimSun"/>
          <w:b/>
          <w:bCs/>
          <w:sz w:val="24"/>
          <w:szCs w:val="24"/>
          <w:lang w:eastAsia="zh-CN"/>
        </w:rPr>
        <w:t>Fraser-Moodie CA</w:t>
      </w:r>
      <w:r w:rsidRPr="008C7518">
        <w:rPr>
          <w:rFonts w:ascii="Book Antiqua" w:eastAsia="SimSun" w:hAnsi="Book Antiqua" w:cs="SimSun"/>
          <w:sz w:val="24"/>
          <w:szCs w:val="24"/>
          <w:lang w:eastAsia="zh-CN"/>
        </w:rPr>
        <w:t>, Norton B, Gornall C, Magnago S, Weale AR, Holmes GK. Weight loss has an independent beneficial effect on symptoms of gastro-oesophageal reflux in patients who are overweight. </w:t>
      </w:r>
      <w:r w:rsidRPr="008C7518">
        <w:rPr>
          <w:rFonts w:ascii="Book Antiqua" w:eastAsia="SimSun" w:hAnsi="Book Antiqua" w:cs="SimSun"/>
          <w:i/>
          <w:iCs/>
          <w:sz w:val="24"/>
          <w:szCs w:val="24"/>
          <w:lang w:eastAsia="zh-CN"/>
        </w:rPr>
        <w:t>Scand J Gastroenterol</w:t>
      </w:r>
      <w:r w:rsidRPr="008C7518">
        <w:rPr>
          <w:rFonts w:ascii="Book Antiqua" w:eastAsia="SimSun" w:hAnsi="Book Antiqua" w:cs="SimSun"/>
          <w:sz w:val="24"/>
          <w:szCs w:val="24"/>
          <w:lang w:eastAsia="zh-CN"/>
        </w:rPr>
        <w:t> 1999; </w:t>
      </w:r>
      <w:r w:rsidRPr="008C7518">
        <w:rPr>
          <w:rFonts w:ascii="Book Antiqua" w:eastAsia="SimSun" w:hAnsi="Book Antiqua" w:cs="SimSun"/>
          <w:b/>
          <w:bCs/>
          <w:sz w:val="24"/>
          <w:szCs w:val="24"/>
          <w:lang w:eastAsia="zh-CN"/>
        </w:rPr>
        <w:t>34</w:t>
      </w:r>
      <w:r w:rsidRPr="008C7518">
        <w:rPr>
          <w:rFonts w:ascii="Book Antiqua" w:eastAsia="SimSun" w:hAnsi="Book Antiqua" w:cs="SimSun"/>
          <w:sz w:val="24"/>
          <w:szCs w:val="24"/>
          <w:lang w:eastAsia="zh-CN"/>
        </w:rPr>
        <w:t>: 337-340 [PMID: 10365891 DOI: 10.1080/003655299750026326]</w:t>
      </w:r>
    </w:p>
    <w:p w14:paraId="1A810992"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25 </w:t>
      </w:r>
      <w:r w:rsidRPr="008C7518">
        <w:rPr>
          <w:rFonts w:ascii="Book Antiqua" w:eastAsia="SimSun" w:hAnsi="Book Antiqua" w:cs="SimSun"/>
          <w:b/>
          <w:bCs/>
          <w:sz w:val="24"/>
          <w:szCs w:val="24"/>
          <w:lang w:eastAsia="zh-CN"/>
        </w:rPr>
        <w:t>Eherer A</w:t>
      </w:r>
      <w:r w:rsidRPr="008C7518">
        <w:rPr>
          <w:rFonts w:ascii="Book Antiqua" w:eastAsia="SimSun" w:hAnsi="Book Antiqua" w:cs="SimSun"/>
          <w:sz w:val="24"/>
          <w:szCs w:val="24"/>
          <w:lang w:eastAsia="zh-CN"/>
        </w:rPr>
        <w:t>. Management of gastroesophageal reflux disease: lifestyle modification and alternative approaches. </w:t>
      </w:r>
      <w:r w:rsidRPr="008C7518">
        <w:rPr>
          <w:rFonts w:ascii="Book Antiqua" w:eastAsia="SimSun" w:hAnsi="Book Antiqua" w:cs="SimSun"/>
          <w:i/>
          <w:iCs/>
          <w:sz w:val="24"/>
          <w:szCs w:val="24"/>
          <w:lang w:eastAsia="zh-CN"/>
        </w:rPr>
        <w:t>Dig Dis</w:t>
      </w:r>
      <w:r w:rsidRPr="008C7518">
        <w:rPr>
          <w:rFonts w:ascii="Book Antiqua" w:eastAsia="SimSun" w:hAnsi="Book Antiqua" w:cs="SimSun"/>
          <w:sz w:val="24"/>
          <w:szCs w:val="24"/>
          <w:lang w:eastAsia="zh-CN"/>
        </w:rPr>
        <w:t> 2014; </w:t>
      </w:r>
      <w:r w:rsidRPr="008C7518">
        <w:rPr>
          <w:rFonts w:ascii="Book Antiqua" w:eastAsia="SimSun" w:hAnsi="Book Antiqua" w:cs="SimSun"/>
          <w:b/>
          <w:bCs/>
          <w:sz w:val="24"/>
          <w:szCs w:val="24"/>
          <w:lang w:eastAsia="zh-CN"/>
        </w:rPr>
        <w:t>32</w:t>
      </w:r>
      <w:r w:rsidRPr="008C7518">
        <w:rPr>
          <w:rFonts w:ascii="Book Antiqua" w:eastAsia="SimSun" w:hAnsi="Book Antiqua" w:cs="SimSun"/>
          <w:sz w:val="24"/>
          <w:szCs w:val="24"/>
          <w:lang w:eastAsia="zh-CN"/>
        </w:rPr>
        <w:t>: 149-151 [PMID: 24603400 DOI: 10.1159/000357181]</w:t>
      </w:r>
    </w:p>
    <w:p w14:paraId="6358EE6B"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26 </w:t>
      </w:r>
      <w:r w:rsidRPr="008C7518">
        <w:rPr>
          <w:rFonts w:ascii="Book Antiqua" w:eastAsia="SimSun" w:hAnsi="Book Antiqua" w:cs="SimSun"/>
          <w:b/>
          <w:bCs/>
          <w:sz w:val="24"/>
          <w:szCs w:val="24"/>
          <w:lang w:eastAsia="zh-CN"/>
        </w:rPr>
        <w:t>Nocon M</w:t>
      </w:r>
      <w:r w:rsidRPr="008C7518">
        <w:rPr>
          <w:rFonts w:ascii="Book Antiqua" w:eastAsia="SimSun" w:hAnsi="Book Antiqua" w:cs="SimSun"/>
          <w:sz w:val="24"/>
          <w:szCs w:val="24"/>
          <w:lang w:eastAsia="zh-CN"/>
        </w:rPr>
        <w:t>, Labenz J, Willich SN. Lifestyle factors and symptoms of gastro-oesophageal reflux -- a population-based study. </w:t>
      </w:r>
      <w:r w:rsidRPr="008C7518">
        <w:rPr>
          <w:rFonts w:ascii="Book Antiqua" w:eastAsia="SimSun" w:hAnsi="Book Antiqua" w:cs="SimSun"/>
          <w:i/>
          <w:iCs/>
          <w:sz w:val="24"/>
          <w:szCs w:val="24"/>
          <w:lang w:eastAsia="zh-CN"/>
        </w:rPr>
        <w:t>Aliment Pharmacol Ther</w:t>
      </w:r>
      <w:r w:rsidRPr="008C7518">
        <w:rPr>
          <w:rFonts w:ascii="Book Antiqua" w:eastAsia="SimSun" w:hAnsi="Book Antiqua" w:cs="SimSun"/>
          <w:sz w:val="24"/>
          <w:szCs w:val="24"/>
          <w:lang w:eastAsia="zh-CN"/>
        </w:rPr>
        <w:t> 2006; </w:t>
      </w:r>
      <w:r w:rsidRPr="008C7518">
        <w:rPr>
          <w:rFonts w:ascii="Book Antiqua" w:eastAsia="SimSun" w:hAnsi="Book Antiqua" w:cs="SimSun"/>
          <w:b/>
          <w:bCs/>
          <w:sz w:val="24"/>
          <w:szCs w:val="24"/>
          <w:lang w:eastAsia="zh-CN"/>
        </w:rPr>
        <w:t>23</w:t>
      </w:r>
      <w:r w:rsidRPr="008C7518">
        <w:rPr>
          <w:rFonts w:ascii="Book Antiqua" w:eastAsia="SimSun" w:hAnsi="Book Antiqua" w:cs="SimSun"/>
          <w:sz w:val="24"/>
          <w:szCs w:val="24"/>
          <w:lang w:eastAsia="zh-CN"/>
        </w:rPr>
        <w:t>: 169-174 [PMID: 16393294 DOI: 10.1111/j.1365-2036.2006.02727.x]</w:t>
      </w:r>
    </w:p>
    <w:p w14:paraId="65BF6A8B"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27 </w:t>
      </w:r>
      <w:r w:rsidRPr="008C7518">
        <w:rPr>
          <w:rFonts w:ascii="Book Antiqua" w:eastAsia="SimSun" w:hAnsi="Book Antiqua" w:cs="SimSun"/>
          <w:b/>
          <w:bCs/>
          <w:sz w:val="24"/>
          <w:szCs w:val="24"/>
          <w:lang w:eastAsia="zh-CN"/>
        </w:rPr>
        <w:t>El-Serag HB</w:t>
      </w:r>
      <w:r w:rsidRPr="008C7518">
        <w:rPr>
          <w:rFonts w:ascii="Book Antiqua" w:eastAsia="SimSun" w:hAnsi="Book Antiqua" w:cs="SimSun"/>
          <w:sz w:val="24"/>
          <w:szCs w:val="24"/>
          <w:lang w:eastAsia="zh-CN"/>
        </w:rPr>
        <w:t>, Satia JA, Rabeneck L. Dietary intake and the risk of gastro-oesophageal reflux disease: a cross sectional study in volunteers. </w:t>
      </w:r>
      <w:r w:rsidRPr="008C7518">
        <w:rPr>
          <w:rFonts w:ascii="Book Antiqua" w:eastAsia="SimSun" w:hAnsi="Book Antiqua" w:cs="SimSun"/>
          <w:i/>
          <w:iCs/>
          <w:sz w:val="24"/>
          <w:szCs w:val="24"/>
          <w:lang w:eastAsia="zh-CN"/>
        </w:rPr>
        <w:t>Gut</w:t>
      </w:r>
      <w:r w:rsidRPr="008C7518">
        <w:rPr>
          <w:rFonts w:ascii="Book Antiqua" w:eastAsia="SimSun" w:hAnsi="Book Antiqua" w:cs="SimSun"/>
          <w:sz w:val="24"/>
          <w:szCs w:val="24"/>
          <w:lang w:eastAsia="zh-CN"/>
        </w:rPr>
        <w:t> 2005; </w:t>
      </w:r>
      <w:r w:rsidRPr="008C7518">
        <w:rPr>
          <w:rFonts w:ascii="Book Antiqua" w:eastAsia="SimSun" w:hAnsi="Book Antiqua" w:cs="SimSun"/>
          <w:b/>
          <w:bCs/>
          <w:sz w:val="24"/>
          <w:szCs w:val="24"/>
          <w:lang w:eastAsia="zh-CN"/>
        </w:rPr>
        <w:t>54</w:t>
      </w:r>
      <w:r w:rsidRPr="008C7518">
        <w:rPr>
          <w:rFonts w:ascii="Book Antiqua" w:eastAsia="SimSun" w:hAnsi="Book Antiqua" w:cs="SimSun"/>
          <w:sz w:val="24"/>
          <w:szCs w:val="24"/>
          <w:lang w:eastAsia="zh-CN"/>
        </w:rPr>
        <w:t>: 11-17 [PMID: 15591498 DOI: 10.1136/gut.2004.040337]</w:t>
      </w:r>
    </w:p>
    <w:p w14:paraId="7B673102" w14:textId="1AE89CCB"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lastRenderedPageBreak/>
        <w:t>28 </w:t>
      </w:r>
      <w:r w:rsidRPr="008C7518">
        <w:rPr>
          <w:rFonts w:ascii="Book Antiqua" w:eastAsia="SimSun" w:hAnsi="Book Antiqua" w:cs="SimSun"/>
          <w:b/>
          <w:bCs/>
          <w:sz w:val="24"/>
          <w:szCs w:val="24"/>
          <w:lang w:eastAsia="zh-CN"/>
        </w:rPr>
        <w:t>Wendl B</w:t>
      </w:r>
      <w:r w:rsidRPr="008C7518">
        <w:rPr>
          <w:rFonts w:ascii="Book Antiqua" w:eastAsia="SimSun" w:hAnsi="Book Antiqua" w:cs="SimSun"/>
          <w:sz w:val="24"/>
          <w:szCs w:val="24"/>
          <w:lang w:eastAsia="zh-CN"/>
        </w:rPr>
        <w:t>, Pfeiffer A, Pehl C, Schmidt T, Kaess H. Effect of decaffeination of coffee or tea on gastro-oesophageal reflux. </w:t>
      </w:r>
      <w:r w:rsidRPr="008C7518">
        <w:rPr>
          <w:rFonts w:ascii="Book Antiqua" w:eastAsia="SimSun" w:hAnsi="Book Antiqua" w:cs="SimSun"/>
          <w:i/>
          <w:iCs/>
          <w:sz w:val="24"/>
          <w:szCs w:val="24"/>
          <w:lang w:eastAsia="zh-CN"/>
        </w:rPr>
        <w:t>Aliment Pharmacol Ther</w:t>
      </w:r>
      <w:r w:rsidRPr="008C7518">
        <w:rPr>
          <w:rFonts w:ascii="Book Antiqua" w:eastAsia="SimSun" w:hAnsi="Book Antiqua" w:cs="SimSun"/>
          <w:sz w:val="24"/>
          <w:szCs w:val="24"/>
          <w:lang w:eastAsia="zh-CN"/>
        </w:rPr>
        <w:t> 1994; </w:t>
      </w:r>
      <w:r w:rsidRPr="008C7518">
        <w:rPr>
          <w:rFonts w:ascii="Book Antiqua" w:eastAsia="SimSun" w:hAnsi="Book Antiqua" w:cs="SimSun"/>
          <w:b/>
          <w:bCs/>
          <w:sz w:val="24"/>
          <w:szCs w:val="24"/>
          <w:lang w:eastAsia="zh-CN"/>
        </w:rPr>
        <w:t>8</w:t>
      </w:r>
      <w:r w:rsidRPr="008C7518">
        <w:rPr>
          <w:rFonts w:ascii="Book Antiqua" w:eastAsia="SimSun" w:hAnsi="Book Antiqua" w:cs="SimSun"/>
          <w:sz w:val="24"/>
          <w:szCs w:val="24"/>
          <w:lang w:eastAsia="zh-CN"/>
        </w:rPr>
        <w:t>: 283-287 [PMID: 7918922</w:t>
      </w:r>
      <w:r w:rsidR="003A0EFB">
        <w:rPr>
          <w:rFonts w:ascii="Book Antiqua" w:eastAsia="SimSun" w:hAnsi="Book Antiqua" w:cs="SimSun" w:hint="eastAsia"/>
          <w:sz w:val="24"/>
          <w:szCs w:val="24"/>
          <w:lang w:eastAsia="zh-CN"/>
        </w:rPr>
        <w:t xml:space="preserve"> </w:t>
      </w:r>
      <w:r w:rsidR="003A0EFB" w:rsidRPr="003A0EFB">
        <w:rPr>
          <w:rFonts w:ascii="Book Antiqua" w:eastAsia="SimSun" w:hAnsi="Book Antiqua" w:cs="SimSun"/>
          <w:sz w:val="24"/>
          <w:szCs w:val="24"/>
          <w:lang w:eastAsia="zh-CN"/>
        </w:rPr>
        <w:t>DOI: 10.1111/j.1365-2036.1994.tb00289.x</w:t>
      </w:r>
      <w:r w:rsidRPr="008C7518">
        <w:rPr>
          <w:rFonts w:ascii="Book Antiqua" w:eastAsia="SimSun" w:hAnsi="Book Antiqua" w:cs="SimSun"/>
          <w:sz w:val="24"/>
          <w:szCs w:val="24"/>
          <w:lang w:eastAsia="zh-CN"/>
        </w:rPr>
        <w:t>]</w:t>
      </w:r>
    </w:p>
    <w:p w14:paraId="40D003C0"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 xml:space="preserve">29 </w:t>
      </w:r>
      <w:r w:rsidRPr="008C7518">
        <w:rPr>
          <w:rFonts w:ascii="Book Antiqua" w:eastAsia="SimSun" w:hAnsi="Book Antiqua" w:cs="SimSun"/>
          <w:b/>
          <w:sz w:val="24"/>
          <w:szCs w:val="24"/>
          <w:lang w:eastAsia="zh-CN"/>
        </w:rPr>
        <w:t>Thomas FB</w:t>
      </w:r>
      <w:r w:rsidRPr="008C7518">
        <w:rPr>
          <w:rFonts w:ascii="Book Antiqua" w:eastAsia="SimSun" w:hAnsi="Book Antiqua" w:cs="SimSun"/>
          <w:sz w:val="24"/>
          <w:szCs w:val="24"/>
          <w:lang w:eastAsia="zh-CN"/>
        </w:rPr>
        <w:t xml:space="preserve">, Steinbaugh JT, Fromkes JJ, Mekhjian HS. Inhibitory effect of coffee on lower esophageal sphincter pressure. </w:t>
      </w:r>
      <w:r w:rsidRPr="008C7518">
        <w:rPr>
          <w:rFonts w:ascii="Book Antiqua" w:eastAsia="SimSun" w:hAnsi="Book Antiqua" w:cs="SimSun"/>
          <w:i/>
          <w:sz w:val="24"/>
          <w:szCs w:val="24"/>
          <w:lang w:eastAsia="zh-CN"/>
        </w:rPr>
        <w:t>Gastroenterology</w:t>
      </w:r>
      <w:r w:rsidRPr="008C7518">
        <w:rPr>
          <w:rFonts w:ascii="Book Antiqua" w:eastAsia="SimSun" w:hAnsi="Book Antiqua" w:cs="SimSun"/>
          <w:sz w:val="24"/>
          <w:szCs w:val="24"/>
          <w:lang w:eastAsia="zh-CN"/>
        </w:rPr>
        <w:t xml:space="preserve"> 1980; </w:t>
      </w:r>
      <w:r w:rsidRPr="008C7518">
        <w:rPr>
          <w:rFonts w:ascii="Book Antiqua" w:eastAsia="SimSun" w:hAnsi="Book Antiqua" w:cs="SimSun"/>
          <w:b/>
          <w:sz w:val="24"/>
          <w:szCs w:val="24"/>
          <w:lang w:eastAsia="zh-CN"/>
        </w:rPr>
        <w:t>79</w:t>
      </w:r>
      <w:r w:rsidRPr="008C7518">
        <w:rPr>
          <w:rFonts w:ascii="Book Antiqua" w:eastAsia="SimSun" w:hAnsi="Book Antiqua" w:cs="SimSun"/>
          <w:sz w:val="24"/>
          <w:szCs w:val="24"/>
          <w:lang w:eastAsia="zh-CN"/>
        </w:rPr>
        <w:t>: 1262-1266</w:t>
      </w:r>
      <w:r w:rsidRPr="008C7518">
        <w:rPr>
          <w:rFonts w:ascii="Book Antiqua" w:eastAsia="SimSun" w:hAnsi="Book Antiqua" w:cs="SimSun" w:hint="eastAsia"/>
          <w:sz w:val="24"/>
          <w:szCs w:val="24"/>
          <w:lang w:eastAsia="zh-CN"/>
        </w:rPr>
        <w:t xml:space="preserve"> [PMID: </w:t>
      </w:r>
      <w:r w:rsidRPr="008C7518">
        <w:rPr>
          <w:rFonts w:ascii="Book Antiqua" w:eastAsia="SimSun" w:hAnsi="Book Antiqua" w:cs="SimSun"/>
          <w:sz w:val="24"/>
          <w:szCs w:val="24"/>
          <w:lang w:eastAsia="zh-CN"/>
        </w:rPr>
        <w:t>7002705</w:t>
      </w:r>
      <w:r w:rsidRPr="008C7518">
        <w:rPr>
          <w:rFonts w:ascii="Book Antiqua" w:eastAsia="SimSun" w:hAnsi="Book Antiqua" w:cs="SimSun" w:hint="eastAsia"/>
          <w:sz w:val="24"/>
          <w:szCs w:val="24"/>
          <w:lang w:eastAsia="zh-CN"/>
        </w:rPr>
        <w:t>]</w:t>
      </w:r>
    </w:p>
    <w:p w14:paraId="072CB77E" w14:textId="77777777" w:rsidR="008C7518" w:rsidRPr="008C7518" w:rsidRDefault="008C7518" w:rsidP="008C7518">
      <w:pPr>
        <w:spacing w:after="0" w:line="360" w:lineRule="auto"/>
        <w:jc w:val="both"/>
        <w:rPr>
          <w:rFonts w:ascii="Book Antiqua" w:eastAsia="SimSun" w:hAnsi="Book Antiqua" w:cs="SimSun"/>
          <w:b/>
          <w:bCs/>
          <w:sz w:val="24"/>
          <w:szCs w:val="24"/>
          <w:lang w:eastAsia="zh-CN"/>
        </w:rPr>
      </w:pPr>
      <w:r w:rsidRPr="008C7518">
        <w:rPr>
          <w:rFonts w:ascii="Book Antiqua" w:eastAsia="SimSun" w:hAnsi="Book Antiqua" w:cs="SimSun"/>
          <w:sz w:val="24"/>
          <w:szCs w:val="24"/>
          <w:lang w:eastAsia="zh-CN"/>
        </w:rPr>
        <w:t>30</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sz w:val="24"/>
          <w:szCs w:val="24"/>
          <w:lang w:eastAsia="zh-CN"/>
        </w:rPr>
        <w:t>Cohen S</w:t>
      </w:r>
      <w:r w:rsidRPr="008C7518">
        <w:rPr>
          <w:rFonts w:ascii="Book Antiqua" w:eastAsia="SimSun" w:hAnsi="Book Antiqua" w:cs="SimSun"/>
          <w:sz w:val="24"/>
          <w:szCs w:val="24"/>
          <w:lang w:eastAsia="zh-CN"/>
        </w:rPr>
        <w:t>,</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Booth GH</w:t>
      </w:r>
      <w:r w:rsidRPr="008C7518">
        <w:rPr>
          <w:rFonts w:ascii="Book Antiqua" w:eastAsia="SimSun" w:hAnsi="Book Antiqua" w:cs="SimSun" w:hint="eastAsia"/>
          <w:sz w:val="24"/>
          <w:szCs w:val="24"/>
          <w:lang w:eastAsia="zh-CN"/>
        </w:rPr>
        <w:t xml:space="preserve"> Jr</w:t>
      </w:r>
      <w:r w:rsidRPr="008C7518">
        <w:rPr>
          <w:rFonts w:ascii="Book Antiqua" w:eastAsia="SimSun" w:hAnsi="Book Antiqua" w:cs="SimSun"/>
          <w:sz w:val="24"/>
          <w:szCs w:val="24"/>
          <w:lang w:eastAsia="zh-CN"/>
        </w:rPr>
        <w:t xml:space="preserve">. </w:t>
      </w:r>
      <w:r w:rsidRPr="008C7518">
        <w:rPr>
          <w:rFonts w:ascii="Book Antiqua" w:eastAsia="SimSun" w:hAnsi="Book Antiqua" w:cs="SimSun"/>
          <w:bCs/>
          <w:sz w:val="24"/>
          <w:szCs w:val="24"/>
          <w:lang w:eastAsia="zh-CN"/>
        </w:rPr>
        <w:t>Gastric acid secretion and lower-esophageal-sphincter pressure in response to coffee and caffeine.</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i/>
          <w:sz w:val="24"/>
          <w:szCs w:val="24"/>
          <w:lang w:eastAsia="zh-CN"/>
        </w:rPr>
        <w:t>N Engl J Med</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1975;</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sz w:val="24"/>
          <w:szCs w:val="24"/>
          <w:lang w:eastAsia="zh-CN"/>
        </w:rPr>
        <w:t>293</w:t>
      </w:r>
      <w:r w:rsidRPr="008C7518">
        <w:rPr>
          <w:rFonts w:ascii="Book Antiqua" w:eastAsia="SimSun" w:hAnsi="Book Antiqua" w:cs="SimSun"/>
          <w:sz w:val="24"/>
          <w:szCs w:val="24"/>
          <w:lang w:eastAsia="zh-CN"/>
        </w:rPr>
        <w:t>: 897-899 [</w:t>
      </w:r>
      <w:r w:rsidRPr="008C7518">
        <w:rPr>
          <w:rFonts w:ascii="Book Antiqua" w:eastAsia="SimSun" w:hAnsi="Book Antiqua" w:cs="SimSun" w:hint="eastAsia"/>
          <w:sz w:val="24"/>
          <w:szCs w:val="24"/>
          <w:lang w:eastAsia="zh-CN"/>
        </w:rPr>
        <w:t xml:space="preserve">PMID: </w:t>
      </w:r>
      <w:r w:rsidRPr="008C7518">
        <w:rPr>
          <w:rFonts w:ascii="Book Antiqua" w:eastAsia="SimSun" w:hAnsi="Book Antiqua" w:cs="SimSun"/>
          <w:sz w:val="24"/>
          <w:szCs w:val="24"/>
          <w:lang w:eastAsia="zh-CN"/>
        </w:rPr>
        <w:t>1177987</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DOI: 10.1056/NEJM197510302931803]</w:t>
      </w:r>
    </w:p>
    <w:p w14:paraId="59880EF9"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31 </w:t>
      </w:r>
      <w:r w:rsidRPr="008C7518">
        <w:rPr>
          <w:rFonts w:ascii="Book Antiqua" w:eastAsia="SimSun" w:hAnsi="Book Antiqua" w:cs="SimSun"/>
          <w:b/>
          <w:bCs/>
          <w:sz w:val="24"/>
          <w:szCs w:val="24"/>
          <w:lang w:eastAsia="zh-CN"/>
        </w:rPr>
        <w:t>Nebel OT</w:t>
      </w:r>
      <w:r w:rsidRPr="008C7518">
        <w:rPr>
          <w:rFonts w:ascii="Book Antiqua" w:eastAsia="SimSun" w:hAnsi="Book Antiqua" w:cs="SimSun"/>
          <w:sz w:val="24"/>
          <w:szCs w:val="24"/>
          <w:lang w:eastAsia="zh-CN"/>
        </w:rPr>
        <w:t>, Castell DO. Lower esophageal sphincter pressure changes after food ingestion. </w:t>
      </w:r>
      <w:r w:rsidRPr="008C7518">
        <w:rPr>
          <w:rFonts w:ascii="Book Antiqua" w:eastAsia="SimSun" w:hAnsi="Book Antiqua" w:cs="SimSun"/>
          <w:i/>
          <w:iCs/>
          <w:sz w:val="24"/>
          <w:szCs w:val="24"/>
          <w:lang w:eastAsia="zh-CN"/>
        </w:rPr>
        <w:t>Gastroenterology</w:t>
      </w:r>
      <w:r w:rsidRPr="008C7518">
        <w:rPr>
          <w:rFonts w:ascii="Book Antiqua" w:eastAsia="SimSun" w:hAnsi="Book Antiqua" w:cs="SimSun"/>
          <w:sz w:val="24"/>
          <w:szCs w:val="24"/>
          <w:lang w:eastAsia="zh-CN"/>
        </w:rPr>
        <w:t> 1972; </w:t>
      </w:r>
      <w:r w:rsidRPr="008C7518">
        <w:rPr>
          <w:rFonts w:ascii="Book Antiqua" w:eastAsia="SimSun" w:hAnsi="Book Antiqua" w:cs="SimSun"/>
          <w:b/>
          <w:bCs/>
          <w:sz w:val="24"/>
          <w:szCs w:val="24"/>
          <w:lang w:eastAsia="zh-CN"/>
        </w:rPr>
        <w:t>63</w:t>
      </w:r>
      <w:r w:rsidRPr="008C7518">
        <w:rPr>
          <w:rFonts w:ascii="Book Antiqua" w:eastAsia="SimSun" w:hAnsi="Book Antiqua" w:cs="SimSun"/>
          <w:sz w:val="24"/>
          <w:szCs w:val="24"/>
          <w:lang w:eastAsia="zh-CN"/>
        </w:rPr>
        <w:t>: 778-783 [PMID: 5079488]</w:t>
      </w:r>
    </w:p>
    <w:p w14:paraId="53B35B1F" w14:textId="04964AD9"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32 </w:t>
      </w:r>
      <w:r w:rsidRPr="008C7518">
        <w:rPr>
          <w:rFonts w:ascii="Book Antiqua" w:eastAsia="SimSun" w:hAnsi="Book Antiqua" w:cs="SimSun"/>
          <w:b/>
          <w:bCs/>
          <w:sz w:val="24"/>
          <w:szCs w:val="24"/>
          <w:lang w:eastAsia="zh-CN"/>
        </w:rPr>
        <w:t>McDougall NI</w:t>
      </w:r>
      <w:r w:rsidRPr="008C7518">
        <w:rPr>
          <w:rFonts w:ascii="Book Antiqua" w:eastAsia="SimSun" w:hAnsi="Book Antiqua" w:cs="SimSun"/>
          <w:sz w:val="24"/>
          <w:szCs w:val="24"/>
          <w:lang w:eastAsia="zh-CN"/>
        </w:rPr>
        <w:t>, Johnston BT, Collins JS, McFarland RJ, Love AH. Three- to 4.5-year prospective study of prognostic indicators in gastro-oesophageal reflux disease. </w:t>
      </w:r>
      <w:r w:rsidRPr="008C7518">
        <w:rPr>
          <w:rFonts w:ascii="Book Antiqua" w:eastAsia="SimSun" w:hAnsi="Book Antiqua" w:cs="SimSun"/>
          <w:i/>
          <w:iCs/>
          <w:sz w:val="24"/>
          <w:szCs w:val="24"/>
          <w:lang w:eastAsia="zh-CN"/>
        </w:rPr>
        <w:t>Scand J Gastroenterol</w:t>
      </w:r>
      <w:r w:rsidRPr="008C7518">
        <w:rPr>
          <w:rFonts w:ascii="Book Antiqua" w:eastAsia="SimSun" w:hAnsi="Book Antiqua" w:cs="SimSun"/>
          <w:sz w:val="24"/>
          <w:szCs w:val="24"/>
          <w:lang w:eastAsia="zh-CN"/>
        </w:rPr>
        <w:t> 1998; </w:t>
      </w:r>
      <w:r w:rsidRPr="008C7518">
        <w:rPr>
          <w:rFonts w:ascii="Book Antiqua" w:eastAsia="SimSun" w:hAnsi="Book Antiqua" w:cs="SimSun"/>
          <w:b/>
          <w:bCs/>
          <w:sz w:val="24"/>
          <w:szCs w:val="24"/>
          <w:lang w:eastAsia="zh-CN"/>
        </w:rPr>
        <w:t>33</w:t>
      </w:r>
      <w:r w:rsidRPr="008C7518">
        <w:rPr>
          <w:rFonts w:ascii="Book Antiqua" w:eastAsia="SimSun" w:hAnsi="Book Antiqua" w:cs="SimSun"/>
          <w:sz w:val="24"/>
          <w:szCs w:val="24"/>
          <w:lang w:eastAsia="zh-CN"/>
        </w:rPr>
        <w:t>: 1016-1022 [PMID: 9829353</w:t>
      </w:r>
      <w:r w:rsidR="00C75523">
        <w:rPr>
          <w:rFonts w:ascii="Book Antiqua" w:eastAsia="SimSun" w:hAnsi="Book Antiqua" w:cs="SimSun" w:hint="eastAsia"/>
          <w:sz w:val="24"/>
          <w:szCs w:val="24"/>
          <w:lang w:eastAsia="zh-CN"/>
        </w:rPr>
        <w:t xml:space="preserve"> </w:t>
      </w:r>
      <w:r w:rsidR="00C75523" w:rsidRPr="00C75523">
        <w:rPr>
          <w:rFonts w:ascii="Book Antiqua" w:eastAsia="SimSun" w:hAnsi="Book Antiqua" w:cs="SimSun"/>
          <w:sz w:val="24"/>
          <w:szCs w:val="24"/>
          <w:lang w:eastAsia="zh-CN"/>
        </w:rPr>
        <w:t>DOI: 10.1080/003655298750026688</w:t>
      </w:r>
      <w:r w:rsidRPr="008C7518">
        <w:rPr>
          <w:rFonts w:ascii="Book Antiqua" w:eastAsia="SimSun" w:hAnsi="Book Antiqua" w:cs="SimSun"/>
          <w:sz w:val="24"/>
          <w:szCs w:val="24"/>
          <w:lang w:eastAsia="zh-CN"/>
        </w:rPr>
        <w:t>]</w:t>
      </w:r>
    </w:p>
    <w:p w14:paraId="22BB86F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33 </w:t>
      </w:r>
      <w:r w:rsidRPr="008C7518">
        <w:rPr>
          <w:rFonts w:ascii="Book Antiqua" w:eastAsia="SimSun" w:hAnsi="Book Antiqua" w:cs="SimSun"/>
          <w:b/>
          <w:bCs/>
          <w:sz w:val="24"/>
          <w:szCs w:val="24"/>
          <w:lang w:eastAsia="zh-CN"/>
        </w:rPr>
        <w:t>Sharma P</w:t>
      </w:r>
      <w:r w:rsidRPr="008C7518">
        <w:rPr>
          <w:rFonts w:ascii="Book Antiqua" w:eastAsia="SimSun" w:hAnsi="Book Antiqua" w:cs="SimSun"/>
          <w:sz w:val="24"/>
          <w:szCs w:val="24"/>
          <w:lang w:eastAsia="zh-CN"/>
        </w:rPr>
        <w:t>, Vakil N, Monyak JT, Silberg DG. Obesity does not affect treatment outcomes with proton pump inhibitors. </w:t>
      </w:r>
      <w:r w:rsidRPr="008C7518">
        <w:rPr>
          <w:rFonts w:ascii="Book Antiqua" w:eastAsia="SimSun" w:hAnsi="Book Antiqua" w:cs="SimSun"/>
          <w:i/>
          <w:iCs/>
          <w:sz w:val="24"/>
          <w:szCs w:val="24"/>
          <w:lang w:eastAsia="zh-CN"/>
        </w:rPr>
        <w:t>J Clin Gastroenterol</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47</w:t>
      </w:r>
      <w:r w:rsidRPr="008C7518">
        <w:rPr>
          <w:rFonts w:ascii="Book Antiqua" w:eastAsia="SimSun" w:hAnsi="Book Antiqua" w:cs="SimSun"/>
          <w:sz w:val="24"/>
          <w:szCs w:val="24"/>
          <w:lang w:eastAsia="zh-CN"/>
        </w:rPr>
        <w:t>: 672-677 [PMID: 23442835 DOI: 10.1097/MCG.0b013e31827e46be]</w:t>
      </w:r>
    </w:p>
    <w:p w14:paraId="0F363968"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34 </w:t>
      </w:r>
      <w:r w:rsidRPr="008C7518">
        <w:rPr>
          <w:rFonts w:ascii="Book Antiqua" w:eastAsia="SimSun" w:hAnsi="Book Antiqua" w:cs="SimSun"/>
          <w:b/>
          <w:bCs/>
          <w:sz w:val="24"/>
          <w:szCs w:val="24"/>
          <w:lang w:eastAsia="zh-CN"/>
        </w:rPr>
        <w:t>Chen WY</w:t>
      </w:r>
      <w:r w:rsidRPr="008C7518">
        <w:rPr>
          <w:rFonts w:ascii="Book Antiqua" w:eastAsia="SimSun" w:hAnsi="Book Antiqua" w:cs="SimSun"/>
          <w:sz w:val="24"/>
          <w:szCs w:val="24"/>
          <w:lang w:eastAsia="zh-CN"/>
        </w:rPr>
        <w:t>, Chang WL, Tsai YC, Cheng HC, Lu CC, Sheu BS. Double-dosed pantoprazole accelerates the sustained symptomatic response in overweight and obese patients with reflux esophagitis in Los Angeles grades A and B. </w:t>
      </w:r>
      <w:r w:rsidRPr="008C7518">
        <w:rPr>
          <w:rFonts w:ascii="Book Antiqua" w:eastAsia="SimSun" w:hAnsi="Book Antiqua" w:cs="SimSun"/>
          <w:i/>
          <w:iCs/>
          <w:sz w:val="24"/>
          <w:szCs w:val="24"/>
          <w:lang w:eastAsia="zh-CN"/>
        </w:rPr>
        <w:t>Am J Gastroenterol</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10;</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bCs/>
          <w:sz w:val="24"/>
          <w:szCs w:val="24"/>
          <w:lang w:eastAsia="zh-CN"/>
        </w:rPr>
        <w:t>105</w:t>
      </w:r>
      <w:r w:rsidRPr="008C7518">
        <w:rPr>
          <w:rFonts w:ascii="Book Antiqua" w:eastAsia="SimSun" w:hAnsi="Book Antiqua" w:cs="SimSun"/>
          <w:sz w:val="24"/>
          <w:szCs w:val="24"/>
          <w:lang w:eastAsia="zh-CN"/>
        </w:rPr>
        <w:t>: 1046-1052 [PMID: 19904250 DOI: 10.1038/ajg.2009.632]</w:t>
      </w:r>
    </w:p>
    <w:p w14:paraId="2E4505AD"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 xml:space="preserve">35 </w:t>
      </w:r>
      <w:r w:rsidRPr="008C7518">
        <w:rPr>
          <w:rFonts w:ascii="Book Antiqua" w:eastAsia="SimSun" w:hAnsi="Book Antiqua" w:cs="SimSun"/>
          <w:b/>
          <w:sz w:val="24"/>
          <w:szCs w:val="24"/>
          <w:lang w:eastAsia="zh-CN"/>
        </w:rPr>
        <w:t>Bruley des Varannes S</w:t>
      </w:r>
      <w:r w:rsidRPr="008C7518">
        <w:rPr>
          <w:rFonts w:ascii="Book Antiqua" w:eastAsia="SimSun" w:hAnsi="Book Antiqua" w:cs="SimSun"/>
          <w:sz w:val="24"/>
          <w:szCs w:val="24"/>
          <w:lang w:eastAsia="zh-CN"/>
        </w:rPr>
        <w:t xml:space="preserve">, Coudsy B, Waechter S, Delemos B, Xiang J, Lococo J, Ducrotte P. On-Demand Proton Pump Inhibitory Treatment in Overweight/Obese Patients with Gastroesophageal Reflux Disease: Are There Pharmacodynamic Arguments for Using Higher Doses? </w:t>
      </w:r>
      <w:r w:rsidRPr="008C7518">
        <w:rPr>
          <w:rFonts w:ascii="Book Antiqua" w:eastAsia="SimSun" w:hAnsi="Book Antiqua" w:cs="SimSun"/>
          <w:i/>
          <w:sz w:val="24"/>
          <w:szCs w:val="24"/>
          <w:lang w:eastAsia="zh-CN"/>
        </w:rPr>
        <w:t xml:space="preserve">Digestion </w:t>
      </w:r>
      <w:r w:rsidRPr="008C7518">
        <w:rPr>
          <w:rFonts w:ascii="Book Antiqua" w:eastAsia="SimSun" w:hAnsi="Book Antiqua" w:cs="SimSun"/>
          <w:sz w:val="24"/>
          <w:szCs w:val="24"/>
          <w:lang w:eastAsia="zh-CN"/>
        </w:rPr>
        <w:t xml:space="preserve">2013; </w:t>
      </w:r>
      <w:r w:rsidRPr="008C7518">
        <w:rPr>
          <w:rFonts w:ascii="Book Antiqua" w:eastAsia="SimSun" w:hAnsi="Book Antiqua" w:cs="SimSun"/>
          <w:b/>
          <w:sz w:val="24"/>
          <w:szCs w:val="24"/>
          <w:lang w:eastAsia="zh-CN"/>
        </w:rPr>
        <w:t>88</w:t>
      </w:r>
      <w:r w:rsidRPr="008C7518">
        <w:rPr>
          <w:rFonts w:ascii="Book Antiqua" w:eastAsia="SimSun" w:hAnsi="Book Antiqua" w:cs="SimSun"/>
          <w:sz w:val="24"/>
          <w:szCs w:val="24"/>
          <w:lang w:eastAsia="zh-CN"/>
        </w:rPr>
        <w:t>: 56-63 [DOI: 10.1159/000351389]</w:t>
      </w:r>
    </w:p>
    <w:p w14:paraId="28F78ED9"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36 </w:t>
      </w:r>
      <w:r w:rsidRPr="008C7518">
        <w:rPr>
          <w:rFonts w:ascii="Book Antiqua" w:eastAsia="SimSun" w:hAnsi="Book Antiqua" w:cs="SimSun"/>
          <w:b/>
          <w:bCs/>
          <w:sz w:val="24"/>
          <w:szCs w:val="24"/>
          <w:lang w:eastAsia="zh-CN"/>
        </w:rPr>
        <w:t>Becker V</w:t>
      </w:r>
      <w:r w:rsidRPr="008C7518">
        <w:rPr>
          <w:rFonts w:ascii="Book Antiqua" w:eastAsia="SimSun" w:hAnsi="Book Antiqua" w:cs="SimSun"/>
          <w:sz w:val="24"/>
          <w:szCs w:val="24"/>
          <w:lang w:eastAsia="zh-CN"/>
        </w:rPr>
        <w:t>, Grotz S, Schlag C, Nennstiel S, Beitz A, Haller B, Schmid RM, Meining A, Bajbouj M. Positive predictors for gastroesophageal reflux disease and the therapeutic response to proton-pump inhibitors. </w:t>
      </w:r>
      <w:r w:rsidRPr="008C7518">
        <w:rPr>
          <w:rFonts w:ascii="Book Antiqua" w:eastAsia="SimSun" w:hAnsi="Book Antiqua" w:cs="SimSun"/>
          <w:i/>
          <w:iCs/>
          <w:sz w:val="24"/>
          <w:szCs w:val="24"/>
          <w:lang w:eastAsia="zh-CN"/>
        </w:rPr>
        <w:t>World J Gastroenterol</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14;</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bCs/>
          <w:sz w:val="24"/>
          <w:szCs w:val="24"/>
          <w:lang w:eastAsia="zh-CN"/>
        </w:rPr>
        <w:t>20</w:t>
      </w:r>
      <w:r w:rsidRPr="008C7518">
        <w:rPr>
          <w:rFonts w:ascii="Book Antiqua" w:eastAsia="SimSun" w:hAnsi="Book Antiqua" w:cs="SimSun"/>
          <w:sz w:val="24"/>
          <w:szCs w:val="24"/>
          <w:lang w:eastAsia="zh-CN"/>
        </w:rPr>
        <w:t>: 4017-4024 [PMID: 24744591 DOI: 10.3748/wjg.v20.i14.4017]</w:t>
      </w:r>
    </w:p>
    <w:p w14:paraId="18E85489" w14:textId="77777777" w:rsidR="00CB58DF" w:rsidRPr="00CB58DF" w:rsidRDefault="00CB58DF" w:rsidP="00CB58DF">
      <w:pPr>
        <w:spacing w:after="0" w:line="360" w:lineRule="auto"/>
        <w:jc w:val="both"/>
        <w:rPr>
          <w:rFonts w:ascii="Book Antiqua" w:eastAsia="SimSun" w:hAnsi="Book Antiqua" w:cs="SimSun"/>
          <w:sz w:val="24"/>
          <w:szCs w:val="24"/>
          <w:lang w:eastAsia="zh-CN"/>
        </w:rPr>
      </w:pPr>
      <w:r w:rsidRPr="00CB58DF">
        <w:rPr>
          <w:rFonts w:ascii="Book Antiqua" w:eastAsia="SimSun" w:hAnsi="Book Antiqua" w:cs="SimSun"/>
          <w:sz w:val="24"/>
          <w:szCs w:val="24"/>
          <w:lang w:eastAsia="zh-CN"/>
        </w:rPr>
        <w:lastRenderedPageBreak/>
        <w:t xml:space="preserve">37 </w:t>
      </w:r>
      <w:r w:rsidRPr="00CB58DF">
        <w:rPr>
          <w:rFonts w:ascii="Book Antiqua" w:eastAsia="SimSun" w:hAnsi="Book Antiqua" w:cs="SimSun"/>
          <w:b/>
          <w:sz w:val="24"/>
          <w:szCs w:val="24"/>
          <w:lang w:eastAsia="zh-CN"/>
        </w:rPr>
        <w:t>Minjarez RC</w:t>
      </w:r>
      <w:r w:rsidRPr="00CB58DF">
        <w:rPr>
          <w:rFonts w:ascii="Book Antiqua" w:eastAsia="SimSun" w:hAnsi="Book Antiqua" w:cs="SimSun"/>
          <w:sz w:val="24"/>
          <w:szCs w:val="24"/>
          <w:lang w:eastAsia="zh-CN"/>
        </w:rPr>
        <w:t xml:space="preserve">, Jobe BA. Surgical therapy for gastroesophageal reflux disease. </w:t>
      </w:r>
      <w:r w:rsidRPr="00CB58DF">
        <w:rPr>
          <w:rFonts w:ascii="Book Antiqua" w:eastAsia="SimSun" w:hAnsi="Book Antiqua" w:cs="SimSun"/>
          <w:i/>
          <w:sz w:val="24"/>
          <w:szCs w:val="24"/>
          <w:lang w:eastAsia="zh-CN"/>
        </w:rPr>
        <w:t>GI Motil online</w:t>
      </w:r>
      <w:r w:rsidRPr="00CB58DF">
        <w:rPr>
          <w:rFonts w:ascii="Book Antiqua" w:eastAsia="SimSun" w:hAnsi="Book Antiqua" w:cs="SimSun"/>
          <w:sz w:val="24"/>
          <w:szCs w:val="24"/>
          <w:lang w:eastAsia="zh-CN"/>
        </w:rPr>
        <w:t xml:space="preserve"> 2006</w:t>
      </w:r>
      <w:r w:rsidRPr="00CB58DF">
        <w:rPr>
          <w:rFonts w:ascii="Book Antiqua" w:eastAsia="SimSun" w:hAnsi="Book Antiqua" w:cs="SimSun" w:hint="eastAsia"/>
          <w:sz w:val="24"/>
          <w:szCs w:val="24"/>
          <w:lang w:eastAsia="zh-CN"/>
        </w:rPr>
        <w:t xml:space="preserve">; </w:t>
      </w:r>
      <w:r w:rsidRPr="00CB58DF">
        <w:rPr>
          <w:rFonts w:ascii="Book Antiqua" w:eastAsia="SimSun" w:hAnsi="Book Antiqua" w:cs="SimSun" w:hint="eastAsia"/>
          <w:b/>
          <w:sz w:val="24"/>
          <w:szCs w:val="24"/>
          <w:lang w:eastAsia="zh-CN"/>
        </w:rPr>
        <w:t>8</w:t>
      </w:r>
      <w:r w:rsidRPr="00CB58DF">
        <w:rPr>
          <w:rFonts w:ascii="Book Antiqua" w:eastAsia="SimSun" w:hAnsi="Book Antiqua" w:cs="SimSun"/>
          <w:sz w:val="24"/>
          <w:szCs w:val="24"/>
          <w:lang w:eastAsia="zh-CN"/>
        </w:rPr>
        <w:t>: 1-36 [DOI: 10.1038/gimo56]</w:t>
      </w:r>
    </w:p>
    <w:p w14:paraId="1312C6F7"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38 </w:t>
      </w:r>
      <w:r w:rsidRPr="008C7518">
        <w:rPr>
          <w:rFonts w:ascii="Book Antiqua" w:eastAsia="SimSun" w:hAnsi="Book Antiqua" w:cs="SimSun"/>
          <w:b/>
          <w:bCs/>
          <w:sz w:val="24"/>
          <w:szCs w:val="24"/>
          <w:lang w:eastAsia="zh-CN"/>
        </w:rPr>
        <w:t>Stefanidis D</w:t>
      </w:r>
      <w:r w:rsidRPr="008C7518">
        <w:rPr>
          <w:rFonts w:ascii="Book Antiqua" w:eastAsia="SimSun" w:hAnsi="Book Antiqua" w:cs="SimSun"/>
          <w:sz w:val="24"/>
          <w:szCs w:val="24"/>
          <w:lang w:eastAsia="zh-CN"/>
        </w:rPr>
        <w:t>, Hope WW, Kohn GP, Reardon PR, Richardson WS, Fanelli RD. Guidelines for surgical treatment of gastroesophageal reflux disease.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10; </w:t>
      </w:r>
      <w:r w:rsidRPr="008C7518">
        <w:rPr>
          <w:rFonts w:ascii="Book Antiqua" w:eastAsia="SimSun" w:hAnsi="Book Antiqua" w:cs="SimSun"/>
          <w:b/>
          <w:bCs/>
          <w:sz w:val="24"/>
          <w:szCs w:val="24"/>
          <w:lang w:eastAsia="zh-CN"/>
        </w:rPr>
        <w:t>24</w:t>
      </w:r>
      <w:r w:rsidRPr="008C7518">
        <w:rPr>
          <w:rFonts w:ascii="Book Antiqua" w:eastAsia="SimSun" w:hAnsi="Book Antiqua" w:cs="SimSun"/>
          <w:sz w:val="24"/>
          <w:szCs w:val="24"/>
          <w:lang w:eastAsia="zh-CN"/>
        </w:rPr>
        <w:t>: 2647-2669 [PMID: 20725747 DOI: 10.1007/s00464-010-1267-8]</w:t>
      </w:r>
    </w:p>
    <w:p w14:paraId="5267BA1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39 </w:t>
      </w:r>
      <w:r w:rsidRPr="008C7518">
        <w:rPr>
          <w:rFonts w:ascii="Book Antiqua" w:eastAsia="SimSun" w:hAnsi="Book Antiqua" w:cs="SimSun"/>
          <w:b/>
          <w:bCs/>
          <w:sz w:val="24"/>
          <w:szCs w:val="24"/>
          <w:lang w:eastAsia="zh-CN"/>
        </w:rPr>
        <w:t>Anvari M</w:t>
      </w:r>
      <w:r w:rsidRPr="008C7518">
        <w:rPr>
          <w:rFonts w:ascii="Book Antiqua" w:eastAsia="SimSun" w:hAnsi="Book Antiqua" w:cs="SimSun"/>
          <w:sz w:val="24"/>
          <w:szCs w:val="24"/>
          <w:lang w:eastAsia="zh-CN"/>
        </w:rPr>
        <w:t>, Allen C. Five-year comprehensive outcomes evaluation in 181 patients after laparoscopic Nissen fundoplication. </w:t>
      </w:r>
      <w:r w:rsidRPr="008C7518">
        <w:rPr>
          <w:rFonts w:ascii="Book Antiqua" w:eastAsia="SimSun" w:hAnsi="Book Antiqua" w:cs="SimSun"/>
          <w:i/>
          <w:iCs/>
          <w:sz w:val="24"/>
          <w:szCs w:val="24"/>
          <w:lang w:eastAsia="zh-CN"/>
        </w:rPr>
        <w:t>J Am Coll Surg</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03;</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bCs/>
          <w:sz w:val="24"/>
          <w:szCs w:val="24"/>
          <w:lang w:eastAsia="zh-CN"/>
        </w:rPr>
        <w:t>196</w:t>
      </w:r>
      <w:r w:rsidRPr="008C7518">
        <w:rPr>
          <w:rFonts w:ascii="Book Antiqua" w:eastAsia="SimSun" w:hAnsi="Book Antiqua" w:cs="SimSun"/>
          <w:sz w:val="24"/>
          <w:szCs w:val="24"/>
          <w:lang w:eastAsia="zh-CN"/>
        </w:rPr>
        <w:t>: 51-</w:t>
      </w:r>
      <w:r w:rsidRPr="008C7518">
        <w:rPr>
          <w:rFonts w:ascii="Book Antiqua" w:eastAsia="SimSun" w:hAnsi="Book Antiqua" w:cs="SimSun" w:hint="eastAsia"/>
          <w:sz w:val="24"/>
          <w:szCs w:val="24"/>
          <w:lang w:eastAsia="zh-CN"/>
        </w:rPr>
        <w:t>5</w:t>
      </w:r>
      <w:r w:rsidRPr="008C7518">
        <w:rPr>
          <w:rFonts w:ascii="Book Antiqua" w:eastAsia="SimSun" w:hAnsi="Book Antiqua" w:cs="SimSun"/>
          <w:sz w:val="24"/>
          <w:szCs w:val="24"/>
          <w:lang w:eastAsia="zh-CN"/>
        </w:rPr>
        <w:t>7;</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discussion 57-</w:t>
      </w:r>
      <w:r w:rsidRPr="008C7518">
        <w:rPr>
          <w:rFonts w:ascii="Book Antiqua" w:eastAsia="SimSun" w:hAnsi="Book Antiqua" w:cs="SimSun" w:hint="eastAsia"/>
          <w:sz w:val="24"/>
          <w:szCs w:val="24"/>
          <w:lang w:eastAsia="zh-CN"/>
        </w:rPr>
        <w:t>5</w:t>
      </w:r>
      <w:r w:rsidRPr="008C7518">
        <w:rPr>
          <w:rFonts w:ascii="Book Antiqua" w:eastAsia="SimSun" w:hAnsi="Book Antiqua" w:cs="SimSun"/>
          <w:sz w:val="24"/>
          <w:szCs w:val="24"/>
          <w:lang w:eastAsia="zh-CN"/>
        </w:rPr>
        <w:t>8; author reply 58-9 [PMID: 12517549 DOI: 10.1016/S1072-7515(02)01604-6]</w:t>
      </w:r>
    </w:p>
    <w:p w14:paraId="705BAFD7"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40 </w:t>
      </w:r>
      <w:r w:rsidRPr="008C7518">
        <w:rPr>
          <w:rFonts w:ascii="Book Antiqua" w:eastAsia="SimSun" w:hAnsi="Book Antiqua" w:cs="SimSun"/>
          <w:b/>
          <w:bCs/>
          <w:sz w:val="24"/>
          <w:szCs w:val="24"/>
          <w:lang w:eastAsia="zh-CN"/>
        </w:rPr>
        <w:t>Bloomston M</w:t>
      </w:r>
      <w:r w:rsidRPr="008C7518">
        <w:rPr>
          <w:rFonts w:ascii="Book Antiqua" w:eastAsia="SimSun" w:hAnsi="Book Antiqua" w:cs="SimSun"/>
          <w:sz w:val="24"/>
          <w:szCs w:val="24"/>
          <w:lang w:eastAsia="zh-CN"/>
        </w:rPr>
        <w:t>, Nields W, Rosemurgy AS. Symptoms and antireflux medication use following laparoscopic Nissen fundoplication: outcome at 1 and 4 years. </w:t>
      </w:r>
      <w:r w:rsidRPr="008C7518">
        <w:rPr>
          <w:rFonts w:ascii="Book Antiqua" w:eastAsia="SimSun" w:hAnsi="Book Antiqua" w:cs="SimSun"/>
          <w:i/>
          <w:iCs/>
          <w:sz w:val="24"/>
          <w:szCs w:val="24"/>
          <w:lang w:eastAsia="zh-CN"/>
        </w:rPr>
        <w:t>JSLS</w:t>
      </w:r>
      <w:r w:rsidRPr="008C7518">
        <w:rPr>
          <w:rFonts w:ascii="Book Antiqua" w:eastAsia="SimSun" w:hAnsi="Book Antiqua" w:cs="SimSun"/>
          <w:sz w:val="24"/>
          <w:szCs w:val="24"/>
          <w:lang w:eastAsia="zh-CN"/>
        </w:rPr>
        <w:t> </w:t>
      </w:r>
      <w:r w:rsidRPr="008C7518">
        <w:rPr>
          <w:rFonts w:ascii="Book Antiqua" w:eastAsia="SimSun" w:hAnsi="Book Antiqua" w:cs="SimSun" w:hint="eastAsia"/>
          <w:sz w:val="24"/>
          <w:szCs w:val="24"/>
          <w:lang w:eastAsia="zh-CN"/>
        </w:rPr>
        <w:t>2003</w:t>
      </w:r>
      <w:r w:rsidRPr="008C7518">
        <w:rPr>
          <w:rFonts w:ascii="Book Antiqua" w:eastAsia="SimSun" w:hAnsi="Book Antiqua" w:cs="SimSun"/>
          <w:sz w:val="24"/>
          <w:szCs w:val="24"/>
          <w:lang w:eastAsia="zh-CN"/>
        </w:rPr>
        <w:t>; </w:t>
      </w:r>
      <w:r w:rsidRPr="008C7518">
        <w:rPr>
          <w:rFonts w:ascii="Book Antiqua" w:eastAsia="SimSun" w:hAnsi="Book Antiqua" w:cs="SimSun"/>
          <w:b/>
          <w:bCs/>
          <w:sz w:val="24"/>
          <w:szCs w:val="24"/>
          <w:lang w:eastAsia="zh-CN"/>
        </w:rPr>
        <w:t>7</w:t>
      </w:r>
      <w:r w:rsidRPr="008C7518">
        <w:rPr>
          <w:rFonts w:ascii="Book Antiqua" w:eastAsia="SimSun" w:hAnsi="Book Antiqua" w:cs="SimSun"/>
          <w:sz w:val="24"/>
          <w:szCs w:val="24"/>
          <w:lang w:eastAsia="zh-CN"/>
        </w:rPr>
        <w:t>: 211-218 [PMID: 14558708]</w:t>
      </w:r>
    </w:p>
    <w:p w14:paraId="0875CBF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41 </w:t>
      </w:r>
      <w:r w:rsidRPr="008C7518">
        <w:rPr>
          <w:rFonts w:ascii="Book Antiqua" w:eastAsia="SimSun" w:hAnsi="Book Antiqua" w:cs="SimSun"/>
          <w:b/>
          <w:bCs/>
          <w:sz w:val="24"/>
          <w:szCs w:val="24"/>
          <w:lang w:eastAsia="zh-CN"/>
        </w:rPr>
        <w:t>Perez AR</w:t>
      </w:r>
      <w:r w:rsidRPr="008C7518">
        <w:rPr>
          <w:rFonts w:ascii="Book Antiqua" w:eastAsia="SimSun" w:hAnsi="Book Antiqua" w:cs="SimSun"/>
          <w:sz w:val="24"/>
          <w:szCs w:val="24"/>
          <w:lang w:eastAsia="zh-CN"/>
        </w:rPr>
        <w:t>, Moncure AC, Rattner DW. Obesity adversely affects the outcome of antireflux operations.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01; </w:t>
      </w:r>
      <w:r w:rsidRPr="008C7518">
        <w:rPr>
          <w:rFonts w:ascii="Book Antiqua" w:eastAsia="SimSun" w:hAnsi="Book Antiqua" w:cs="SimSun"/>
          <w:b/>
          <w:bCs/>
          <w:sz w:val="24"/>
          <w:szCs w:val="24"/>
          <w:lang w:eastAsia="zh-CN"/>
        </w:rPr>
        <w:t>15</w:t>
      </w:r>
      <w:r w:rsidRPr="008C7518">
        <w:rPr>
          <w:rFonts w:ascii="Book Antiqua" w:eastAsia="SimSun" w:hAnsi="Book Antiqua" w:cs="SimSun"/>
          <w:sz w:val="24"/>
          <w:szCs w:val="24"/>
          <w:lang w:eastAsia="zh-CN"/>
        </w:rPr>
        <w:t>: 986-989 [PMID: 11443428 DOI: 10.1007/s004640000392]</w:t>
      </w:r>
    </w:p>
    <w:p w14:paraId="2A1F4635"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42 </w:t>
      </w:r>
      <w:r w:rsidRPr="008C7518">
        <w:rPr>
          <w:rFonts w:ascii="Book Antiqua" w:eastAsia="SimSun" w:hAnsi="Book Antiqua" w:cs="SimSun"/>
          <w:b/>
          <w:bCs/>
          <w:sz w:val="24"/>
          <w:szCs w:val="24"/>
          <w:lang w:eastAsia="zh-CN"/>
        </w:rPr>
        <w:t>Tekin K</w:t>
      </w:r>
      <w:r w:rsidRPr="008C7518">
        <w:rPr>
          <w:rFonts w:ascii="Book Antiqua" w:eastAsia="SimSun" w:hAnsi="Book Antiqua" w:cs="SimSun"/>
          <w:sz w:val="24"/>
          <w:szCs w:val="24"/>
          <w:lang w:eastAsia="zh-CN"/>
        </w:rPr>
        <w:t>, Toydemir T, Yerdel MA. Is laparoscopic antireflux surgery safe and effective in obese patients?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12; </w:t>
      </w:r>
      <w:r w:rsidRPr="008C7518">
        <w:rPr>
          <w:rFonts w:ascii="Book Antiqua" w:eastAsia="SimSun" w:hAnsi="Book Antiqua" w:cs="SimSun"/>
          <w:b/>
          <w:bCs/>
          <w:sz w:val="24"/>
          <w:szCs w:val="24"/>
          <w:lang w:eastAsia="zh-CN"/>
        </w:rPr>
        <w:t>26</w:t>
      </w:r>
      <w:r w:rsidRPr="008C7518">
        <w:rPr>
          <w:rFonts w:ascii="Book Antiqua" w:eastAsia="SimSun" w:hAnsi="Book Antiqua" w:cs="SimSun"/>
          <w:sz w:val="24"/>
          <w:szCs w:val="24"/>
          <w:lang w:eastAsia="zh-CN"/>
        </w:rPr>
        <w:t>: 86-95 [PMID: 21863377 DOI: 10.1007/s00464-011-1832-9]</w:t>
      </w:r>
    </w:p>
    <w:p w14:paraId="0CD539E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43 </w:t>
      </w:r>
      <w:r w:rsidRPr="008C7518">
        <w:rPr>
          <w:rFonts w:ascii="Book Antiqua" w:eastAsia="SimSun" w:hAnsi="Book Antiqua" w:cs="SimSun"/>
          <w:b/>
          <w:bCs/>
          <w:sz w:val="24"/>
          <w:szCs w:val="24"/>
          <w:lang w:eastAsia="zh-CN"/>
        </w:rPr>
        <w:t>Fraser J</w:t>
      </w:r>
      <w:r w:rsidRPr="008C7518">
        <w:rPr>
          <w:rFonts w:ascii="Book Antiqua" w:eastAsia="SimSun" w:hAnsi="Book Antiqua" w:cs="SimSun"/>
          <w:sz w:val="24"/>
          <w:szCs w:val="24"/>
          <w:lang w:eastAsia="zh-CN"/>
        </w:rPr>
        <w:t>, Watson DI, O'Boyle CJ, Jamieson GG. Obesity and its effect on outcome of laparoscopic Nissen fundoplication. </w:t>
      </w:r>
      <w:r w:rsidRPr="008C7518">
        <w:rPr>
          <w:rFonts w:ascii="Book Antiqua" w:eastAsia="SimSun" w:hAnsi="Book Antiqua" w:cs="SimSun"/>
          <w:i/>
          <w:iCs/>
          <w:sz w:val="24"/>
          <w:szCs w:val="24"/>
          <w:lang w:eastAsia="zh-CN"/>
        </w:rPr>
        <w:t>Dis Esophagus</w:t>
      </w:r>
      <w:r w:rsidRPr="008C7518">
        <w:rPr>
          <w:rFonts w:ascii="Book Antiqua" w:eastAsia="SimSun" w:hAnsi="Book Antiqua" w:cs="SimSun"/>
          <w:sz w:val="24"/>
          <w:szCs w:val="24"/>
          <w:lang w:eastAsia="zh-CN"/>
        </w:rPr>
        <w:t> 2001; </w:t>
      </w:r>
      <w:r w:rsidRPr="008C7518">
        <w:rPr>
          <w:rFonts w:ascii="Book Antiqua" w:eastAsia="SimSun" w:hAnsi="Book Antiqua" w:cs="SimSun"/>
          <w:b/>
          <w:bCs/>
          <w:sz w:val="24"/>
          <w:szCs w:val="24"/>
          <w:lang w:eastAsia="zh-CN"/>
        </w:rPr>
        <w:t>14</w:t>
      </w:r>
      <w:r w:rsidRPr="008C7518">
        <w:rPr>
          <w:rFonts w:ascii="Book Antiqua" w:eastAsia="SimSun" w:hAnsi="Book Antiqua" w:cs="SimSun"/>
          <w:sz w:val="24"/>
          <w:szCs w:val="24"/>
          <w:lang w:eastAsia="zh-CN"/>
        </w:rPr>
        <w:t>: 50-53 [PMID: 11422306 DOI: 10.1046/j.1442-2050.2001.00157.x]</w:t>
      </w:r>
    </w:p>
    <w:p w14:paraId="6B1BBDF7"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44 </w:t>
      </w:r>
      <w:r w:rsidRPr="008C7518">
        <w:rPr>
          <w:rFonts w:ascii="Book Antiqua" w:eastAsia="SimSun" w:hAnsi="Book Antiqua" w:cs="SimSun"/>
          <w:b/>
          <w:bCs/>
          <w:sz w:val="24"/>
          <w:szCs w:val="24"/>
          <w:lang w:eastAsia="zh-CN"/>
        </w:rPr>
        <w:t>Winslow ER</w:t>
      </w:r>
      <w:r w:rsidRPr="008C7518">
        <w:rPr>
          <w:rFonts w:ascii="Book Antiqua" w:eastAsia="SimSun" w:hAnsi="Book Antiqua" w:cs="SimSun"/>
          <w:sz w:val="24"/>
          <w:szCs w:val="24"/>
          <w:lang w:eastAsia="zh-CN"/>
        </w:rPr>
        <w:t>, Frisella MM, Soper NJ, Klingensmith ME. Obesity does not adversely affect the outcome of laparoscopic antireflux surgery (LARS).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03; </w:t>
      </w:r>
      <w:r w:rsidRPr="008C7518">
        <w:rPr>
          <w:rFonts w:ascii="Book Antiqua" w:eastAsia="SimSun" w:hAnsi="Book Antiqua" w:cs="SimSun"/>
          <w:b/>
          <w:bCs/>
          <w:sz w:val="24"/>
          <w:szCs w:val="24"/>
          <w:lang w:eastAsia="zh-CN"/>
        </w:rPr>
        <w:t>17</w:t>
      </w:r>
      <w:r w:rsidRPr="008C7518">
        <w:rPr>
          <w:rFonts w:ascii="Book Antiqua" w:eastAsia="SimSun" w:hAnsi="Book Antiqua" w:cs="SimSun"/>
          <w:sz w:val="24"/>
          <w:szCs w:val="24"/>
          <w:lang w:eastAsia="zh-CN"/>
        </w:rPr>
        <w:t>: 2003-2011 [PMID: 14577029 DOI: 10.1007/s00464-003-8118-9]</w:t>
      </w:r>
    </w:p>
    <w:p w14:paraId="3B9D8C02" w14:textId="77777777" w:rsidR="0056684B" w:rsidRDefault="0056684B" w:rsidP="0056684B">
      <w:pPr>
        <w:pStyle w:val="CommentText"/>
        <w:rPr>
          <w:rFonts w:ascii="Book Antiqua" w:hAnsi="Book Antiqua"/>
          <w:iCs/>
          <w:noProof/>
          <w:sz w:val="24"/>
        </w:rPr>
      </w:pPr>
      <w:r>
        <w:rPr>
          <w:rFonts w:ascii="Book Antiqua" w:eastAsia="SimSun" w:hAnsi="Book Antiqua" w:cs="SimSun"/>
          <w:sz w:val="24"/>
          <w:szCs w:val="24"/>
          <w:lang w:eastAsia="zh-CN"/>
        </w:rPr>
        <w:t xml:space="preserve">45 </w:t>
      </w:r>
      <w:r w:rsidRPr="00B5545D">
        <w:rPr>
          <w:rFonts w:ascii="Book Antiqua" w:hAnsi="Book Antiqua"/>
          <w:b/>
          <w:noProof/>
          <w:sz w:val="24"/>
          <w:szCs w:val="24"/>
        </w:rPr>
        <w:t>Campos G</w:t>
      </w:r>
      <w:r w:rsidRPr="00B5545D">
        <w:rPr>
          <w:rFonts w:ascii="Book Antiqua" w:hAnsi="Book Antiqua"/>
          <w:noProof/>
          <w:sz w:val="24"/>
          <w:szCs w:val="24"/>
        </w:rPr>
        <w:t xml:space="preserve">, Peters JH, DeMeester TR, Obert S, Crookes PF, Tan S, DeMeester SR, Hagen JA, Bremner CG. Multivariate analysis of factors predicting outcome after laparoscopic Nissen fundoplication. </w:t>
      </w:r>
      <w:r w:rsidRPr="00B5545D">
        <w:rPr>
          <w:rFonts w:ascii="Book Antiqua" w:hAnsi="Book Antiqua"/>
          <w:i/>
          <w:iCs/>
          <w:noProof/>
          <w:sz w:val="24"/>
          <w:szCs w:val="24"/>
        </w:rPr>
        <w:t>J Gastrointest Surg</w:t>
      </w:r>
      <w:r>
        <w:rPr>
          <w:rFonts w:ascii="Book Antiqua" w:hAnsi="Book Antiqua" w:hint="eastAsia"/>
          <w:i/>
          <w:iCs/>
          <w:noProof/>
          <w:sz w:val="24"/>
        </w:rPr>
        <w:t xml:space="preserve"> </w:t>
      </w:r>
      <w:r w:rsidRPr="004902AD">
        <w:rPr>
          <w:rFonts w:ascii="Book Antiqua" w:hAnsi="Book Antiqua" w:hint="eastAsia"/>
          <w:iCs/>
          <w:noProof/>
          <w:sz w:val="24"/>
        </w:rPr>
        <w:t>1999</w:t>
      </w:r>
      <w:r>
        <w:rPr>
          <w:rFonts w:ascii="Book Antiqua" w:hAnsi="Book Antiqua" w:hint="eastAsia"/>
          <w:iCs/>
          <w:noProof/>
          <w:sz w:val="24"/>
        </w:rPr>
        <w:t xml:space="preserve">; </w:t>
      </w:r>
      <w:r w:rsidRPr="009C4202">
        <w:rPr>
          <w:rFonts w:ascii="Book Antiqua" w:hAnsi="Book Antiqua" w:hint="eastAsia"/>
          <w:b/>
          <w:iCs/>
          <w:noProof/>
          <w:sz w:val="24"/>
        </w:rPr>
        <w:t>3</w:t>
      </w:r>
      <w:r>
        <w:rPr>
          <w:rFonts w:ascii="Book Antiqua" w:hAnsi="Book Antiqua" w:hint="eastAsia"/>
          <w:iCs/>
          <w:noProof/>
          <w:sz w:val="24"/>
        </w:rPr>
        <w:t xml:space="preserve">: 292-300 [PMID: </w:t>
      </w:r>
      <w:r w:rsidRPr="009C4202">
        <w:rPr>
          <w:rFonts w:ascii="Book Antiqua" w:hAnsi="Book Antiqua"/>
          <w:iCs/>
          <w:noProof/>
          <w:sz w:val="24"/>
        </w:rPr>
        <w:t>10481122</w:t>
      </w:r>
      <w:r>
        <w:rPr>
          <w:rFonts w:ascii="Book Antiqua" w:hAnsi="Book Antiqua" w:hint="eastAsia"/>
          <w:iCs/>
          <w:noProof/>
          <w:sz w:val="24"/>
        </w:rPr>
        <w:t xml:space="preserve">] </w:t>
      </w:r>
    </w:p>
    <w:p w14:paraId="7E018B4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lastRenderedPageBreak/>
        <w:t>46 </w:t>
      </w:r>
      <w:r w:rsidRPr="008C7518">
        <w:rPr>
          <w:rFonts w:ascii="Book Antiqua" w:eastAsia="SimSun" w:hAnsi="Book Antiqua" w:cs="SimSun"/>
          <w:b/>
          <w:bCs/>
          <w:sz w:val="24"/>
          <w:szCs w:val="24"/>
          <w:lang w:eastAsia="zh-CN"/>
        </w:rPr>
        <w:t>D'Alessio MJ</w:t>
      </w:r>
      <w:r w:rsidRPr="008C7518">
        <w:rPr>
          <w:rFonts w:ascii="Book Antiqua" w:eastAsia="SimSun" w:hAnsi="Book Antiqua" w:cs="SimSun"/>
          <w:sz w:val="24"/>
          <w:szCs w:val="24"/>
          <w:lang w:eastAsia="zh-CN"/>
        </w:rPr>
        <w:t>, Arnaoutakis D, Giarelli N, Villadolid DV, Rosemurgy AS. Obesity is not a contraindication to laparoscopic Nissen fundoplication. </w:t>
      </w:r>
      <w:r w:rsidRPr="008C7518">
        <w:rPr>
          <w:rFonts w:ascii="Book Antiqua" w:eastAsia="SimSun" w:hAnsi="Book Antiqua" w:cs="SimSun"/>
          <w:i/>
          <w:iCs/>
          <w:sz w:val="24"/>
          <w:szCs w:val="24"/>
          <w:lang w:eastAsia="zh-CN"/>
        </w:rPr>
        <w:t>J Gastrointest</w:t>
      </w:r>
      <w:r w:rsidRPr="008C7518">
        <w:rPr>
          <w:rFonts w:ascii="Book Antiqua" w:eastAsia="SimSun" w:hAnsi="Book Antiqua" w:cs="SimSun" w:hint="eastAsia"/>
          <w:i/>
          <w:iCs/>
          <w:sz w:val="24"/>
          <w:szCs w:val="24"/>
          <w:lang w:eastAsia="zh-CN"/>
        </w:rPr>
        <w:t xml:space="preserve"> </w:t>
      </w:r>
      <w:r w:rsidRPr="008C7518">
        <w:rPr>
          <w:rFonts w:ascii="Book Antiqua" w:eastAsia="SimSun" w:hAnsi="Book Antiqua" w:cs="SimSun"/>
          <w:i/>
          <w:iCs/>
          <w:sz w:val="24"/>
          <w:szCs w:val="24"/>
          <w:lang w:eastAsia="zh-CN"/>
        </w:rPr>
        <w:t>Surg</w:t>
      </w:r>
      <w:r w:rsidRPr="008C7518">
        <w:rPr>
          <w:rFonts w:ascii="Book Antiqua" w:eastAsia="SimSun" w:hAnsi="Book Antiqua" w:cs="SimSun" w:hint="eastAsia"/>
          <w:sz w:val="24"/>
          <w:szCs w:val="24"/>
          <w:lang w:eastAsia="zh-CN"/>
        </w:rPr>
        <w:t xml:space="preserve"> 2005</w:t>
      </w:r>
      <w:r w:rsidRPr="008C7518">
        <w:rPr>
          <w:rFonts w:ascii="Book Antiqua" w:eastAsia="SimSun" w:hAnsi="Book Antiqua" w:cs="SimSun"/>
          <w:sz w:val="24"/>
          <w:szCs w:val="24"/>
          <w:lang w:eastAsia="zh-CN"/>
        </w:rPr>
        <w:t>;</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bCs/>
          <w:sz w:val="24"/>
          <w:szCs w:val="24"/>
          <w:lang w:eastAsia="zh-CN"/>
        </w:rPr>
        <w:t>9</w:t>
      </w:r>
      <w:r w:rsidRPr="008C7518">
        <w:rPr>
          <w:rFonts w:ascii="Book Antiqua" w:eastAsia="SimSun" w:hAnsi="Book Antiqua" w:cs="SimSun"/>
          <w:sz w:val="24"/>
          <w:szCs w:val="24"/>
          <w:lang w:eastAsia="zh-CN"/>
        </w:rPr>
        <w:t>: 949-954 [PMID: 16137590 DOI: 10.1016/j.gassur.2005.04.019]</w:t>
      </w:r>
    </w:p>
    <w:p w14:paraId="1C49D45A"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47 </w:t>
      </w:r>
      <w:r w:rsidRPr="008C7518">
        <w:rPr>
          <w:rFonts w:ascii="Book Antiqua" w:eastAsia="SimSun" w:hAnsi="Book Antiqua" w:cs="SimSun"/>
          <w:b/>
          <w:bCs/>
          <w:sz w:val="24"/>
          <w:szCs w:val="24"/>
          <w:lang w:eastAsia="zh-CN"/>
        </w:rPr>
        <w:t>Luketina RR</w:t>
      </w:r>
      <w:r w:rsidRPr="008C7518">
        <w:rPr>
          <w:rFonts w:ascii="Book Antiqua" w:eastAsia="SimSun" w:hAnsi="Book Antiqua" w:cs="SimSun"/>
          <w:sz w:val="24"/>
          <w:szCs w:val="24"/>
          <w:lang w:eastAsia="zh-CN"/>
        </w:rPr>
        <w:t>, Koch OO, Köhler G, Antoniou SA, Emmanuel K, Pointner R. Obesity does not affect the outcome of laparoscopic antireflux surgery.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15; </w:t>
      </w:r>
      <w:r w:rsidRPr="008C7518">
        <w:rPr>
          <w:rFonts w:ascii="Book Antiqua" w:eastAsia="SimSun" w:hAnsi="Book Antiqua" w:cs="SimSun"/>
          <w:b/>
          <w:bCs/>
          <w:sz w:val="24"/>
          <w:szCs w:val="24"/>
          <w:lang w:eastAsia="zh-CN"/>
        </w:rPr>
        <w:t>29</w:t>
      </w:r>
      <w:r w:rsidRPr="008C7518">
        <w:rPr>
          <w:rFonts w:ascii="Book Antiqua" w:eastAsia="SimSun" w:hAnsi="Book Antiqua" w:cs="SimSun"/>
          <w:sz w:val="24"/>
          <w:szCs w:val="24"/>
          <w:lang w:eastAsia="zh-CN"/>
        </w:rPr>
        <w:t>: 1327-1333 [PMID: 25294529 DOI: 10.1007/s00464-014-3842-x]</w:t>
      </w:r>
    </w:p>
    <w:p w14:paraId="57645058" w14:textId="77777777" w:rsidR="008C7518" w:rsidRPr="008C7518" w:rsidRDefault="008C7518" w:rsidP="008C7518">
      <w:pPr>
        <w:spacing w:after="0" w:line="360" w:lineRule="auto"/>
        <w:jc w:val="both"/>
        <w:rPr>
          <w:rFonts w:ascii="Book Antiqua" w:eastAsia="SimSun" w:hAnsi="Book Antiqua" w:cs="SimSun"/>
          <w:b/>
          <w:bCs/>
          <w:sz w:val="24"/>
          <w:szCs w:val="24"/>
          <w:lang w:eastAsia="zh-CN"/>
        </w:rPr>
      </w:pPr>
      <w:r w:rsidRPr="008C7518">
        <w:rPr>
          <w:rFonts w:ascii="Book Antiqua" w:eastAsia="SimSun" w:hAnsi="Book Antiqua" w:cs="SimSun"/>
          <w:sz w:val="24"/>
          <w:szCs w:val="24"/>
          <w:lang w:eastAsia="zh-CN"/>
        </w:rPr>
        <w:t>48 </w:t>
      </w:r>
      <w:r w:rsidRPr="008C7518">
        <w:rPr>
          <w:rFonts w:ascii="Book Antiqua" w:eastAsia="SimSun" w:hAnsi="Book Antiqua" w:cs="SimSun"/>
          <w:b/>
          <w:bCs/>
          <w:sz w:val="24"/>
          <w:szCs w:val="24"/>
          <w:lang w:eastAsia="zh-CN"/>
        </w:rPr>
        <w:t>Anvari M</w:t>
      </w:r>
      <w:r w:rsidRPr="008C7518">
        <w:rPr>
          <w:rFonts w:ascii="Book Antiqua" w:eastAsia="SimSun" w:hAnsi="Book Antiqua" w:cs="SimSun"/>
          <w:sz w:val="24"/>
          <w:szCs w:val="24"/>
          <w:lang w:eastAsia="zh-CN"/>
        </w:rPr>
        <w:t xml:space="preserve">, Bamehriz F. </w:t>
      </w:r>
      <w:r w:rsidRPr="008C7518">
        <w:rPr>
          <w:rFonts w:ascii="Book Antiqua" w:eastAsia="SimSun" w:hAnsi="Book Antiqua" w:cs="SimSun"/>
          <w:bCs/>
          <w:sz w:val="24"/>
          <w:szCs w:val="24"/>
          <w:lang w:eastAsia="zh-CN"/>
        </w:rPr>
        <w:t>Outcome of laparoscopic Nissen fundoplication in patients with body mass index &gt;or=35.</w:t>
      </w:r>
      <w:r w:rsidRPr="008C7518">
        <w:rPr>
          <w:rFonts w:ascii="Book Antiqua" w:eastAsia="SimSun" w:hAnsi="Book Antiqua" w:cs="SimSun"/>
          <w:sz w:val="24"/>
          <w:szCs w:val="24"/>
          <w:lang w:eastAsia="zh-CN"/>
        </w:rPr>
        <w:t>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06; </w:t>
      </w:r>
      <w:r w:rsidRPr="008C7518">
        <w:rPr>
          <w:rFonts w:ascii="Book Antiqua" w:eastAsia="SimSun" w:hAnsi="Book Antiqua" w:cs="SimSun"/>
          <w:b/>
          <w:bCs/>
          <w:sz w:val="24"/>
          <w:szCs w:val="24"/>
          <w:lang w:eastAsia="zh-CN"/>
        </w:rPr>
        <w:t>20</w:t>
      </w:r>
      <w:r w:rsidRPr="008C7518">
        <w:rPr>
          <w:rFonts w:ascii="Book Antiqua" w:eastAsia="SimSun" w:hAnsi="Book Antiqua" w:cs="SimSun"/>
          <w:sz w:val="24"/>
          <w:szCs w:val="24"/>
          <w:lang w:eastAsia="zh-CN"/>
        </w:rPr>
        <w:t>: 230-234 [PMID: 16341568 DOI: 10.1007/s00464-005-0031-y]</w:t>
      </w:r>
    </w:p>
    <w:p w14:paraId="3E6B1D08"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49 </w:t>
      </w:r>
      <w:r w:rsidRPr="008C7518">
        <w:rPr>
          <w:rFonts w:ascii="Book Antiqua" w:eastAsia="SimSun" w:hAnsi="Book Antiqua" w:cs="SimSun"/>
          <w:b/>
          <w:bCs/>
          <w:sz w:val="24"/>
          <w:szCs w:val="24"/>
          <w:lang w:eastAsia="zh-CN"/>
        </w:rPr>
        <w:t>Morgenthal CB</w:t>
      </w:r>
      <w:r w:rsidRPr="008C7518">
        <w:rPr>
          <w:rFonts w:ascii="Book Antiqua" w:eastAsia="SimSun" w:hAnsi="Book Antiqua" w:cs="SimSun"/>
          <w:sz w:val="24"/>
          <w:szCs w:val="24"/>
          <w:lang w:eastAsia="zh-CN"/>
        </w:rPr>
        <w:t>, Lin E, Shane MD, Hunter JG, Smith CD. Who will fail laparoscopic Nissen fundoplication? Preoperative prediction of long-term outcomes.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07; </w:t>
      </w:r>
      <w:r w:rsidRPr="008C7518">
        <w:rPr>
          <w:rFonts w:ascii="Book Antiqua" w:eastAsia="SimSun" w:hAnsi="Book Antiqua" w:cs="SimSun"/>
          <w:b/>
          <w:bCs/>
          <w:sz w:val="24"/>
          <w:szCs w:val="24"/>
          <w:lang w:eastAsia="zh-CN"/>
        </w:rPr>
        <w:t>21</w:t>
      </w:r>
      <w:r w:rsidRPr="008C7518">
        <w:rPr>
          <w:rFonts w:ascii="Book Antiqua" w:eastAsia="SimSun" w:hAnsi="Book Antiqua" w:cs="SimSun"/>
          <w:sz w:val="24"/>
          <w:szCs w:val="24"/>
          <w:lang w:eastAsia="zh-CN"/>
        </w:rPr>
        <w:t>: 1978-1984 [PMID: 17623236 DOI: 10.1007/s00464-007-9490-7]</w:t>
      </w:r>
    </w:p>
    <w:p w14:paraId="2E458650"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50 </w:t>
      </w:r>
      <w:r w:rsidRPr="008C7518">
        <w:rPr>
          <w:rFonts w:ascii="Book Antiqua" w:eastAsia="SimSun" w:hAnsi="Book Antiqua" w:cs="SimSun"/>
          <w:b/>
          <w:bCs/>
          <w:sz w:val="24"/>
          <w:szCs w:val="24"/>
          <w:lang w:eastAsia="zh-CN"/>
        </w:rPr>
        <w:t>Soper NJ</w:t>
      </w:r>
      <w:r w:rsidRPr="008C7518">
        <w:rPr>
          <w:rFonts w:ascii="Book Antiqua" w:eastAsia="SimSun" w:hAnsi="Book Antiqua" w:cs="SimSun"/>
          <w:sz w:val="24"/>
          <w:szCs w:val="24"/>
          <w:lang w:eastAsia="zh-CN"/>
        </w:rPr>
        <w:t>, Dunnegan D. Anatomic fundoplication failure after laparoscopic antireflux surgery. </w:t>
      </w:r>
      <w:r w:rsidRPr="008C7518">
        <w:rPr>
          <w:rFonts w:ascii="Book Antiqua" w:eastAsia="SimSun" w:hAnsi="Book Antiqua" w:cs="SimSun"/>
          <w:i/>
          <w:iCs/>
          <w:sz w:val="24"/>
          <w:szCs w:val="24"/>
          <w:lang w:eastAsia="zh-CN"/>
        </w:rPr>
        <w:t>Ann Surg</w:t>
      </w:r>
      <w:r w:rsidRPr="008C7518">
        <w:rPr>
          <w:rFonts w:ascii="Book Antiqua" w:eastAsia="SimSun" w:hAnsi="Book Antiqua" w:cs="SimSun"/>
          <w:sz w:val="24"/>
          <w:szCs w:val="24"/>
          <w:lang w:eastAsia="zh-CN"/>
        </w:rPr>
        <w:t> 1999; </w:t>
      </w:r>
      <w:r w:rsidRPr="008C7518">
        <w:rPr>
          <w:rFonts w:ascii="Book Antiqua" w:eastAsia="SimSun" w:hAnsi="Book Antiqua" w:cs="SimSun"/>
          <w:b/>
          <w:bCs/>
          <w:sz w:val="24"/>
          <w:szCs w:val="24"/>
          <w:lang w:eastAsia="zh-CN"/>
        </w:rPr>
        <w:t>229</w:t>
      </w:r>
      <w:r w:rsidRPr="008C7518">
        <w:rPr>
          <w:rFonts w:ascii="Book Antiqua" w:eastAsia="SimSun" w:hAnsi="Book Antiqua" w:cs="SimSun"/>
          <w:sz w:val="24"/>
          <w:szCs w:val="24"/>
          <w:lang w:eastAsia="zh-CN"/>
        </w:rPr>
        <w:t>: 669-</w:t>
      </w:r>
      <w:r w:rsidRPr="008C7518">
        <w:rPr>
          <w:rFonts w:ascii="Book Antiqua" w:eastAsia="SimSun" w:hAnsi="Book Antiqua" w:cs="SimSun" w:hint="eastAsia"/>
          <w:sz w:val="24"/>
          <w:szCs w:val="24"/>
          <w:lang w:eastAsia="zh-CN"/>
        </w:rPr>
        <w:t>6</w:t>
      </w:r>
      <w:r w:rsidRPr="008C7518">
        <w:rPr>
          <w:rFonts w:ascii="Book Antiqua" w:eastAsia="SimSun" w:hAnsi="Book Antiqua" w:cs="SimSun"/>
          <w:sz w:val="24"/>
          <w:szCs w:val="24"/>
          <w:lang w:eastAsia="zh-CN"/>
        </w:rPr>
        <w:t>76; discussion 676-</w:t>
      </w:r>
      <w:r w:rsidRPr="008C7518">
        <w:rPr>
          <w:rFonts w:ascii="Book Antiqua" w:eastAsia="SimSun" w:hAnsi="Book Antiqua" w:cs="SimSun" w:hint="eastAsia"/>
          <w:sz w:val="24"/>
          <w:szCs w:val="24"/>
          <w:lang w:eastAsia="zh-CN"/>
        </w:rPr>
        <w:t>67</w:t>
      </w:r>
      <w:r w:rsidRPr="008C7518">
        <w:rPr>
          <w:rFonts w:ascii="Book Antiqua" w:eastAsia="SimSun" w:hAnsi="Book Antiqua" w:cs="SimSun"/>
          <w:sz w:val="24"/>
          <w:szCs w:val="24"/>
          <w:lang w:eastAsia="zh-CN"/>
        </w:rPr>
        <w:t>7 [PMID: 10235525 DOI: 10.1097/00000658-199905000-00009]</w:t>
      </w:r>
    </w:p>
    <w:p w14:paraId="3C3E6CB3"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51 </w:t>
      </w:r>
      <w:r w:rsidRPr="008C7518">
        <w:rPr>
          <w:rFonts w:ascii="Book Antiqua" w:eastAsia="SimSun" w:hAnsi="Book Antiqua" w:cs="SimSun"/>
          <w:b/>
          <w:bCs/>
          <w:sz w:val="24"/>
          <w:szCs w:val="24"/>
          <w:lang w:eastAsia="zh-CN"/>
        </w:rPr>
        <w:t>Hahnloser D</w:t>
      </w:r>
      <w:r w:rsidRPr="008C7518">
        <w:rPr>
          <w:rFonts w:ascii="Book Antiqua" w:eastAsia="SimSun" w:hAnsi="Book Antiqua" w:cs="SimSun"/>
          <w:sz w:val="24"/>
          <w:szCs w:val="24"/>
          <w:lang w:eastAsia="zh-CN"/>
        </w:rPr>
        <w:t>, Schumacher M, Cavin R, Cosendey B, Petropoulos P. Risk factors for complications of laparoscopic Nissen fundoplication.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02; </w:t>
      </w:r>
      <w:r w:rsidRPr="008C7518">
        <w:rPr>
          <w:rFonts w:ascii="Book Antiqua" w:eastAsia="SimSun" w:hAnsi="Book Antiqua" w:cs="SimSun"/>
          <w:b/>
          <w:bCs/>
          <w:sz w:val="24"/>
          <w:szCs w:val="24"/>
          <w:lang w:eastAsia="zh-CN"/>
        </w:rPr>
        <w:t>16</w:t>
      </w:r>
      <w:r w:rsidRPr="008C7518">
        <w:rPr>
          <w:rFonts w:ascii="Book Antiqua" w:eastAsia="SimSun" w:hAnsi="Book Antiqua" w:cs="SimSun"/>
          <w:sz w:val="24"/>
          <w:szCs w:val="24"/>
          <w:lang w:eastAsia="zh-CN"/>
        </w:rPr>
        <w:t>: 43-47 [PMID: 11961603 DOI: 10.1007/s004640090119]</w:t>
      </w:r>
    </w:p>
    <w:p w14:paraId="41DCED5D"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52 </w:t>
      </w:r>
      <w:r w:rsidRPr="008C7518">
        <w:rPr>
          <w:rFonts w:ascii="Book Antiqua" w:eastAsia="SimSun" w:hAnsi="Book Antiqua" w:cs="SimSun"/>
          <w:b/>
          <w:bCs/>
          <w:sz w:val="24"/>
          <w:szCs w:val="24"/>
          <w:lang w:eastAsia="zh-CN"/>
        </w:rPr>
        <w:t>Witteman BP</w:t>
      </w:r>
      <w:r w:rsidRPr="008C7518">
        <w:rPr>
          <w:rFonts w:ascii="Book Antiqua" w:eastAsia="SimSun" w:hAnsi="Book Antiqua" w:cs="SimSun"/>
          <w:sz w:val="24"/>
          <w:szCs w:val="24"/>
          <w:lang w:eastAsia="zh-CN"/>
        </w:rPr>
        <w:t>, Conchillo JM, Rinsma NF, Betzel B, Peeters A, Koek GH, Stassen LP, Bouvy ND. Randomized controlled trial of transoral incisionless fundoplication vs. proton pump inhibitors for treatment of gastroesophageal reflux disease. </w:t>
      </w:r>
      <w:r w:rsidRPr="008C7518">
        <w:rPr>
          <w:rFonts w:ascii="Book Antiqua" w:eastAsia="SimSun" w:hAnsi="Book Antiqua" w:cs="SimSun"/>
          <w:i/>
          <w:iCs/>
          <w:sz w:val="24"/>
          <w:szCs w:val="24"/>
          <w:lang w:eastAsia="zh-CN"/>
        </w:rPr>
        <w:t>Am J Gastroenterol</w:t>
      </w:r>
      <w:r w:rsidRPr="008C7518">
        <w:rPr>
          <w:rFonts w:ascii="Book Antiqua" w:eastAsia="SimSun" w:hAnsi="Book Antiqua" w:cs="SimSun"/>
          <w:sz w:val="24"/>
          <w:szCs w:val="24"/>
          <w:lang w:eastAsia="zh-CN"/>
        </w:rPr>
        <w:t> 2015; </w:t>
      </w:r>
      <w:r w:rsidRPr="008C7518">
        <w:rPr>
          <w:rFonts w:ascii="Book Antiqua" w:eastAsia="SimSun" w:hAnsi="Book Antiqua" w:cs="SimSun"/>
          <w:b/>
          <w:bCs/>
          <w:sz w:val="24"/>
          <w:szCs w:val="24"/>
          <w:lang w:eastAsia="zh-CN"/>
        </w:rPr>
        <w:t>110</w:t>
      </w:r>
      <w:r w:rsidRPr="008C7518">
        <w:rPr>
          <w:rFonts w:ascii="Book Antiqua" w:eastAsia="SimSun" w:hAnsi="Book Antiqua" w:cs="SimSun"/>
          <w:sz w:val="24"/>
          <w:szCs w:val="24"/>
          <w:lang w:eastAsia="zh-CN"/>
        </w:rPr>
        <w:t>: 531-542 [PMID: 25823768 DOI: 10.1038/ajg.2015.28]</w:t>
      </w:r>
    </w:p>
    <w:p w14:paraId="538AD68F"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53 </w:t>
      </w:r>
      <w:r w:rsidRPr="008C7518">
        <w:rPr>
          <w:rFonts w:ascii="Book Antiqua" w:eastAsia="SimSun" w:hAnsi="Book Antiqua" w:cs="SimSun"/>
          <w:b/>
          <w:bCs/>
          <w:sz w:val="24"/>
          <w:szCs w:val="24"/>
          <w:lang w:eastAsia="zh-CN"/>
        </w:rPr>
        <w:t>Testoni PA</w:t>
      </w:r>
      <w:r w:rsidRPr="008C7518">
        <w:rPr>
          <w:rFonts w:ascii="Book Antiqua" w:eastAsia="SimSun" w:hAnsi="Book Antiqua" w:cs="SimSun"/>
          <w:sz w:val="24"/>
          <w:szCs w:val="24"/>
          <w:lang w:eastAsia="zh-CN"/>
        </w:rPr>
        <w:t>, Testoni S, Mazzoleni G, Vailati C, Passaretti S. Long-term efficacy of transoral incisionless fundoplication with Esophyx (Tif 2.0) and factors affecting outcomes in GERD patients followed for up to 6 years: a prospective single-center study.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15; </w:t>
      </w:r>
      <w:r w:rsidRPr="008C7518">
        <w:rPr>
          <w:rFonts w:ascii="Book Antiqua" w:eastAsia="SimSun" w:hAnsi="Book Antiqua" w:cs="SimSun"/>
          <w:b/>
          <w:bCs/>
          <w:sz w:val="24"/>
          <w:szCs w:val="24"/>
          <w:lang w:eastAsia="zh-CN"/>
        </w:rPr>
        <w:t>29</w:t>
      </w:r>
      <w:r w:rsidRPr="008C7518">
        <w:rPr>
          <w:rFonts w:ascii="Book Antiqua" w:eastAsia="SimSun" w:hAnsi="Book Antiqua" w:cs="SimSun"/>
          <w:sz w:val="24"/>
          <w:szCs w:val="24"/>
          <w:lang w:eastAsia="zh-CN"/>
        </w:rPr>
        <w:t>: 2770-2780 [PMID: 25480624 DOI: 10.1007/s00464-014-4008-6]</w:t>
      </w:r>
    </w:p>
    <w:p w14:paraId="10561A9F"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54 </w:t>
      </w:r>
      <w:r w:rsidRPr="008C7518">
        <w:rPr>
          <w:rFonts w:ascii="Book Antiqua" w:eastAsia="SimSun" w:hAnsi="Book Antiqua" w:cs="SimSun"/>
          <w:b/>
          <w:bCs/>
          <w:sz w:val="24"/>
          <w:szCs w:val="24"/>
          <w:lang w:eastAsia="zh-CN"/>
        </w:rPr>
        <w:t>Baltasar A</w:t>
      </w:r>
      <w:r w:rsidRPr="008C7518">
        <w:rPr>
          <w:rFonts w:ascii="Book Antiqua" w:eastAsia="SimSun" w:hAnsi="Book Antiqua" w:cs="SimSun"/>
          <w:sz w:val="24"/>
          <w:szCs w:val="24"/>
          <w:lang w:eastAsia="zh-CN"/>
        </w:rPr>
        <w:t>, Serra C, Pérez N, Bou R, Bengochea M, Ferri L. Laparoscopic sleeve gastrectomy: a multi-purpose bariatric operation.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05; </w:t>
      </w:r>
      <w:r w:rsidRPr="008C7518">
        <w:rPr>
          <w:rFonts w:ascii="Book Antiqua" w:eastAsia="SimSun" w:hAnsi="Book Antiqua" w:cs="SimSun"/>
          <w:b/>
          <w:bCs/>
          <w:sz w:val="24"/>
          <w:szCs w:val="24"/>
          <w:lang w:eastAsia="zh-CN"/>
        </w:rPr>
        <w:t>15</w:t>
      </w:r>
      <w:r w:rsidRPr="008C7518">
        <w:rPr>
          <w:rFonts w:ascii="Book Antiqua" w:eastAsia="SimSun" w:hAnsi="Book Antiqua" w:cs="SimSun"/>
          <w:sz w:val="24"/>
          <w:szCs w:val="24"/>
          <w:lang w:eastAsia="zh-CN"/>
        </w:rPr>
        <w:t>: 1124-1128 [PMID: 16197783 DOI: 10.1381/0960892055002248]</w:t>
      </w:r>
    </w:p>
    <w:p w14:paraId="5248041A"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lastRenderedPageBreak/>
        <w:t>55 </w:t>
      </w:r>
      <w:r w:rsidRPr="008C7518">
        <w:rPr>
          <w:rFonts w:ascii="Book Antiqua" w:eastAsia="SimSun" w:hAnsi="Book Antiqua" w:cs="SimSun"/>
          <w:b/>
          <w:bCs/>
          <w:sz w:val="24"/>
          <w:szCs w:val="24"/>
          <w:lang w:eastAsia="zh-CN"/>
        </w:rPr>
        <w:t>Brethauer SA</w:t>
      </w:r>
      <w:r w:rsidRPr="008C7518">
        <w:rPr>
          <w:rFonts w:ascii="Book Antiqua" w:eastAsia="SimSun" w:hAnsi="Book Antiqua" w:cs="SimSun"/>
          <w:sz w:val="24"/>
          <w:szCs w:val="24"/>
          <w:lang w:eastAsia="zh-CN"/>
        </w:rPr>
        <w:t>, Hammel JP, Schauer PR. Systematic review of sleeve gastrectomy as staging and primary bariatric procedure. </w:t>
      </w:r>
      <w:r w:rsidRPr="008C7518">
        <w:rPr>
          <w:rFonts w:ascii="Book Antiqua" w:eastAsia="SimSun" w:hAnsi="Book Antiqua" w:cs="SimSun"/>
          <w:i/>
          <w:iCs/>
          <w:sz w:val="24"/>
          <w:szCs w:val="24"/>
          <w:lang w:eastAsia="zh-CN"/>
        </w:rPr>
        <w:t>Surg Obes Relat Dis</w:t>
      </w:r>
      <w:r w:rsidRPr="008C7518">
        <w:rPr>
          <w:rFonts w:ascii="Book Antiqua" w:eastAsia="SimSun" w:hAnsi="Book Antiqua" w:cs="SimSun"/>
          <w:sz w:val="24"/>
          <w:szCs w:val="24"/>
          <w:lang w:eastAsia="zh-CN"/>
        </w:rPr>
        <w:t> </w:t>
      </w:r>
      <w:r w:rsidRPr="008C7518">
        <w:rPr>
          <w:rFonts w:ascii="Book Antiqua" w:eastAsia="SimSun" w:hAnsi="Book Antiqua" w:cs="SimSun" w:hint="eastAsia"/>
          <w:sz w:val="24"/>
          <w:szCs w:val="24"/>
          <w:lang w:eastAsia="zh-CN"/>
        </w:rPr>
        <w:t>2009</w:t>
      </w:r>
      <w:r w:rsidRPr="008C7518">
        <w:rPr>
          <w:rFonts w:ascii="Book Antiqua" w:eastAsia="SimSun" w:hAnsi="Book Antiqua" w:cs="SimSun"/>
          <w:sz w:val="24"/>
          <w:szCs w:val="24"/>
          <w:lang w:eastAsia="zh-CN"/>
        </w:rPr>
        <w:t>; </w:t>
      </w:r>
      <w:r w:rsidRPr="008C7518">
        <w:rPr>
          <w:rFonts w:ascii="Book Antiqua" w:eastAsia="SimSun" w:hAnsi="Book Antiqua" w:cs="SimSun"/>
          <w:b/>
          <w:bCs/>
          <w:sz w:val="24"/>
          <w:szCs w:val="24"/>
          <w:lang w:eastAsia="zh-CN"/>
        </w:rPr>
        <w:t>5</w:t>
      </w:r>
      <w:r w:rsidRPr="008C7518">
        <w:rPr>
          <w:rFonts w:ascii="Book Antiqua" w:eastAsia="SimSun" w:hAnsi="Book Antiqua" w:cs="SimSun"/>
          <w:sz w:val="24"/>
          <w:szCs w:val="24"/>
          <w:lang w:eastAsia="zh-CN"/>
        </w:rPr>
        <w:t>: 469-475 [PMID: 19632646 DOI: 10.1016/j.soard.2009.05.011]</w:t>
      </w:r>
    </w:p>
    <w:p w14:paraId="2FD23815"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56 </w:t>
      </w:r>
      <w:r w:rsidRPr="008C7518">
        <w:rPr>
          <w:rFonts w:ascii="Book Antiqua" w:eastAsia="SimSun" w:hAnsi="Book Antiqua" w:cs="SimSun"/>
          <w:b/>
          <w:bCs/>
          <w:sz w:val="24"/>
          <w:szCs w:val="24"/>
          <w:lang w:eastAsia="zh-CN"/>
        </w:rPr>
        <w:t>DuPree CE</w:t>
      </w:r>
      <w:r w:rsidRPr="008C7518">
        <w:rPr>
          <w:rFonts w:ascii="Book Antiqua" w:eastAsia="SimSun" w:hAnsi="Book Antiqua" w:cs="SimSun"/>
          <w:sz w:val="24"/>
          <w:szCs w:val="24"/>
          <w:lang w:eastAsia="zh-CN"/>
        </w:rPr>
        <w:t>, Blair K, Steele SR, Martin MJ. Laparoscopic sleeve gastrectomy in patients with preexisting gastroesophageal reflux disease : a national analysis. </w:t>
      </w:r>
      <w:r w:rsidRPr="008C7518">
        <w:rPr>
          <w:rFonts w:ascii="Book Antiqua" w:eastAsia="SimSun" w:hAnsi="Book Antiqua" w:cs="SimSun"/>
          <w:i/>
          <w:iCs/>
          <w:sz w:val="24"/>
          <w:szCs w:val="24"/>
          <w:lang w:eastAsia="zh-CN"/>
        </w:rPr>
        <w:t>JAMA Surg</w:t>
      </w:r>
      <w:r w:rsidRPr="008C7518">
        <w:rPr>
          <w:rFonts w:ascii="Book Antiqua" w:eastAsia="SimSun" w:hAnsi="Book Antiqua" w:cs="SimSun"/>
          <w:sz w:val="24"/>
          <w:szCs w:val="24"/>
          <w:lang w:eastAsia="zh-CN"/>
        </w:rPr>
        <w:t> 2014; </w:t>
      </w:r>
      <w:r w:rsidRPr="008C7518">
        <w:rPr>
          <w:rFonts w:ascii="Book Antiqua" w:eastAsia="SimSun" w:hAnsi="Book Antiqua" w:cs="SimSun"/>
          <w:b/>
          <w:bCs/>
          <w:sz w:val="24"/>
          <w:szCs w:val="24"/>
          <w:lang w:eastAsia="zh-CN"/>
        </w:rPr>
        <w:t>149</w:t>
      </w:r>
      <w:r w:rsidRPr="008C7518">
        <w:rPr>
          <w:rFonts w:ascii="Book Antiqua" w:eastAsia="SimSun" w:hAnsi="Book Antiqua" w:cs="SimSun"/>
          <w:sz w:val="24"/>
          <w:szCs w:val="24"/>
          <w:lang w:eastAsia="zh-CN"/>
        </w:rPr>
        <w:t>: 328-334 [PMID: 24500799 DOI: 10.1001/jamasurg.2013.4323]</w:t>
      </w:r>
    </w:p>
    <w:p w14:paraId="2EBE40EA"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57 </w:t>
      </w:r>
      <w:r w:rsidRPr="008C7518">
        <w:rPr>
          <w:rFonts w:ascii="Book Antiqua" w:eastAsia="SimSun" w:hAnsi="Book Antiqua" w:cs="SimSun"/>
          <w:b/>
          <w:bCs/>
          <w:sz w:val="24"/>
          <w:szCs w:val="24"/>
          <w:lang w:eastAsia="zh-CN"/>
        </w:rPr>
        <w:t>Tai CM</w:t>
      </w:r>
      <w:r w:rsidRPr="008C7518">
        <w:rPr>
          <w:rFonts w:ascii="Book Antiqua" w:eastAsia="SimSun" w:hAnsi="Book Antiqua" w:cs="SimSun"/>
          <w:sz w:val="24"/>
          <w:szCs w:val="24"/>
          <w:lang w:eastAsia="zh-CN"/>
        </w:rPr>
        <w:t>, Huang CK, Lee YC, Chang CY, Lee CT, Lin JT. Increase in gastroesophageal reflux disease symptoms and erosive esophagitis 1 year after laparoscopic sleeve gastrectomy among obese adults.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27</w:t>
      </w:r>
      <w:r w:rsidRPr="008C7518">
        <w:rPr>
          <w:rFonts w:ascii="Book Antiqua" w:eastAsia="SimSun" w:hAnsi="Book Antiqua" w:cs="SimSun"/>
          <w:sz w:val="24"/>
          <w:szCs w:val="24"/>
          <w:lang w:eastAsia="zh-CN"/>
        </w:rPr>
        <w:t>: 1260-1266 [PMID: 23232995 DOI: 10.1007/s00464-012-2593-9]</w:t>
      </w:r>
    </w:p>
    <w:p w14:paraId="53CD2F31"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58 </w:t>
      </w:r>
      <w:r w:rsidRPr="008C7518">
        <w:rPr>
          <w:rFonts w:ascii="Book Antiqua" w:eastAsia="SimSun" w:hAnsi="Book Antiqua" w:cs="SimSun"/>
          <w:b/>
          <w:bCs/>
          <w:sz w:val="24"/>
          <w:szCs w:val="24"/>
          <w:lang w:eastAsia="zh-CN"/>
        </w:rPr>
        <w:t>Howard DD</w:t>
      </w:r>
      <w:r w:rsidRPr="008C7518">
        <w:rPr>
          <w:rFonts w:ascii="Book Antiqua" w:eastAsia="SimSun" w:hAnsi="Book Antiqua" w:cs="SimSun"/>
          <w:sz w:val="24"/>
          <w:szCs w:val="24"/>
          <w:lang w:eastAsia="zh-CN"/>
        </w:rPr>
        <w:t>, Caban AM, Cendan JC, Ben-David K. Gastroesophageal reflux after sleeve gastrectomy in morbidly obese patients. </w:t>
      </w:r>
      <w:r w:rsidRPr="008C7518">
        <w:rPr>
          <w:rFonts w:ascii="Book Antiqua" w:eastAsia="SimSun" w:hAnsi="Book Antiqua" w:cs="SimSun"/>
          <w:i/>
          <w:iCs/>
          <w:sz w:val="24"/>
          <w:szCs w:val="24"/>
          <w:lang w:eastAsia="zh-CN"/>
        </w:rPr>
        <w:t>Surg Obes Relat Dis</w:t>
      </w:r>
      <w:r w:rsidRPr="008C7518">
        <w:rPr>
          <w:rFonts w:ascii="Book Antiqua" w:eastAsia="SimSun" w:hAnsi="Book Antiqua" w:cs="SimSun"/>
          <w:sz w:val="24"/>
          <w:szCs w:val="24"/>
          <w:lang w:eastAsia="zh-CN"/>
        </w:rPr>
        <w:t> </w:t>
      </w:r>
      <w:r w:rsidRPr="008C7518">
        <w:rPr>
          <w:rFonts w:ascii="Book Antiqua" w:eastAsia="SimSun" w:hAnsi="Book Antiqua" w:cs="SimSun" w:hint="eastAsia"/>
          <w:sz w:val="24"/>
          <w:szCs w:val="24"/>
          <w:lang w:eastAsia="zh-CN"/>
        </w:rPr>
        <w:t>2011</w:t>
      </w:r>
      <w:r w:rsidRPr="008C7518">
        <w:rPr>
          <w:rFonts w:ascii="Book Antiqua" w:eastAsia="SimSun" w:hAnsi="Book Antiqua" w:cs="SimSun"/>
          <w:sz w:val="24"/>
          <w:szCs w:val="24"/>
          <w:lang w:eastAsia="zh-CN"/>
        </w:rPr>
        <w:t>; </w:t>
      </w:r>
      <w:r w:rsidRPr="008C7518">
        <w:rPr>
          <w:rFonts w:ascii="Book Antiqua" w:eastAsia="SimSun" w:hAnsi="Book Antiqua" w:cs="SimSun"/>
          <w:b/>
          <w:bCs/>
          <w:sz w:val="24"/>
          <w:szCs w:val="24"/>
          <w:lang w:eastAsia="zh-CN"/>
        </w:rPr>
        <w:t>7</w:t>
      </w:r>
      <w:r w:rsidRPr="008C7518">
        <w:rPr>
          <w:rFonts w:ascii="Book Antiqua" w:eastAsia="SimSun" w:hAnsi="Book Antiqua" w:cs="SimSun"/>
          <w:sz w:val="24"/>
          <w:szCs w:val="24"/>
          <w:lang w:eastAsia="zh-CN"/>
        </w:rPr>
        <w:t>: 709-713 [PMID: 21955743 DOI: : 10.1016/j.soard.2011.08.003]</w:t>
      </w:r>
    </w:p>
    <w:p w14:paraId="01985102"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59 </w:t>
      </w:r>
      <w:r w:rsidRPr="008C7518">
        <w:rPr>
          <w:rFonts w:ascii="Book Antiqua" w:eastAsia="SimSun" w:hAnsi="Book Antiqua" w:cs="SimSun"/>
          <w:b/>
          <w:bCs/>
          <w:sz w:val="24"/>
          <w:szCs w:val="24"/>
          <w:lang w:eastAsia="zh-CN"/>
        </w:rPr>
        <w:t>Burgerhart JS</w:t>
      </w:r>
      <w:r w:rsidRPr="008C7518">
        <w:rPr>
          <w:rFonts w:ascii="Book Antiqua" w:eastAsia="SimSun" w:hAnsi="Book Antiqua" w:cs="SimSun"/>
          <w:sz w:val="24"/>
          <w:szCs w:val="24"/>
          <w:lang w:eastAsia="zh-CN"/>
        </w:rPr>
        <w:t>, Schotborgh CA, Schoon EJ, Smulders JF, van de Meeberg PC, Siersema PD, Smout AJ. Effect of sleeve gastrectomy on gastroesophageal reflux.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14; </w:t>
      </w:r>
      <w:r w:rsidRPr="008C7518">
        <w:rPr>
          <w:rFonts w:ascii="Book Antiqua" w:eastAsia="SimSun" w:hAnsi="Book Antiqua" w:cs="SimSun"/>
          <w:b/>
          <w:bCs/>
          <w:sz w:val="24"/>
          <w:szCs w:val="24"/>
          <w:lang w:eastAsia="zh-CN"/>
        </w:rPr>
        <w:t>24</w:t>
      </w:r>
      <w:r w:rsidRPr="008C7518">
        <w:rPr>
          <w:rFonts w:ascii="Book Antiqua" w:eastAsia="SimSun" w:hAnsi="Book Antiqua" w:cs="SimSun"/>
          <w:sz w:val="24"/>
          <w:szCs w:val="24"/>
          <w:lang w:eastAsia="zh-CN"/>
        </w:rPr>
        <w:t>: 1436-1441 [PMID: 24619293 DOI: 10.1007/s11695-014-1222-1]</w:t>
      </w:r>
    </w:p>
    <w:p w14:paraId="4B6863E9"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60 </w:t>
      </w:r>
      <w:r w:rsidRPr="008C7518">
        <w:rPr>
          <w:rFonts w:ascii="Book Antiqua" w:eastAsia="SimSun" w:hAnsi="Book Antiqua" w:cs="SimSun"/>
          <w:b/>
          <w:bCs/>
          <w:sz w:val="24"/>
          <w:szCs w:val="24"/>
          <w:lang w:eastAsia="zh-CN"/>
        </w:rPr>
        <w:t>Gorodner V</w:t>
      </w:r>
      <w:r w:rsidRPr="008C7518">
        <w:rPr>
          <w:rFonts w:ascii="Book Antiqua" w:eastAsia="SimSun" w:hAnsi="Book Antiqua" w:cs="SimSun"/>
          <w:sz w:val="24"/>
          <w:szCs w:val="24"/>
          <w:lang w:eastAsia="zh-CN"/>
        </w:rPr>
        <w:t>, Buxhoeveden R, Clemente G, Solé L, Caro L, Grigaites A. Does laparoscopic sleeve gastrectomy have any influence on gastroesophageal reflux disease? Preliminary results.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15; </w:t>
      </w:r>
      <w:r w:rsidRPr="008C7518">
        <w:rPr>
          <w:rFonts w:ascii="Book Antiqua" w:eastAsia="SimSun" w:hAnsi="Book Antiqua" w:cs="SimSun"/>
          <w:b/>
          <w:bCs/>
          <w:sz w:val="24"/>
          <w:szCs w:val="24"/>
          <w:lang w:eastAsia="zh-CN"/>
        </w:rPr>
        <w:t>29</w:t>
      </w:r>
      <w:r w:rsidRPr="008C7518">
        <w:rPr>
          <w:rFonts w:ascii="Book Antiqua" w:eastAsia="SimSun" w:hAnsi="Book Antiqua" w:cs="SimSun"/>
          <w:sz w:val="24"/>
          <w:szCs w:val="24"/>
          <w:lang w:eastAsia="zh-CN"/>
        </w:rPr>
        <w:t>: 1760-1768 [PMID: 25303918 DOI: 10.1007/s00464-014-3902-2]</w:t>
      </w:r>
    </w:p>
    <w:p w14:paraId="7ECDC599"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61 </w:t>
      </w:r>
      <w:r w:rsidRPr="008C7518">
        <w:rPr>
          <w:rFonts w:ascii="Book Antiqua" w:eastAsia="SimSun" w:hAnsi="Book Antiqua" w:cs="SimSun"/>
          <w:b/>
          <w:bCs/>
          <w:sz w:val="24"/>
          <w:szCs w:val="24"/>
          <w:lang w:eastAsia="zh-CN"/>
        </w:rPr>
        <w:t>Melissas J</w:t>
      </w:r>
      <w:r w:rsidRPr="008C7518">
        <w:rPr>
          <w:rFonts w:ascii="Book Antiqua" w:eastAsia="SimSun" w:hAnsi="Book Antiqua" w:cs="SimSun"/>
          <w:sz w:val="24"/>
          <w:szCs w:val="24"/>
          <w:lang w:eastAsia="zh-CN"/>
        </w:rPr>
        <w:t>, Leventi A, Klinaki I, Perisinakis K, Koukouraki S, de Bree E, Karkavitsas N. Alterations of global gastrointestinal motility after sleeve gastrectomy: a prospective study. </w:t>
      </w:r>
      <w:r w:rsidRPr="008C7518">
        <w:rPr>
          <w:rFonts w:ascii="Book Antiqua" w:eastAsia="SimSun" w:hAnsi="Book Antiqua" w:cs="SimSun"/>
          <w:i/>
          <w:iCs/>
          <w:sz w:val="24"/>
          <w:szCs w:val="24"/>
          <w:lang w:eastAsia="zh-CN"/>
        </w:rPr>
        <w:t>Ann Surg</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13; </w:t>
      </w:r>
      <w:r w:rsidRPr="008C7518">
        <w:rPr>
          <w:rFonts w:ascii="Book Antiqua" w:eastAsia="SimSun" w:hAnsi="Book Antiqua" w:cs="SimSun"/>
          <w:b/>
          <w:bCs/>
          <w:sz w:val="24"/>
          <w:szCs w:val="24"/>
          <w:lang w:eastAsia="zh-CN"/>
        </w:rPr>
        <w:t>258</w:t>
      </w:r>
      <w:r w:rsidRPr="008C7518">
        <w:rPr>
          <w:rFonts w:ascii="Book Antiqua" w:eastAsia="SimSun" w:hAnsi="Book Antiqua" w:cs="SimSun"/>
          <w:sz w:val="24"/>
          <w:szCs w:val="24"/>
          <w:lang w:eastAsia="zh-CN"/>
        </w:rPr>
        <w:t>: 976-982 [PMID: 23160151 DOI: 10.1097/SLA.0b013e3182774522]</w:t>
      </w:r>
    </w:p>
    <w:p w14:paraId="37226FBA"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62 </w:t>
      </w:r>
      <w:r w:rsidRPr="008C7518">
        <w:rPr>
          <w:rFonts w:ascii="Book Antiqua" w:eastAsia="SimSun" w:hAnsi="Book Antiqua" w:cs="SimSun"/>
          <w:b/>
          <w:bCs/>
          <w:sz w:val="24"/>
          <w:szCs w:val="24"/>
          <w:lang w:eastAsia="zh-CN"/>
        </w:rPr>
        <w:t>Melissas J</w:t>
      </w:r>
      <w:r w:rsidRPr="008C7518">
        <w:rPr>
          <w:rFonts w:ascii="Book Antiqua" w:eastAsia="SimSun" w:hAnsi="Book Antiqua" w:cs="SimSun"/>
          <w:sz w:val="24"/>
          <w:szCs w:val="24"/>
          <w:lang w:eastAsia="zh-CN"/>
        </w:rPr>
        <w:t>, Daskalakis M, Koukouraki S, Askoxylakis I, Metaxari M, Dimitriadis E, Stathaki M, Papadakis JA. Sleeve gastrectomy-a "food limiting" operation.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08; </w:t>
      </w:r>
      <w:r w:rsidRPr="008C7518">
        <w:rPr>
          <w:rFonts w:ascii="Book Antiqua" w:eastAsia="SimSun" w:hAnsi="Book Antiqua" w:cs="SimSun"/>
          <w:b/>
          <w:bCs/>
          <w:sz w:val="24"/>
          <w:szCs w:val="24"/>
          <w:lang w:eastAsia="zh-CN"/>
        </w:rPr>
        <w:t>18</w:t>
      </w:r>
      <w:r w:rsidRPr="008C7518">
        <w:rPr>
          <w:rFonts w:ascii="Book Antiqua" w:eastAsia="SimSun" w:hAnsi="Book Antiqua" w:cs="SimSun"/>
          <w:sz w:val="24"/>
          <w:szCs w:val="24"/>
          <w:lang w:eastAsia="zh-CN"/>
        </w:rPr>
        <w:t>: 1251-1256 [PMID: 18663545 DOI: 10.1007/s11695-008-9634-4]</w:t>
      </w:r>
    </w:p>
    <w:p w14:paraId="3F24F0D6"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lastRenderedPageBreak/>
        <w:t>63 </w:t>
      </w:r>
      <w:r w:rsidRPr="008C7518">
        <w:rPr>
          <w:rFonts w:ascii="Book Antiqua" w:eastAsia="SimSun" w:hAnsi="Book Antiqua" w:cs="SimSun"/>
          <w:b/>
          <w:bCs/>
          <w:sz w:val="24"/>
          <w:szCs w:val="24"/>
          <w:lang w:eastAsia="zh-CN"/>
        </w:rPr>
        <w:t>Chopra A</w:t>
      </w:r>
      <w:r w:rsidRPr="008C7518">
        <w:rPr>
          <w:rFonts w:ascii="Book Antiqua" w:eastAsia="SimSun" w:hAnsi="Book Antiqua" w:cs="SimSun"/>
          <w:sz w:val="24"/>
          <w:szCs w:val="24"/>
          <w:lang w:eastAsia="zh-CN"/>
        </w:rPr>
        <w:t>, Chao E, Etkin Y, Merklinger L, Lieb J, Delany H. Laparoscopic sleeve gastrectomy for obesity: can it be considered a definitive procedure?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12; </w:t>
      </w:r>
      <w:r w:rsidRPr="008C7518">
        <w:rPr>
          <w:rFonts w:ascii="Book Antiqua" w:eastAsia="SimSun" w:hAnsi="Book Antiqua" w:cs="SimSun"/>
          <w:b/>
          <w:bCs/>
          <w:sz w:val="24"/>
          <w:szCs w:val="24"/>
          <w:lang w:eastAsia="zh-CN"/>
        </w:rPr>
        <w:t>26</w:t>
      </w:r>
      <w:r w:rsidRPr="008C7518">
        <w:rPr>
          <w:rFonts w:ascii="Book Antiqua" w:eastAsia="SimSun" w:hAnsi="Book Antiqua" w:cs="SimSun"/>
          <w:sz w:val="24"/>
          <w:szCs w:val="24"/>
          <w:lang w:eastAsia="zh-CN"/>
        </w:rPr>
        <w:t>: 831-837 [PMID: 22179438 DOI: 10.1007/s00464-011-1960-2]</w:t>
      </w:r>
    </w:p>
    <w:p w14:paraId="07381969"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64 </w:t>
      </w:r>
      <w:r w:rsidRPr="008C7518">
        <w:rPr>
          <w:rFonts w:ascii="Book Antiqua" w:eastAsia="SimSun" w:hAnsi="Book Antiqua" w:cs="SimSun"/>
          <w:b/>
          <w:bCs/>
          <w:sz w:val="24"/>
          <w:szCs w:val="24"/>
          <w:lang w:eastAsia="zh-CN"/>
        </w:rPr>
        <w:t>Rawlins L</w:t>
      </w:r>
      <w:r w:rsidRPr="008C7518">
        <w:rPr>
          <w:rFonts w:ascii="Book Antiqua" w:eastAsia="SimSun" w:hAnsi="Book Antiqua" w:cs="SimSun"/>
          <w:sz w:val="24"/>
          <w:szCs w:val="24"/>
          <w:lang w:eastAsia="zh-CN"/>
        </w:rPr>
        <w:t>, Rawlins MP, Brown CC, Schumacher DL. Sleeve gastrectomy: 5-year outcomes of a single institution. </w:t>
      </w:r>
      <w:r w:rsidRPr="008C7518">
        <w:rPr>
          <w:rFonts w:ascii="Book Antiqua" w:eastAsia="SimSun" w:hAnsi="Book Antiqua" w:cs="SimSun"/>
          <w:i/>
          <w:iCs/>
          <w:sz w:val="24"/>
          <w:szCs w:val="24"/>
          <w:lang w:eastAsia="zh-CN"/>
        </w:rPr>
        <w:t>Surg Obes Relat Dis</w:t>
      </w:r>
      <w:r w:rsidRPr="008C7518">
        <w:rPr>
          <w:rFonts w:ascii="Book Antiqua" w:eastAsia="SimSun" w:hAnsi="Book Antiqua" w:cs="SimSun"/>
          <w:sz w:val="24"/>
          <w:szCs w:val="24"/>
          <w:lang w:eastAsia="zh-CN"/>
        </w:rPr>
        <w:t> </w:t>
      </w:r>
      <w:r w:rsidRPr="008C7518">
        <w:rPr>
          <w:rFonts w:ascii="Book Antiqua" w:eastAsia="SimSun" w:hAnsi="Book Antiqua" w:cs="SimSun" w:hint="eastAsia"/>
          <w:sz w:val="24"/>
          <w:szCs w:val="24"/>
          <w:lang w:eastAsia="zh-CN"/>
        </w:rPr>
        <w:t>2013</w:t>
      </w:r>
      <w:r w:rsidRPr="008C7518">
        <w:rPr>
          <w:rFonts w:ascii="Book Antiqua" w:eastAsia="SimSun" w:hAnsi="Book Antiqua" w:cs="SimSun"/>
          <w:sz w:val="24"/>
          <w:szCs w:val="24"/>
          <w:lang w:eastAsia="zh-CN"/>
        </w:rPr>
        <w:t>; </w:t>
      </w:r>
      <w:r w:rsidRPr="008C7518">
        <w:rPr>
          <w:rFonts w:ascii="Book Antiqua" w:eastAsia="SimSun" w:hAnsi="Book Antiqua" w:cs="SimSun"/>
          <w:b/>
          <w:bCs/>
          <w:sz w:val="24"/>
          <w:szCs w:val="24"/>
          <w:lang w:eastAsia="zh-CN"/>
        </w:rPr>
        <w:t>9</w:t>
      </w:r>
      <w:r w:rsidRPr="008C7518">
        <w:rPr>
          <w:rFonts w:ascii="Book Antiqua" w:eastAsia="SimSun" w:hAnsi="Book Antiqua" w:cs="SimSun"/>
          <w:sz w:val="24"/>
          <w:szCs w:val="24"/>
          <w:lang w:eastAsia="zh-CN"/>
        </w:rPr>
        <w:t>: 21-25 [PMID: 23201209 DOI: 10.1016/j.soard.2012.08.014]</w:t>
      </w:r>
    </w:p>
    <w:p w14:paraId="0E33988E"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65 </w:t>
      </w:r>
      <w:r w:rsidRPr="008C7518">
        <w:rPr>
          <w:rFonts w:ascii="Book Antiqua" w:eastAsia="SimSun" w:hAnsi="Book Antiqua" w:cs="SimSun"/>
          <w:b/>
          <w:bCs/>
          <w:sz w:val="24"/>
          <w:szCs w:val="24"/>
          <w:lang w:eastAsia="zh-CN"/>
        </w:rPr>
        <w:t>Himpens J</w:t>
      </w:r>
      <w:r w:rsidRPr="008C7518">
        <w:rPr>
          <w:rFonts w:ascii="Book Antiqua" w:eastAsia="SimSun" w:hAnsi="Book Antiqua" w:cs="SimSun"/>
          <w:sz w:val="24"/>
          <w:szCs w:val="24"/>
          <w:lang w:eastAsia="zh-CN"/>
        </w:rPr>
        <w:t>, Dapri G, Cadière GB. A prospective randomized study between laparoscopic gastric banding and laparoscopic isolated sleeve gastrectomy: results after 1 and 3 years.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06; </w:t>
      </w:r>
      <w:r w:rsidRPr="008C7518">
        <w:rPr>
          <w:rFonts w:ascii="Book Antiqua" w:eastAsia="SimSun" w:hAnsi="Book Antiqua" w:cs="SimSun"/>
          <w:b/>
          <w:bCs/>
          <w:sz w:val="24"/>
          <w:szCs w:val="24"/>
          <w:lang w:eastAsia="zh-CN"/>
        </w:rPr>
        <w:t>16</w:t>
      </w:r>
      <w:r w:rsidRPr="008C7518">
        <w:rPr>
          <w:rFonts w:ascii="Book Antiqua" w:eastAsia="SimSun" w:hAnsi="Book Antiqua" w:cs="SimSun"/>
          <w:sz w:val="24"/>
          <w:szCs w:val="24"/>
          <w:lang w:eastAsia="zh-CN"/>
        </w:rPr>
        <w:t>: 1450-1456 [PMID: 17132410 DOI: 10.1381/096089206778869933]</w:t>
      </w:r>
    </w:p>
    <w:p w14:paraId="6C703708"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66 </w:t>
      </w:r>
      <w:r w:rsidRPr="008C7518">
        <w:rPr>
          <w:rFonts w:ascii="Book Antiqua" w:eastAsia="SimSun" w:hAnsi="Book Antiqua" w:cs="SimSun"/>
          <w:b/>
          <w:bCs/>
          <w:sz w:val="24"/>
          <w:szCs w:val="24"/>
          <w:lang w:eastAsia="zh-CN"/>
        </w:rPr>
        <w:t>Himpens J</w:t>
      </w:r>
      <w:r w:rsidRPr="008C7518">
        <w:rPr>
          <w:rFonts w:ascii="Book Antiqua" w:eastAsia="SimSun" w:hAnsi="Book Antiqua" w:cs="SimSun"/>
          <w:sz w:val="24"/>
          <w:szCs w:val="24"/>
          <w:lang w:eastAsia="zh-CN"/>
        </w:rPr>
        <w:t>, Dobbeleir J, Peeters G. Long-term results of laparoscopic sleeve gastrectomy for obesity. </w:t>
      </w:r>
      <w:r w:rsidRPr="008C7518">
        <w:rPr>
          <w:rFonts w:ascii="Book Antiqua" w:eastAsia="SimSun" w:hAnsi="Book Antiqua" w:cs="SimSun"/>
          <w:i/>
          <w:iCs/>
          <w:sz w:val="24"/>
          <w:szCs w:val="24"/>
          <w:lang w:eastAsia="zh-CN"/>
        </w:rPr>
        <w:t>Ann Surg</w:t>
      </w:r>
      <w:r w:rsidRPr="008C7518">
        <w:rPr>
          <w:rFonts w:ascii="Book Antiqua" w:eastAsia="SimSun" w:hAnsi="Book Antiqua" w:cs="SimSun"/>
          <w:sz w:val="24"/>
          <w:szCs w:val="24"/>
          <w:lang w:eastAsia="zh-CN"/>
        </w:rPr>
        <w:t> 2010; </w:t>
      </w:r>
      <w:r w:rsidRPr="008C7518">
        <w:rPr>
          <w:rFonts w:ascii="Book Antiqua" w:eastAsia="SimSun" w:hAnsi="Book Antiqua" w:cs="SimSun"/>
          <w:b/>
          <w:bCs/>
          <w:sz w:val="24"/>
          <w:szCs w:val="24"/>
          <w:lang w:eastAsia="zh-CN"/>
        </w:rPr>
        <w:t>252</w:t>
      </w:r>
      <w:r w:rsidRPr="008C7518">
        <w:rPr>
          <w:rFonts w:ascii="Book Antiqua" w:eastAsia="SimSun" w:hAnsi="Book Antiqua" w:cs="SimSun"/>
          <w:sz w:val="24"/>
          <w:szCs w:val="24"/>
          <w:lang w:eastAsia="zh-CN"/>
        </w:rPr>
        <w:t>: 319-324 [PMID: 20622654 DOI: 10.1097/SLA.0b013e3181e90b31]</w:t>
      </w:r>
    </w:p>
    <w:p w14:paraId="27FC17A2"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67 </w:t>
      </w:r>
      <w:r w:rsidRPr="008C7518">
        <w:rPr>
          <w:rFonts w:ascii="Book Antiqua" w:eastAsia="SimSun" w:hAnsi="Book Antiqua" w:cs="SimSun"/>
          <w:b/>
          <w:bCs/>
          <w:sz w:val="24"/>
          <w:szCs w:val="24"/>
          <w:lang w:eastAsia="zh-CN"/>
        </w:rPr>
        <w:t>Braghetto I</w:t>
      </w:r>
      <w:r w:rsidRPr="008C7518">
        <w:rPr>
          <w:rFonts w:ascii="Book Antiqua" w:eastAsia="SimSun" w:hAnsi="Book Antiqua" w:cs="SimSun"/>
          <w:sz w:val="24"/>
          <w:szCs w:val="24"/>
          <w:lang w:eastAsia="zh-CN"/>
        </w:rPr>
        <w:t>, Lanzarini E, Korn O, Valladares H, Molina JC, Henriquez A. Manometric changes of the lower esophageal sphincter after sleeve gastrectomy in obese patients.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10; </w:t>
      </w:r>
      <w:r w:rsidRPr="008C7518">
        <w:rPr>
          <w:rFonts w:ascii="Book Antiqua" w:eastAsia="SimSun" w:hAnsi="Book Antiqua" w:cs="SimSun"/>
          <w:b/>
          <w:bCs/>
          <w:sz w:val="24"/>
          <w:szCs w:val="24"/>
          <w:lang w:eastAsia="zh-CN"/>
        </w:rPr>
        <w:t>20</w:t>
      </w:r>
      <w:r w:rsidRPr="008C7518">
        <w:rPr>
          <w:rFonts w:ascii="Book Antiqua" w:eastAsia="SimSun" w:hAnsi="Book Antiqua" w:cs="SimSun"/>
          <w:sz w:val="24"/>
          <w:szCs w:val="24"/>
          <w:lang w:eastAsia="zh-CN"/>
        </w:rPr>
        <w:t>: 357-362 [PMID: 20013071 DOI: 10.1007/s11695-009-0040-3]</w:t>
      </w:r>
    </w:p>
    <w:p w14:paraId="0D2360B8"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68 </w:t>
      </w:r>
      <w:r w:rsidRPr="008C7518">
        <w:rPr>
          <w:rFonts w:ascii="Book Antiqua" w:eastAsia="SimSun" w:hAnsi="Book Antiqua" w:cs="SimSun"/>
          <w:b/>
          <w:bCs/>
          <w:sz w:val="24"/>
          <w:szCs w:val="24"/>
          <w:lang w:eastAsia="zh-CN"/>
        </w:rPr>
        <w:t>Hayat JO</w:t>
      </w:r>
      <w:r w:rsidRPr="008C7518">
        <w:rPr>
          <w:rFonts w:ascii="Book Antiqua" w:eastAsia="SimSun" w:hAnsi="Book Antiqua" w:cs="SimSun"/>
          <w:sz w:val="24"/>
          <w:szCs w:val="24"/>
          <w:lang w:eastAsia="zh-CN"/>
        </w:rPr>
        <w:t>, Wan A. The effects of sleeve gastectomy on gastro-esophageal reflux and gastro-esophageal motility. </w:t>
      </w:r>
      <w:r w:rsidRPr="008C7518">
        <w:rPr>
          <w:rFonts w:ascii="Book Antiqua" w:eastAsia="SimSun" w:hAnsi="Book Antiqua" w:cs="SimSun"/>
          <w:i/>
          <w:iCs/>
          <w:sz w:val="24"/>
          <w:szCs w:val="24"/>
          <w:lang w:eastAsia="zh-CN"/>
        </w:rPr>
        <w:t>Expert Rev Gastroenterol Hepatol</w:t>
      </w:r>
      <w:r w:rsidRPr="008C7518">
        <w:rPr>
          <w:rFonts w:ascii="Book Antiqua" w:eastAsia="SimSun" w:hAnsi="Book Antiqua" w:cs="SimSun"/>
          <w:sz w:val="24"/>
          <w:szCs w:val="24"/>
          <w:lang w:eastAsia="zh-CN"/>
        </w:rPr>
        <w:t> 2014; </w:t>
      </w:r>
      <w:r w:rsidRPr="008C7518">
        <w:rPr>
          <w:rFonts w:ascii="Book Antiqua" w:eastAsia="SimSun" w:hAnsi="Book Antiqua" w:cs="SimSun"/>
          <w:b/>
          <w:bCs/>
          <w:sz w:val="24"/>
          <w:szCs w:val="24"/>
          <w:lang w:eastAsia="zh-CN"/>
        </w:rPr>
        <w:t>8</w:t>
      </w:r>
      <w:r w:rsidRPr="008C7518">
        <w:rPr>
          <w:rFonts w:ascii="Book Antiqua" w:eastAsia="SimSun" w:hAnsi="Book Antiqua" w:cs="SimSun"/>
          <w:sz w:val="24"/>
          <w:szCs w:val="24"/>
          <w:lang w:eastAsia="zh-CN"/>
        </w:rPr>
        <w:t>: 445-452 [PMID: 24580041 DOI: 10.1586/17474124.2014.888951]</w:t>
      </w:r>
    </w:p>
    <w:p w14:paraId="21423588"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69 </w:t>
      </w:r>
      <w:r w:rsidRPr="008C7518">
        <w:rPr>
          <w:rFonts w:ascii="Book Antiqua" w:eastAsia="SimSun" w:hAnsi="Book Antiqua" w:cs="SimSun"/>
          <w:b/>
          <w:bCs/>
          <w:sz w:val="24"/>
          <w:szCs w:val="24"/>
          <w:lang w:eastAsia="zh-CN"/>
        </w:rPr>
        <w:t>Baumann T</w:t>
      </w:r>
      <w:r w:rsidRPr="008C7518">
        <w:rPr>
          <w:rFonts w:ascii="Book Antiqua" w:eastAsia="SimSun" w:hAnsi="Book Antiqua" w:cs="SimSun"/>
          <w:sz w:val="24"/>
          <w:szCs w:val="24"/>
          <w:lang w:eastAsia="zh-CN"/>
        </w:rPr>
        <w:t>, Grueneberger J, Pache G, Kuesters S, Marjanovic G, Kulemann B, Holzner P, Karcz-Socha I, Suesslin D, Hopt UT, Langer M, Karcz WK. Three-dimensional stomach analysis with computed tomography after laparoscopic sleeve gastrectomy: sleeve dilation and thoracic migration.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11; </w:t>
      </w:r>
      <w:r w:rsidRPr="008C7518">
        <w:rPr>
          <w:rFonts w:ascii="Book Antiqua" w:eastAsia="SimSun" w:hAnsi="Book Antiqua" w:cs="SimSun"/>
          <w:b/>
          <w:bCs/>
          <w:sz w:val="24"/>
          <w:szCs w:val="24"/>
          <w:lang w:eastAsia="zh-CN"/>
        </w:rPr>
        <w:t>25</w:t>
      </w:r>
      <w:r w:rsidRPr="008C7518">
        <w:rPr>
          <w:rFonts w:ascii="Book Antiqua" w:eastAsia="SimSun" w:hAnsi="Book Antiqua" w:cs="SimSun"/>
          <w:sz w:val="24"/>
          <w:szCs w:val="24"/>
          <w:lang w:eastAsia="zh-CN"/>
        </w:rPr>
        <w:t>: 2323-2329 [PMID: 21298527 DOI: 10.1007/s00464-010-1558-0]</w:t>
      </w:r>
    </w:p>
    <w:p w14:paraId="040C6F36"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70 </w:t>
      </w:r>
      <w:r w:rsidRPr="008C7518">
        <w:rPr>
          <w:rFonts w:ascii="Book Antiqua" w:eastAsia="SimSun" w:hAnsi="Book Antiqua" w:cs="SimSun"/>
          <w:b/>
          <w:bCs/>
          <w:sz w:val="24"/>
          <w:szCs w:val="24"/>
          <w:lang w:eastAsia="zh-CN"/>
        </w:rPr>
        <w:t>Laffin M</w:t>
      </w:r>
      <w:r w:rsidRPr="008C7518">
        <w:rPr>
          <w:rFonts w:ascii="Book Antiqua" w:eastAsia="SimSun" w:hAnsi="Book Antiqua" w:cs="SimSun"/>
          <w:sz w:val="24"/>
          <w:szCs w:val="24"/>
          <w:lang w:eastAsia="zh-CN"/>
        </w:rPr>
        <w:t>, Chau J, Gill RS, Birch DW, Karmali S. Sleeve gastrectomy and gastroesophageal reflux disease. </w:t>
      </w:r>
      <w:r w:rsidRPr="008C7518">
        <w:rPr>
          <w:rFonts w:ascii="Book Antiqua" w:eastAsia="SimSun" w:hAnsi="Book Antiqua" w:cs="SimSun"/>
          <w:i/>
          <w:iCs/>
          <w:sz w:val="24"/>
          <w:szCs w:val="24"/>
          <w:lang w:eastAsia="zh-CN"/>
        </w:rPr>
        <w:t>J Obes</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2013</w:t>
      </w:r>
      <w:r w:rsidRPr="008C7518">
        <w:rPr>
          <w:rFonts w:ascii="Book Antiqua" w:eastAsia="SimSun" w:hAnsi="Book Antiqua" w:cs="SimSun"/>
          <w:sz w:val="24"/>
          <w:szCs w:val="24"/>
          <w:lang w:eastAsia="zh-CN"/>
        </w:rPr>
        <w:t>: 741097 [PMID: 23956846 DOI: 10.1155/2013/741097]</w:t>
      </w:r>
    </w:p>
    <w:p w14:paraId="6C13250F" w14:textId="442BCED5"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lastRenderedPageBreak/>
        <w:t>71 </w:t>
      </w:r>
      <w:r w:rsidRPr="008C7518">
        <w:rPr>
          <w:rFonts w:ascii="Book Antiqua" w:eastAsia="SimSun" w:hAnsi="Book Antiqua" w:cs="SimSun"/>
          <w:b/>
          <w:bCs/>
          <w:sz w:val="24"/>
          <w:szCs w:val="24"/>
          <w:lang w:eastAsia="zh-CN"/>
        </w:rPr>
        <w:t>Keidar A</w:t>
      </w:r>
      <w:r w:rsidRPr="008C7518">
        <w:rPr>
          <w:rFonts w:ascii="Book Antiqua" w:eastAsia="SimSun" w:hAnsi="Book Antiqua" w:cs="SimSun"/>
          <w:sz w:val="24"/>
          <w:szCs w:val="24"/>
          <w:lang w:eastAsia="zh-CN"/>
        </w:rPr>
        <w:t>, Appelbaum L, Schweiger C, Elazary R, Baltasar A. Dilated upper sleeve can be associated with severe postoperative gastroesophageal dysmotility and reflux.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10; </w:t>
      </w:r>
      <w:r w:rsidRPr="008C7518">
        <w:rPr>
          <w:rFonts w:ascii="Book Antiqua" w:eastAsia="SimSun" w:hAnsi="Book Antiqua" w:cs="SimSun"/>
          <w:b/>
          <w:bCs/>
          <w:sz w:val="24"/>
          <w:szCs w:val="24"/>
          <w:lang w:eastAsia="zh-CN"/>
        </w:rPr>
        <w:t>20</w:t>
      </w:r>
      <w:r w:rsidRPr="008C7518">
        <w:rPr>
          <w:rFonts w:ascii="Book Antiqua" w:eastAsia="SimSun" w:hAnsi="Book Antiqua" w:cs="SimSun"/>
          <w:sz w:val="24"/>
          <w:szCs w:val="24"/>
          <w:lang w:eastAsia="zh-CN"/>
        </w:rPr>
        <w:t>: 140-147 [PMID: 19949885</w:t>
      </w:r>
      <w:r w:rsidR="00C75523">
        <w:rPr>
          <w:rFonts w:ascii="Book Antiqua" w:eastAsia="SimSun" w:hAnsi="Book Antiqua" w:cs="SimSun" w:hint="eastAsia"/>
          <w:sz w:val="24"/>
          <w:szCs w:val="24"/>
          <w:lang w:eastAsia="zh-CN"/>
        </w:rPr>
        <w:t xml:space="preserve"> </w:t>
      </w:r>
      <w:r w:rsidR="00C75523" w:rsidRPr="00C75523">
        <w:rPr>
          <w:rFonts w:ascii="Book Antiqua" w:eastAsia="SimSun" w:hAnsi="Book Antiqua" w:cs="SimSun"/>
          <w:sz w:val="24"/>
          <w:szCs w:val="24"/>
          <w:lang w:eastAsia="zh-CN"/>
        </w:rPr>
        <w:t>DOI: 10.1007/s11695-009-0032-3</w:t>
      </w:r>
      <w:r w:rsidRPr="008C7518">
        <w:rPr>
          <w:rFonts w:ascii="Book Antiqua" w:eastAsia="SimSun" w:hAnsi="Book Antiqua" w:cs="SimSun"/>
          <w:sz w:val="24"/>
          <w:szCs w:val="24"/>
          <w:lang w:eastAsia="zh-CN"/>
        </w:rPr>
        <w:t>]</w:t>
      </w:r>
    </w:p>
    <w:p w14:paraId="3581A45D"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72 </w:t>
      </w:r>
      <w:r w:rsidRPr="008C7518">
        <w:rPr>
          <w:rFonts w:ascii="Book Antiqua" w:eastAsia="SimSun" w:hAnsi="Book Antiqua" w:cs="SimSun"/>
          <w:b/>
          <w:bCs/>
          <w:sz w:val="24"/>
          <w:szCs w:val="24"/>
          <w:lang w:eastAsia="zh-CN"/>
        </w:rPr>
        <w:t>Chang SH</w:t>
      </w:r>
      <w:r w:rsidRPr="008C7518">
        <w:rPr>
          <w:rFonts w:ascii="Book Antiqua" w:eastAsia="SimSun" w:hAnsi="Book Antiqua" w:cs="SimSun"/>
          <w:sz w:val="24"/>
          <w:szCs w:val="24"/>
          <w:lang w:eastAsia="zh-CN"/>
        </w:rPr>
        <w:t>, Stoll CR, Song J, Varela JE, Eagon CJ, Colditz GA. The effectiveness and risks of bariatric surgery: an updated systematic review and meta-analysis, 2003-2012. </w:t>
      </w:r>
      <w:r w:rsidRPr="008C7518">
        <w:rPr>
          <w:rFonts w:ascii="Book Antiqua" w:eastAsia="SimSun" w:hAnsi="Book Antiqua" w:cs="SimSun"/>
          <w:i/>
          <w:iCs/>
          <w:sz w:val="24"/>
          <w:szCs w:val="24"/>
          <w:lang w:eastAsia="zh-CN"/>
        </w:rPr>
        <w:t>JAMA Surg</w:t>
      </w:r>
      <w:r w:rsidRPr="008C7518">
        <w:rPr>
          <w:rFonts w:ascii="Book Antiqua" w:eastAsia="SimSun" w:hAnsi="Book Antiqua" w:cs="SimSun"/>
          <w:sz w:val="24"/>
          <w:szCs w:val="24"/>
          <w:lang w:eastAsia="zh-CN"/>
        </w:rPr>
        <w:t> 2014; </w:t>
      </w:r>
      <w:r w:rsidRPr="008C7518">
        <w:rPr>
          <w:rFonts w:ascii="Book Antiqua" w:eastAsia="SimSun" w:hAnsi="Book Antiqua" w:cs="SimSun"/>
          <w:b/>
          <w:bCs/>
          <w:sz w:val="24"/>
          <w:szCs w:val="24"/>
          <w:lang w:eastAsia="zh-CN"/>
        </w:rPr>
        <w:t>149</w:t>
      </w:r>
      <w:r w:rsidRPr="008C7518">
        <w:rPr>
          <w:rFonts w:ascii="Book Antiqua" w:eastAsia="SimSun" w:hAnsi="Book Antiqua" w:cs="SimSun"/>
          <w:sz w:val="24"/>
          <w:szCs w:val="24"/>
          <w:lang w:eastAsia="zh-CN"/>
        </w:rPr>
        <w:t>: 275-287 [PMID: 24352617 DOI: 10.1001/jamasurg.2013.3654]</w:t>
      </w:r>
    </w:p>
    <w:p w14:paraId="498B5DA0"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73 </w:t>
      </w:r>
      <w:r w:rsidRPr="008C7518">
        <w:rPr>
          <w:rFonts w:ascii="Book Antiqua" w:eastAsia="SimSun" w:hAnsi="Book Antiqua" w:cs="SimSun"/>
          <w:b/>
          <w:bCs/>
          <w:sz w:val="24"/>
          <w:szCs w:val="24"/>
          <w:lang w:eastAsia="zh-CN"/>
        </w:rPr>
        <w:t>Carlin AM</w:t>
      </w:r>
      <w:r w:rsidRPr="008C7518">
        <w:rPr>
          <w:rFonts w:ascii="Book Antiqua" w:eastAsia="SimSun" w:hAnsi="Book Antiqua" w:cs="SimSun"/>
          <w:sz w:val="24"/>
          <w:szCs w:val="24"/>
          <w:lang w:eastAsia="zh-CN"/>
        </w:rPr>
        <w:t>, Zeni TM, English WJ, Hawasli AA, Genaw JA, Krause KR, Schram JL, Kole KL, Finks JF, Birkmeyer JD, Share D, Birkmeyer NJ. The comparative effectiveness of sleeve gastrectomy, gastric bypass, and adjustable gastric banding procedures for the treatment of morbid obesity. </w:t>
      </w:r>
      <w:r w:rsidRPr="008C7518">
        <w:rPr>
          <w:rFonts w:ascii="Book Antiqua" w:eastAsia="SimSun" w:hAnsi="Book Antiqua" w:cs="SimSun"/>
          <w:i/>
          <w:iCs/>
          <w:sz w:val="24"/>
          <w:szCs w:val="24"/>
          <w:lang w:eastAsia="zh-CN"/>
        </w:rPr>
        <w:t>Ann Surg</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257</w:t>
      </w:r>
      <w:r w:rsidRPr="008C7518">
        <w:rPr>
          <w:rFonts w:ascii="Book Antiqua" w:eastAsia="SimSun" w:hAnsi="Book Antiqua" w:cs="SimSun"/>
          <w:sz w:val="24"/>
          <w:szCs w:val="24"/>
          <w:lang w:eastAsia="zh-CN"/>
        </w:rPr>
        <w:t>: 791-797 [PMID: 23470577]</w:t>
      </w:r>
    </w:p>
    <w:p w14:paraId="029394CD"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74 </w:t>
      </w:r>
      <w:r w:rsidRPr="008C7518">
        <w:rPr>
          <w:rFonts w:ascii="Book Antiqua" w:eastAsia="SimSun" w:hAnsi="Book Antiqua" w:cs="SimSun"/>
          <w:b/>
          <w:bCs/>
          <w:sz w:val="24"/>
          <w:szCs w:val="24"/>
          <w:lang w:eastAsia="zh-CN"/>
        </w:rPr>
        <w:t>Rohof WO</w:t>
      </w:r>
      <w:r w:rsidRPr="008C7518">
        <w:rPr>
          <w:rFonts w:ascii="Book Antiqua" w:eastAsia="SimSun" w:hAnsi="Book Antiqua" w:cs="SimSun"/>
          <w:sz w:val="24"/>
          <w:szCs w:val="24"/>
          <w:lang w:eastAsia="zh-CN"/>
        </w:rPr>
        <w:t>, Bisschops R, Tack J, Boeckxstaens GE. Postoperative problems 2011: fundoplication and obesity surgery. </w:t>
      </w:r>
      <w:r w:rsidRPr="008C7518">
        <w:rPr>
          <w:rFonts w:ascii="Book Antiqua" w:eastAsia="SimSun" w:hAnsi="Book Antiqua" w:cs="SimSun"/>
          <w:i/>
          <w:iCs/>
          <w:sz w:val="24"/>
          <w:szCs w:val="24"/>
          <w:lang w:eastAsia="zh-CN"/>
        </w:rPr>
        <w:t>Gastroenterol Clin North Am</w:t>
      </w:r>
      <w:r w:rsidRPr="008C7518">
        <w:rPr>
          <w:rFonts w:ascii="Book Antiqua" w:eastAsia="SimSun" w:hAnsi="Book Antiqua" w:cs="SimSun"/>
          <w:sz w:val="24"/>
          <w:szCs w:val="24"/>
          <w:lang w:eastAsia="zh-CN"/>
        </w:rPr>
        <w:t> 2011; </w:t>
      </w:r>
      <w:r w:rsidRPr="008C7518">
        <w:rPr>
          <w:rFonts w:ascii="Book Antiqua" w:eastAsia="SimSun" w:hAnsi="Book Antiqua" w:cs="SimSun"/>
          <w:b/>
          <w:bCs/>
          <w:sz w:val="24"/>
          <w:szCs w:val="24"/>
          <w:lang w:eastAsia="zh-CN"/>
        </w:rPr>
        <w:t>40</w:t>
      </w:r>
      <w:r w:rsidRPr="008C7518">
        <w:rPr>
          <w:rFonts w:ascii="Book Antiqua" w:eastAsia="SimSun" w:hAnsi="Book Antiqua" w:cs="SimSun"/>
          <w:sz w:val="24"/>
          <w:szCs w:val="24"/>
          <w:lang w:eastAsia="zh-CN"/>
        </w:rPr>
        <w:t>: 809-821 [PMID: 22100119 DOI: 10.1016/j.gtc.2011.09.002]</w:t>
      </w:r>
    </w:p>
    <w:p w14:paraId="72C02F7F"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75 </w:t>
      </w:r>
      <w:r w:rsidRPr="008C7518">
        <w:rPr>
          <w:rFonts w:ascii="Book Antiqua" w:eastAsia="SimSun" w:hAnsi="Book Antiqua" w:cs="SimSun"/>
          <w:b/>
          <w:bCs/>
          <w:sz w:val="24"/>
          <w:szCs w:val="24"/>
          <w:lang w:eastAsia="zh-CN"/>
        </w:rPr>
        <w:t>Belachew M</w:t>
      </w:r>
      <w:r w:rsidRPr="008C7518">
        <w:rPr>
          <w:rFonts w:ascii="Book Antiqua" w:eastAsia="SimSun" w:hAnsi="Book Antiqua" w:cs="SimSun"/>
          <w:sz w:val="24"/>
          <w:szCs w:val="24"/>
          <w:lang w:eastAsia="zh-CN"/>
        </w:rPr>
        <w:t>, Legrand M, Vincenti V, Deffechereux T, Jourdan JL, Monami B, Jacquet N. Laparoscopic Placement of Adjustable Silicone Gastric Band in the Treatment of Morbid Obesity: How to Do It.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1995; </w:t>
      </w:r>
      <w:r w:rsidRPr="008C7518">
        <w:rPr>
          <w:rFonts w:ascii="Book Antiqua" w:eastAsia="SimSun" w:hAnsi="Book Antiqua" w:cs="SimSun"/>
          <w:b/>
          <w:bCs/>
          <w:sz w:val="24"/>
          <w:szCs w:val="24"/>
          <w:lang w:eastAsia="zh-CN"/>
        </w:rPr>
        <w:t>5</w:t>
      </w:r>
      <w:r w:rsidRPr="008C7518">
        <w:rPr>
          <w:rFonts w:ascii="Book Antiqua" w:eastAsia="SimSun" w:hAnsi="Book Antiqua" w:cs="SimSun"/>
          <w:sz w:val="24"/>
          <w:szCs w:val="24"/>
          <w:lang w:eastAsia="zh-CN"/>
        </w:rPr>
        <w:t>: 66-70 [PMID: 10733796 DOI: 10.1381/096089295765558196]</w:t>
      </w:r>
    </w:p>
    <w:p w14:paraId="51EB0FBA"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76 </w:t>
      </w:r>
      <w:r w:rsidRPr="008C7518">
        <w:rPr>
          <w:rFonts w:ascii="Book Antiqua" w:eastAsia="SimSun" w:hAnsi="Book Antiqua" w:cs="SimSun"/>
          <w:b/>
          <w:bCs/>
          <w:sz w:val="24"/>
          <w:szCs w:val="24"/>
          <w:lang w:eastAsia="zh-CN"/>
        </w:rPr>
        <w:t>Woodman G</w:t>
      </w:r>
      <w:r w:rsidRPr="008C7518">
        <w:rPr>
          <w:rFonts w:ascii="Book Antiqua" w:eastAsia="SimSun" w:hAnsi="Book Antiqua" w:cs="SimSun"/>
          <w:sz w:val="24"/>
          <w:szCs w:val="24"/>
          <w:lang w:eastAsia="zh-CN"/>
        </w:rPr>
        <w:t>, Cywes R, Billy H, Montgomery K, Cornell C, Okerson T. Effect of adjustable gastric banding on changes in gastroesophageal reflux disease (GERD) and quality of life. </w:t>
      </w:r>
      <w:r w:rsidRPr="008C7518">
        <w:rPr>
          <w:rFonts w:ascii="Book Antiqua" w:eastAsia="SimSun" w:hAnsi="Book Antiqua" w:cs="SimSun"/>
          <w:i/>
          <w:iCs/>
          <w:sz w:val="24"/>
          <w:szCs w:val="24"/>
          <w:lang w:eastAsia="zh-CN"/>
        </w:rPr>
        <w:t>Curr Med Res Opin</w:t>
      </w:r>
      <w:r w:rsidRPr="008C7518">
        <w:rPr>
          <w:rFonts w:ascii="Book Antiqua" w:eastAsia="SimSun" w:hAnsi="Book Antiqua" w:cs="SimSun"/>
          <w:sz w:val="24"/>
          <w:szCs w:val="24"/>
          <w:lang w:eastAsia="zh-CN"/>
        </w:rPr>
        <w:t> 2012; </w:t>
      </w:r>
      <w:r w:rsidRPr="008C7518">
        <w:rPr>
          <w:rFonts w:ascii="Book Antiqua" w:eastAsia="SimSun" w:hAnsi="Book Antiqua" w:cs="SimSun"/>
          <w:b/>
          <w:bCs/>
          <w:sz w:val="24"/>
          <w:szCs w:val="24"/>
          <w:lang w:eastAsia="zh-CN"/>
        </w:rPr>
        <w:t>28</w:t>
      </w:r>
      <w:r w:rsidRPr="008C7518">
        <w:rPr>
          <w:rFonts w:ascii="Book Antiqua" w:eastAsia="SimSun" w:hAnsi="Book Antiqua" w:cs="SimSun"/>
          <w:sz w:val="24"/>
          <w:szCs w:val="24"/>
          <w:lang w:eastAsia="zh-CN"/>
        </w:rPr>
        <w:t>: 581-589 [PMID: 22356120 DOI: 10.1185/03007995.2012.666962]</w:t>
      </w:r>
    </w:p>
    <w:p w14:paraId="41C73567"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77 </w:t>
      </w:r>
      <w:r w:rsidRPr="008C7518">
        <w:rPr>
          <w:rFonts w:ascii="Book Antiqua" w:eastAsia="SimSun" w:hAnsi="Book Antiqua" w:cs="SimSun"/>
          <w:b/>
          <w:bCs/>
          <w:sz w:val="24"/>
          <w:szCs w:val="24"/>
          <w:lang w:eastAsia="zh-CN"/>
        </w:rPr>
        <w:t>Dixon JB</w:t>
      </w:r>
      <w:r w:rsidRPr="008C7518">
        <w:rPr>
          <w:rFonts w:ascii="Book Antiqua" w:eastAsia="SimSun" w:hAnsi="Book Antiqua" w:cs="SimSun"/>
          <w:sz w:val="24"/>
          <w:szCs w:val="24"/>
          <w:lang w:eastAsia="zh-CN"/>
        </w:rPr>
        <w:t>, O'Brien PE. Gastroesophageal reflux in obesity: the effect of lap-band placement.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1999; </w:t>
      </w:r>
      <w:r w:rsidRPr="008C7518">
        <w:rPr>
          <w:rFonts w:ascii="Book Antiqua" w:eastAsia="SimSun" w:hAnsi="Book Antiqua" w:cs="SimSun"/>
          <w:b/>
          <w:bCs/>
          <w:sz w:val="24"/>
          <w:szCs w:val="24"/>
          <w:lang w:eastAsia="zh-CN"/>
        </w:rPr>
        <w:t>9</w:t>
      </w:r>
      <w:r w:rsidRPr="008C7518">
        <w:rPr>
          <w:rFonts w:ascii="Book Antiqua" w:eastAsia="SimSun" w:hAnsi="Book Antiqua" w:cs="SimSun"/>
          <w:sz w:val="24"/>
          <w:szCs w:val="24"/>
          <w:lang w:eastAsia="zh-CN"/>
        </w:rPr>
        <w:t>: 527-531 [PMID: 10638476 DOI: 10.1381/096089299765552602]</w:t>
      </w:r>
    </w:p>
    <w:p w14:paraId="12587A4D"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78 </w:t>
      </w:r>
      <w:r w:rsidRPr="008C7518">
        <w:rPr>
          <w:rFonts w:ascii="Book Antiqua" w:eastAsia="SimSun" w:hAnsi="Book Antiqua" w:cs="SimSun"/>
          <w:b/>
          <w:bCs/>
          <w:sz w:val="24"/>
          <w:szCs w:val="24"/>
          <w:lang w:eastAsia="zh-CN"/>
        </w:rPr>
        <w:t>Pilone V</w:t>
      </w:r>
      <w:r w:rsidRPr="008C7518">
        <w:rPr>
          <w:rFonts w:ascii="Book Antiqua" w:eastAsia="SimSun" w:hAnsi="Book Antiqua" w:cs="SimSun"/>
          <w:sz w:val="24"/>
          <w:szCs w:val="24"/>
          <w:lang w:eastAsia="zh-CN"/>
        </w:rPr>
        <w:t>, Vitiello A, Hasani A, Di Micco R, Monda A, Izzo G, Forestieri P. Laparoscopic adjustable gastric banding outcomes in patients with gastroesophageal reflux disease or hiatal hernia.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15; </w:t>
      </w:r>
      <w:r w:rsidRPr="008C7518">
        <w:rPr>
          <w:rFonts w:ascii="Book Antiqua" w:eastAsia="SimSun" w:hAnsi="Book Antiqua" w:cs="SimSun"/>
          <w:b/>
          <w:bCs/>
          <w:sz w:val="24"/>
          <w:szCs w:val="24"/>
          <w:lang w:eastAsia="zh-CN"/>
        </w:rPr>
        <w:t>25</w:t>
      </w:r>
      <w:r w:rsidRPr="008C7518">
        <w:rPr>
          <w:rFonts w:ascii="Book Antiqua" w:eastAsia="SimSun" w:hAnsi="Book Antiqua" w:cs="SimSun"/>
          <w:sz w:val="24"/>
          <w:szCs w:val="24"/>
          <w:lang w:eastAsia="zh-CN"/>
        </w:rPr>
        <w:t>: 290-294 [PMID: 25030091 DOI: 10.1007/s11695-014-1366-z]</w:t>
      </w:r>
    </w:p>
    <w:p w14:paraId="67589331"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lastRenderedPageBreak/>
        <w:t>79 </w:t>
      </w:r>
      <w:r w:rsidRPr="008C7518">
        <w:rPr>
          <w:rFonts w:ascii="Book Antiqua" w:eastAsia="SimSun" w:hAnsi="Book Antiqua" w:cs="SimSun"/>
          <w:b/>
          <w:bCs/>
          <w:sz w:val="24"/>
          <w:szCs w:val="24"/>
          <w:lang w:eastAsia="zh-CN"/>
        </w:rPr>
        <w:t>Tolonen P</w:t>
      </w:r>
      <w:r w:rsidRPr="008C7518">
        <w:rPr>
          <w:rFonts w:ascii="Book Antiqua" w:eastAsia="SimSun" w:hAnsi="Book Antiqua" w:cs="SimSun"/>
          <w:sz w:val="24"/>
          <w:szCs w:val="24"/>
          <w:lang w:eastAsia="zh-CN"/>
        </w:rPr>
        <w:t>, Victorzon M, Niemi R, Mäkelä J. Does gastric banding for morbid obesity reduce or increase gastroesophageal reflux?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06; </w:t>
      </w:r>
      <w:r w:rsidRPr="008C7518">
        <w:rPr>
          <w:rFonts w:ascii="Book Antiqua" w:eastAsia="SimSun" w:hAnsi="Book Antiqua" w:cs="SimSun"/>
          <w:b/>
          <w:bCs/>
          <w:sz w:val="24"/>
          <w:szCs w:val="24"/>
          <w:lang w:eastAsia="zh-CN"/>
        </w:rPr>
        <w:t>16</w:t>
      </w:r>
      <w:r w:rsidRPr="008C7518">
        <w:rPr>
          <w:rFonts w:ascii="Book Antiqua" w:eastAsia="SimSun" w:hAnsi="Book Antiqua" w:cs="SimSun"/>
          <w:sz w:val="24"/>
          <w:szCs w:val="24"/>
          <w:lang w:eastAsia="zh-CN"/>
        </w:rPr>
        <w:t>: 1469-1474 [PMID: 17132413 DOI: 10.1381/096089206778870120]</w:t>
      </w:r>
    </w:p>
    <w:p w14:paraId="4C13B9F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0 </w:t>
      </w:r>
      <w:r w:rsidRPr="008C7518">
        <w:rPr>
          <w:rFonts w:ascii="Book Antiqua" w:eastAsia="SimSun" w:hAnsi="Book Antiqua" w:cs="SimSun"/>
          <w:b/>
          <w:bCs/>
          <w:sz w:val="24"/>
          <w:szCs w:val="24"/>
          <w:lang w:eastAsia="zh-CN"/>
        </w:rPr>
        <w:t>de Jong JR</w:t>
      </w:r>
      <w:r w:rsidRPr="008C7518">
        <w:rPr>
          <w:rFonts w:ascii="Book Antiqua" w:eastAsia="SimSun" w:hAnsi="Book Antiqua" w:cs="SimSun"/>
          <w:sz w:val="24"/>
          <w:szCs w:val="24"/>
          <w:lang w:eastAsia="zh-CN"/>
        </w:rPr>
        <w:t>, van Ramshorst B, Timmer R, Gooszen HG, Smout AJ. The influence of laparoscopic adjustable gastric banding on gastroesophageal reflux.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04; </w:t>
      </w:r>
      <w:r w:rsidRPr="008C7518">
        <w:rPr>
          <w:rFonts w:ascii="Book Antiqua" w:eastAsia="SimSun" w:hAnsi="Book Antiqua" w:cs="SimSun"/>
          <w:b/>
          <w:bCs/>
          <w:sz w:val="24"/>
          <w:szCs w:val="24"/>
          <w:lang w:eastAsia="zh-CN"/>
        </w:rPr>
        <w:t>14</w:t>
      </w:r>
      <w:r w:rsidRPr="008C7518">
        <w:rPr>
          <w:rFonts w:ascii="Book Antiqua" w:eastAsia="SimSun" w:hAnsi="Book Antiqua" w:cs="SimSun"/>
          <w:sz w:val="24"/>
          <w:szCs w:val="24"/>
          <w:lang w:eastAsia="zh-CN"/>
        </w:rPr>
        <w:t>: 399-406 [PMID: 15072663 DOI: 10.1381/096089204322917945]</w:t>
      </w:r>
    </w:p>
    <w:p w14:paraId="2BD2C3B4"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1 </w:t>
      </w:r>
      <w:r w:rsidRPr="008C7518">
        <w:rPr>
          <w:rFonts w:ascii="Book Antiqua" w:eastAsia="SimSun" w:hAnsi="Book Antiqua" w:cs="SimSun"/>
          <w:b/>
          <w:bCs/>
          <w:sz w:val="24"/>
          <w:szCs w:val="24"/>
          <w:lang w:eastAsia="zh-CN"/>
        </w:rPr>
        <w:t>Gutschow CA</w:t>
      </w:r>
      <w:r w:rsidRPr="008C7518">
        <w:rPr>
          <w:rFonts w:ascii="Book Antiqua" w:eastAsia="SimSun" w:hAnsi="Book Antiqua" w:cs="SimSun"/>
          <w:sz w:val="24"/>
          <w:szCs w:val="24"/>
          <w:lang w:eastAsia="zh-CN"/>
        </w:rPr>
        <w:t>, Collet P, Prenzel K, Hölscher AH, Schneider PM. Long-term results and gastroesophageal reflux in a series of laparoscopic adjustable gastric banding. </w:t>
      </w:r>
      <w:r w:rsidRPr="008C7518">
        <w:rPr>
          <w:rFonts w:ascii="Book Antiqua" w:eastAsia="SimSun" w:hAnsi="Book Antiqua" w:cs="SimSun"/>
          <w:i/>
          <w:iCs/>
          <w:sz w:val="24"/>
          <w:szCs w:val="24"/>
          <w:lang w:eastAsia="zh-CN"/>
        </w:rPr>
        <w:t>J Gastrointest Surg</w:t>
      </w:r>
      <w:r w:rsidRPr="008C7518">
        <w:rPr>
          <w:rFonts w:ascii="Book Antiqua" w:eastAsia="SimSun" w:hAnsi="Book Antiqua" w:cs="SimSun"/>
          <w:sz w:val="24"/>
          <w:szCs w:val="24"/>
          <w:lang w:eastAsia="zh-CN"/>
        </w:rPr>
        <w:t> </w:t>
      </w:r>
      <w:r w:rsidRPr="008C7518">
        <w:rPr>
          <w:rFonts w:ascii="Book Antiqua" w:eastAsia="SimSun" w:hAnsi="Book Antiqua" w:cs="SimSun" w:hint="eastAsia"/>
          <w:sz w:val="24"/>
          <w:szCs w:val="24"/>
          <w:lang w:eastAsia="zh-CN"/>
        </w:rPr>
        <w:t>2005</w:t>
      </w:r>
      <w:r w:rsidRPr="008C7518">
        <w:rPr>
          <w:rFonts w:ascii="Book Antiqua" w:eastAsia="SimSun" w:hAnsi="Book Antiqua" w:cs="SimSun"/>
          <w:sz w:val="24"/>
          <w:szCs w:val="24"/>
          <w:lang w:eastAsia="zh-CN"/>
        </w:rPr>
        <w:t>; </w:t>
      </w:r>
      <w:r w:rsidRPr="008C7518">
        <w:rPr>
          <w:rFonts w:ascii="Book Antiqua" w:eastAsia="SimSun" w:hAnsi="Book Antiqua" w:cs="SimSun"/>
          <w:b/>
          <w:bCs/>
          <w:sz w:val="24"/>
          <w:szCs w:val="24"/>
          <w:lang w:eastAsia="zh-CN"/>
        </w:rPr>
        <w:t>9</w:t>
      </w:r>
      <w:r w:rsidRPr="008C7518">
        <w:rPr>
          <w:rFonts w:ascii="Book Antiqua" w:eastAsia="SimSun" w:hAnsi="Book Antiqua" w:cs="SimSun"/>
          <w:sz w:val="24"/>
          <w:szCs w:val="24"/>
          <w:lang w:eastAsia="zh-CN"/>
        </w:rPr>
        <w:t>: 941-948 [PMID: 16137589 DOI: 10.1016/j.gassur.2005.02.001]</w:t>
      </w:r>
    </w:p>
    <w:p w14:paraId="4FAA8AFC"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2 </w:t>
      </w:r>
      <w:r w:rsidRPr="008C7518">
        <w:rPr>
          <w:rFonts w:ascii="Book Antiqua" w:eastAsia="SimSun" w:hAnsi="Book Antiqua" w:cs="SimSun"/>
          <w:b/>
          <w:bCs/>
          <w:sz w:val="24"/>
          <w:szCs w:val="24"/>
          <w:lang w:eastAsia="zh-CN"/>
        </w:rPr>
        <w:t>Milone L</w:t>
      </w:r>
      <w:r w:rsidRPr="008C7518">
        <w:rPr>
          <w:rFonts w:ascii="Book Antiqua" w:eastAsia="SimSun" w:hAnsi="Book Antiqua" w:cs="SimSun"/>
          <w:sz w:val="24"/>
          <w:szCs w:val="24"/>
          <w:lang w:eastAsia="zh-CN"/>
        </w:rPr>
        <w:t>, Daud A, Durak E, Olivero-Rivera L, Schrope B, Inabnet WB, Davis D, Bessler M. Esophageal dilation after laparoscopic adjustable gastric banding.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08; </w:t>
      </w:r>
      <w:r w:rsidRPr="008C7518">
        <w:rPr>
          <w:rFonts w:ascii="Book Antiqua" w:eastAsia="SimSun" w:hAnsi="Book Antiqua" w:cs="SimSun"/>
          <w:b/>
          <w:bCs/>
          <w:sz w:val="24"/>
          <w:szCs w:val="24"/>
          <w:lang w:eastAsia="zh-CN"/>
        </w:rPr>
        <w:t>22</w:t>
      </w:r>
      <w:r w:rsidRPr="008C7518">
        <w:rPr>
          <w:rFonts w:ascii="Book Antiqua" w:eastAsia="SimSun" w:hAnsi="Book Antiqua" w:cs="SimSun"/>
          <w:sz w:val="24"/>
          <w:szCs w:val="24"/>
          <w:lang w:eastAsia="zh-CN"/>
        </w:rPr>
        <w:t>: 1482-1486 [PMID: 18027041 DOI: 10.1007/s00464-007-9651-8]</w:t>
      </w:r>
    </w:p>
    <w:p w14:paraId="5CA2C108" w14:textId="1189504D"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3 </w:t>
      </w:r>
      <w:r w:rsidRPr="008C7518">
        <w:rPr>
          <w:rFonts w:ascii="Book Antiqua" w:eastAsia="SimSun" w:hAnsi="Book Antiqua" w:cs="SimSun"/>
          <w:b/>
          <w:bCs/>
          <w:sz w:val="24"/>
          <w:szCs w:val="24"/>
          <w:lang w:eastAsia="zh-CN"/>
        </w:rPr>
        <w:t>Naef M</w:t>
      </w:r>
      <w:r w:rsidRPr="008C7518">
        <w:rPr>
          <w:rFonts w:ascii="Book Antiqua" w:eastAsia="SimSun" w:hAnsi="Book Antiqua" w:cs="SimSun"/>
          <w:sz w:val="24"/>
          <w:szCs w:val="24"/>
          <w:lang w:eastAsia="zh-CN"/>
        </w:rPr>
        <w:t>, Mouton WG, Naef U, van der Weg B, Maddern GJ, Wagner HE. Esophageal dysmotility disorders after laparoscopic gastric banding--an underestimated complication.</w:t>
      </w:r>
      <w:r w:rsidR="00C75523">
        <w:rPr>
          <w:rFonts w:ascii="Book Antiqua" w:eastAsia="SimSun" w:hAnsi="Book Antiqua" w:cs="SimSun" w:hint="eastAsia"/>
          <w:sz w:val="24"/>
          <w:szCs w:val="24"/>
          <w:lang w:eastAsia="zh-CN"/>
        </w:rPr>
        <w:t xml:space="preserve"> </w:t>
      </w:r>
      <w:r w:rsidRPr="008C7518">
        <w:rPr>
          <w:rFonts w:ascii="Book Antiqua" w:eastAsia="SimSun" w:hAnsi="Book Antiqua" w:cs="SimSun"/>
          <w:i/>
          <w:iCs/>
          <w:sz w:val="24"/>
          <w:szCs w:val="24"/>
          <w:lang w:eastAsia="zh-CN"/>
        </w:rPr>
        <w:t>Ann Surg</w:t>
      </w:r>
      <w:r w:rsidR="00C75523">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11;</w:t>
      </w:r>
      <w:r w:rsidR="00C75523">
        <w:rPr>
          <w:rFonts w:ascii="Book Antiqua" w:eastAsia="SimSun" w:hAnsi="Book Antiqua" w:cs="SimSun" w:hint="eastAsia"/>
          <w:sz w:val="24"/>
          <w:szCs w:val="24"/>
          <w:lang w:eastAsia="zh-CN"/>
        </w:rPr>
        <w:t xml:space="preserve"> </w:t>
      </w:r>
      <w:r w:rsidRPr="008C7518">
        <w:rPr>
          <w:rFonts w:ascii="Book Antiqua" w:eastAsia="SimSun" w:hAnsi="Book Antiqua" w:cs="SimSun"/>
          <w:b/>
          <w:bCs/>
          <w:sz w:val="24"/>
          <w:szCs w:val="24"/>
          <w:lang w:eastAsia="zh-CN"/>
        </w:rPr>
        <w:t>253</w:t>
      </w:r>
      <w:r w:rsidRPr="008C7518">
        <w:rPr>
          <w:rFonts w:ascii="Book Antiqua" w:eastAsia="SimSun" w:hAnsi="Book Antiqua" w:cs="SimSun"/>
          <w:sz w:val="24"/>
          <w:szCs w:val="24"/>
          <w:lang w:eastAsia="zh-CN"/>
        </w:rPr>
        <w:t>: 285-290 [PMID: 21169806 DOI: 10.1097/SLA.0b013e318206843e]</w:t>
      </w:r>
    </w:p>
    <w:p w14:paraId="6AD447CA"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4 </w:t>
      </w:r>
      <w:r w:rsidRPr="008C7518">
        <w:rPr>
          <w:rFonts w:ascii="Book Antiqua" w:eastAsia="SimSun" w:hAnsi="Book Antiqua" w:cs="SimSun"/>
          <w:b/>
          <w:bCs/>
          <w:sz w:val="24"/>
          <w:szCs w:val="24"/>
          <w:lang w:eastAsia="zh-CN"/>
        </w:rPr>
        <w:t>Klaus A</w:t>
      </w:r>
      <w:r w:rsidRPr="008C7518">
        <w:rPr>
          <w:rFonts w:ascii="Book Antiqua" w:eastAsia="SimSun" w:hAnsi="Book Antiqua" w:cs="SimSun"/>
          <w:sz w:val="24"/>
          <w:szCs w:val="24"/>
          <w:lang w:eastAsia="zh-CN"/>
        </w:rPr>
        <w:t>, Gruber I, Wetscher G, Nehoda H, Aigner F, Peer R, Margreiter R, Weiss H. Prevalent esophageal body motility disorders underlie aggravation of GERD symptoms in morbidly obese patients following adjustable gastric banding. </w:t>
      </w:r>
      <w:r w:rsidRPr="008C7518">
        <w:rPr>
          <w:rFonts w:ascii="Book Antiqua" w:eastAsia="SimSun" w:hAnsi="Book Antiqua" w:cs="SimSun"/>
          <w:i/>
          <w:iCs/>
          <w:sz w:val="24"/>
          <w:szCs w:val="24"/>
          <w:lang w:eastAsia="zh-CN"/>
        </w:rPr>
        <w:t>Arch Surg</w:t>
      </w:r>
      <w:r w:rsidRPr="008C7518">
        <w:rPr>
          <w:rFonts w:ascii="Book Antiqua" w:eastAsia="SimSun" w:hAnsi="Book Antiqua" w:cs="SimSun"/>
          <w:sz w:val="24"/>
          <w:szCs w:val="24"/>
          <w:lang w:eastAsia="zh-CN"/>
        </w:rPr>
        <w:t> 2006; </w:t>
      </w:r>
      <w:r w:rsidRPr="008C7518">
        <w:rPr>
          <w:rFonts w:ascii="Book Antiqua" w:eastAsia="SimSun" w:hAnsi="Book Antiqua" w:cs="SimSun"/>
          <w:b/>
          <w:bCs/>
          <w:sz w:val="24"/>
          <w:szCs w:val="24"/>
          <w:lang w:eastAsia="zh-CN"/>
        </w:rPr>
        <w:t>141</w:t>
      </w:r>
      <w:r w:rsidRPr="008C7518">
        <w:rPr>
          <w:rFonts w:ascii="Book Antiqua" w:eastAsia="SimSun" w:hAnsi="Book Antiqua" w:cs="SimSun"/>
          <w:sz w:val="24"/>
          <w:szCs w:val="24"/>
          <w:lang w:eastAsia="zh-CN"/>
        </w:rPr>
        <w:t>: 247-251 [PMID: 16549689 DOI: 10.1001/archsurg.141.3.247]</w:t>
      </w:r>
    </w:p>
    <w:p w14:paraId="6CD30232"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5 </w:t>
      </w:r>
      <w:r w:rsidRPr="008C7518">
        <w:rPr>
          <w:rFonts w:ascii="Book Antiqua" w:eastAsia="SimSun" w:hAnsi="Book Antiqua" w:cs="SimSun"/>
          <w:b/>
          <w:bCs/>
          <w:sz w:val="24"/>
          <w:szCs w:val="24"/>
          <w:lang w:eastAsia="zh-CN"/>
        </w:rPr>
        <w:t>Khan A</w:t>
      </w:r>
      <w:r w:rsidRPr="008C7518">
        <w:rPr>
          <w:rFonts w:ascii="Book Antiqua" w:eastAsia="SimSun" w:hAnsi="Book Antiqua" w:cs="SimSun"/>
          <w:sz w:val="24"/>
          <w:szCs w:val="24"/>
          <w:lang w:eastAsia="zh-CN"/>
        </w:rPr>
        <w:t>, Ren-Fielding C, Traube M. Potentially reversible pseudoachalasia after laparoscopic adjustable gastric banding. </w:t>
      </w:r>
      <w:r w:rsidRPr="008C7518">
        <w:rPr>
          <w:rFonts w:ascii="Book Antiqua" w:eastAsia="SimSun" w:hAnsi="Book Antiqua" w:cs="SimSun"/>
          <w:i/>
          <w:iCs/>
          <w:sz w:val="24"/>
          <w:szCs w:val="24"/>
          <w:lang w:eastAsia="zh-CN"/>
        </w:rPr>
        <w:t>J Clin Gastroenterol</w:t>
      </w:r>
      <w:r w:rsidRPr="008C7518">
        <w:rPr>
          <w:rFonts w:ascii="Book Antiqua" w:eastAsia="SimSun" w:hAnsi="Book Antiqua" w:cs="SimSun"/>
          <w:sz w:val="24"/>
          <w:szCs w:val="24"/>
          <w:lang w:eastAsia="zh-CN"/>
        </w:rPr>
        <w:t> 2011; </w:t>
      </w:r>
      <w:r w:rsidRPr="008C7518">
        <w:rPr>
          <w:rFonts w:ascii="Book Antiqua" w:eastAsia="SimSun" w:hAnsi="Book Antiqua" w:cs="SimSun"/>
          <w:b/>
          <w:bCs/>
          <w:sz w:val="24"/>
          <w:szCs w:val="24"/>
          <w:lang w:eastAsia="zh-CN"/>
        </w:rPr>
        <w:t>45</w:t>
      </w:r>
      <w:r w:rsidRPr="008C7518">
        <w:rPr>
          <w:rFonts w:ascii="Book Antiqua" w:eastAsia="SimSun" w:hAnsi="Book Antiqua" w:cs="SimSun"/>
          <w:sz w:val="24"/>
          <w:szCs w:val="24"/>
          <w:lang w:eastAsia="zh-CN"/>
        </w:rPr>
        <w:t>: 775-779 [PMID: 21778895 DOI: 10.1097/MCG.0b013e318226ae14]</w:t>
      </w:r>
    </w:p>
    <w:p w14:paraId="76083511" w14:textId="7A7FAA3C"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6 </w:t>
      </w:r>
      <w:r w:rsidRPr="008C7518">
        <w:rPr>
          <w:rFonts w:ascii="Book Antiqua" w:eastAsia="SimSun" w:hAnsi="Book Antiqua" w:cs="SimSun"/>
          <w:b/>
          <w:bCs/>
          <w:sz w:val="24"/>
          <w:szCs w:val="24"/>
          <w:lang w:eastAsia="zh-CN"/>
        </w:rPr>
        <w:t>Gustavsson S</w:t>
      </w:r>
      <w:r w:rsidRPr="008C7518">
        <w:rPr>
          <w:rFonts w:ascii="Book Antiqua" w:eastAsia="SimSun" w:hAnsi="Book Antiqua" w:cs="SimSun"/>
          <w:sz w:val="24"/>
          <w:szCs w:val="24"/>
          <w:lang w:eastAsia="zh-CN"/>
        </w:rPr>
        <w:t>, Westling A. Laparoscopic adjustable gastric banding: complications and side effects responsible for the poor long-term outcome. </w:t>
      </w:r>
      <w:r w:rsidRPr="008C7518">
        <w:rPr>
          <w:rFonts w:ascii="Book Antiqua" w:eastAsia="SimSun" w:hAnsi="Book Antiqua" w:cs="SimSun"/>
          <w:i/>
          <w:iCs/>
          <w:sz w:val="24"/>
          <w:szCs w:val="24"/>
          <w:lang w:eastAsia="zh-CN"/>
        </w:rPr>
        <w:t>Semin Laparosc Surg</w:t>
      </w:r>
      <w:r w:rsidRPr="008C7518">
        <w:rPr>
          <w:rFonts w:ascii="Book Antiqua" w:eastAsia="SimSun" w:hAnsi="Book Antiqua" w:cs="SimSun"/>
          <w:sz w:val="24"/>
          <w:szCs w:val="24"/>
          <w:lang w:eastAsia="zh-CN"/>
        </w:rPr>
        <w:t> 2002; </w:t>
      </w:r>
      <w:r w:rsidRPr="008C7518">
        <w:rPr>
          <w:rFonts w:ascii="Book Antiqua" w:eastAsia="SimSun" w:hAnsi="Book Antiqua" w:cs="SimSun"/>
          <w:b/>
          <w:bCs/>
          <w:sz w:val="24"/>
          <w:szCs w:val="24"/>
          <w:lang w:eastAsia="zh-CN"/>
        </w:rPr>
        <w:t>9</w:t>
      </w:r>
      <w:r w:rsidRPr="008C7518">
        <w:rPr>
          <w:rFonts w:ascii="Book Antiqua" w:eastAsia="SimSun" w:hAnsi="Book Antiqua" w:cs="SimSun"/>
          <w:sz w:val="24"/>
          <w:szCs w:val="24"/>
          <w:lang w:eastAsia="zh-CN"/>
        </w:rPr>
        <w:t>: 115-124 [PMID: 12152154</w:t>
      </w:r>
      <w:r w:rsidR="00B77A1E">
        <w:rPr>
          <w:rFonts w:ascii="Book Antiqua" w:eastAsia="SimSun" w:hAnsi="Book Antiqua" w:cs="SimSun" w:hint="eastAsia"/>
          <w:sz w:val="24"/>
          <w:szCs w:val="24"/>
          <w:lang w:eastAsia="zh-CN"/>
        </w:rPr>
        <w:t xml:space="preserve"> </w:t>
      </w:r>
      <w:r w:rsidR="00B77A1E" w:rsidRPr="00B77A1E">
        <w:rPr>
          <w:rFonts w:ascii="Book Antiqua" w:eastAsia="SimSun" w:hAnsi="Book Antiqua" w:cs="SimSun"/>
          <w:sz w:val="24"/>
          <w:szCs w:val="24"/>
          <w:lang w:eastAsia="zh-CN"/>
        </w:rPr>
        <w:t>DOI: 10.1053/slas.2002.126328</w:t>
      </w:r>
      <w:r w:rsidRPr="008C7518">
        <w:rPr>
          <w:rFonts w:ascii="Book Antiqua" w:eastAsia="SimSun" w:hAnsi="Book Antiqua" w:cs="SimSun"/>
          <w:sz w:val="24"/>
          <w:szCs w:val="24"/>
          <w:lang w:eastAsia="zh-CN"/>
        </w:rPr>
        <w:t>]</w:t>
      </w:r>
    </w:p>
    <w:p w14:paraId="33E8C596" w14:textId="62D80770"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7 </w:t>
      </w:r>
      <w:r w:rsidRPr="008C7518">
        <w:rPr>
          <w:rFonts w:ascii="Book Antiqua" w:eastAsia="SimSun" w:hAnsi="Book Antiqua" w:cs="SimSun"/>
          <w:b/>
          <w:bCs/>
          <w:sz w:val="24"/>
          <w:szCs w:val="24"/>
          <w:lang w:eastAsia="zh-CN"/>
        </w:rPr>
        <w:t>Ovrebø KK</w:t>
      </w:r>
      <w:r w:rsidRPr="008C7518">
        <w:rPr>
          <w:rFonts w:ascii="Book Antiqua" w:eastAsia="SimSun" w:hAnsi="Book Antiqua" w:cs="SimSun"/>
          <w:sz w:val="24"/>
          <w:szCs w:val="24"/>
          <w:lang w:eastAsia="zh-CN"/>
        </w:rPr>
        <w:t xml:space="preserve">, Hatlebakk JG, Viste A, Bassøe HH, Svanes K. Gastroesophageal reflux in morbidly obese patients treated with gastric banding or vertical banded </w:t>
      </w:r>
      <w:r w:rsidRPr="008C7518">
        <w:rPr>
          <w:rFonts w:ascii="Book Antiqua" w:eastAsia="SimSun" w:hAnsi="Book Antiqua" w:cs="SimSun"/>
          <w:sz w:val="24"/>
          <w:szCs w:val="24"/>
          <w:lang w:eastAsia="zh-CN"/>
        </w:rPr>
        <w:lastRenderedPageBreak/>
        <w:t>gastroplasty. </w:t>
      </w:r>
      <w:r w:rsidRPr="008C7518">
        <w:rPr>
          <w:rFonts w:ascii="Book Antiqua" w:eastAsia="SimSun" w:hAnsi="Book Antiqua" w:cs="SimSun"/>
          <w:i/>
          <w:iCs/>
          <w:sz w:val="24"/>
          <w:szCs w:val="24"/>
          <w:lang w:eastAsia="zh-CN"/>
        </w:rPr>
        <w:t>Ann Surg</w:t>
      </w:r>
      <w:r w:rsidRPr="008C7518">
        <w:rPr>
          <w:rFonts w:ascii="Book Antiqua" w:eastAsia="SimSun" w:hAnsi="Book Antiqua" w:cs="SimSun"/>
          <w:sz w:val="24"/>
          <w:szCs w:val="24"/>
          <w:lang w:eastAsia="zh-CN"/>
        </w:rPr>
        <w:t> 1998; </w:t>
      </w:r>
      <w:r w:rsidRPr="008C7518">
        <w:rPr>
          <w:rFonts w:ascii="Book Antiqua" w:eastAsia="SimSun" w:hAnsi="Book Antiqua" w:cs="SimSun"/>
          <w:b/>
          <w:bCs/>
          <w:sz w:val="24"/>
          <w:szCs w:val="24"/>
          <w:lang w:eastAsia="zh-CN"/>
        </w:rPr>
        <w:t>228</w:t>
      </w:r>
      <w:r w:rsidRPr="008C7518">
        <w:rPr>
          <w:rFonts w:ascii="Book Antiqua" w:eastAsia="SimSun" w:hAnsi="Book Antiqua" w:cs="SimSun"/>
          <w:sz w:val="24"/>
          <w:szCs w:val="24"/>
          <w:lang w:eastAsia="zh-CN"/>
        </w:rPr>
        <w:t>: 51-58 [PMID: 9671066</w:t>
      </w:r>
      <w:r w:rsidR="00B77A1E">
        <w:rPr>
          <w:rFonts w:ascii="Book Antiqua" w:eastAsia="SimSun" w:hAnsi="Book Antiqua" w:cs="SimSun" w:hint="eastAsia"/>
          <w:sz w:val="24"/>
          <w:szCs w:val="24"/>
          <w:lang w:eastAsia="zh-CN"/>
        </w:rPr>
        <w:t xml:space="preserve"> </w:t>
      </w:r>
      <w:r w:rsidR="00B77A1E" w:rsidRPr="00B77A1E">
        <w:rPr>
          <w:rFonts w:ascii="Book Antiqua" w:eastAsia="SimSun" w:hAnsi="Book Antiqua" w:cs="SimSun"/>
          <w:sz w:val="24"/>
          <w:szCs w:val="24"/>
          <w:lang w:eastAsia="zh-CN"/>
        </w:rPr>
        <w:t>DOI: 10.1097/00000658-199807000-00008</w:t>
      </w:r>
      <w:r w:rsidRPr="008C7518">
        <w:rPr>
          <w:rFonts w:ascii="Book Antiqua" w:eastAsia="SimSun" w:hAnsi="Book Antiqua" w:cs="SimSun"/>
          <w:sz w:val="24"/>
          <w:szCs w:val="24"/>
          <w:lang w:eastAsia="zh-CN"/>
        </w:rPr>
        <w:t>]</w:t>
      </w:r>
    </w:p>
    <w:p w14:paraId="03F0E170"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8 </w:t>
      </w:r>
      <w:r w:rsidRPr="008C7518">
        <w:rPr>
          <w:rFonts w:ascii="Book Antiqua" w:eastAsia="SimSun" w:hAnsi="Book Antiqua" w:cs="SimSun"/>
          <w:b/>
          <w:bCs/>
          <w:sz w:val="24"/>
          <w:szCs w:val="24"/>
          <w:lang w:eastAsia="zh-CN"/>
        </w:rPr>
        <w:t>Angrisani L</w:t>
      </w:r>
      <w:r w:rsidRPr="008C7518">
        <w:rPr>
          <w:rFonts w:ascii="Book Antiqua" w:eastAsia="SimSun" w:hAnsi="Book Antiqua" w:cs="SimSun"/>
          <w:sz w:val="24"/>
          <w:szCs w:val="24"/>
          <w:lang w:eastAsia="zh-CN"/>
        </w:rPr>
        <w:t>, Santonicola A, Iovino P, Formisano G, Buchwald H, Scopinaro N. Bariatric Surgery Worldwide 2013.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15; </w:t>
      </w:r>
      <w:r w:rsidRPr="008C7518">
        <w:rPr>
          <w:rFonts w:ascii="Book Antiqua" w:eastAsia="SimSun" w:hAnsi="Book Antiqua" w:cs="SimSun"/>
          <w:b/>
          <w:bCs/>
          <w:sz w:val="24"/>
          <w:szCs w:val="24"/>
          <w:lang w:eastAsia="zh-CN"/>
        </w:rPr>
        <w:t>25</w:t>
      </w:r>
      <w:r w:rsidRPr="008C7518">
        <w:rPr>
          <w:rFonts w:ascii="Book Antiqua" w:eastAsia="SimSun" w:hAnsi="Book Antiqua" w:cs="SimSun"/>
          <w:sz w:val="24"/>
          <w:szCs w:val="24"/>
          <w:lang w:eastAsia="zh-CN"/>
        </w:rPr>
        <w:t>: 1822-1832 [PMID: 25835983 DOI: 10.1007/s11695-015-1657-z]</w:t>
      </w:r>
    </w:p>
    <w:p w14:paraId="4B054646"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89 </w:t>
      </w:r>
      <w:r w:rsidRPr="008C7518">
        <w:rPr>
          <w:rFonts w:ascii="Book Antiqua" w:eastAsia="SimSun" w:hAnsi="Book Antiqua" w:cs="SimSun"/>
          <w:b/>
          <w:bCs/>
          <w:sz w:val="24"/>
          <w:szCs w:val="24"/>
          <w:lang w:eastAsia="zh-CN"/>
        </w:rPr>
        <w:t>Elder KA</w:t>
      </w:r>
      <w:r w:rsidRPr="008C7518">
        <w:rPr>
          <w:rFonts w:ascii="Book Antiqua" w:eastAsia="SimSun" w:hAnsi="Book Antiqua" w:cs="SimSun"/>
          <w:sz w:val="24"/>
          <w:szCs w:val="24"/>
          <w:lang w:eastAsia="zh-CN"/>
        </w:rPr>
        <w:t>, Wolfe BM. Bariatric surgery: a review of procedures and outcomes. </w:t>
      </w:r>
      <w:r w:rsidRPr="008C7518">
        <w:rPr>
          <w:rFonts w:ascii="Book Antiqua" w:eastAsia="SimSun" w:hAnsi="Book Antiqua" w:cs="SimSun"/>
          <w:i/>
          <w:iCs/>
          <w:sz w:val="24"/>
          <w:szCs w:val="24"/>
          <w:lang w:eastAsia="zh-CN"/>
        </w:rPr>
        <w:t>Gastroenterology</w:t>
      </w:r>
      <w:r w:rsidRPr="008C7518">
        <w:rPr>
          <w:rFonts w:ascii="Book Antiqua" w:eastAsia="SimSun" w:hAnsi="Book Antiqua" w:cs="SimSun"/>
          <w:sz w:val="24"/>
          <w:szCs w:val="24"/>
          <w:lang w:eastAsia="zh-CN"/>
        </w:rPr>
        <w:t> 2007; </w:t>
      </w:r>
      <w:r w:rsidRPr="008C7518">
        <w:rPr>
          <w:rFonts w:ascii="Book Antiqua" w:eastAsia="SimSun" w:hAnsi="Book Antiqua" w:cs="SimSun"/>
          <w:b/>
          <w:bCs/>
          <w:sz w:val="24"/>
          <w:szCs w:val="24"/>
          <w:lang w:eastAsia="zh-CN"/>
        </w:rPr>
        <w:t>132</w:t>
      </w:r>
      <w:r w:rsidRPr="008C7518">
        <w:rPr>
          <w:rFonts w:ascii="Book Antiqua" w:eastAsia="SimSun" w:hAnsi="Book Antiqua" w:cs="SimSun"/>
          <w:sz w:val="24"/>
          <w:szCs w:val="24"/>
          <w:lang w:eastAsia="zh-CN"/>
        </w:rPr>
        <w:t>: 2253-2271 [PMID: 17498516 DOI: 10.1053/j.gastro.2007.03.057]</w:t>
      </w:r>
    </w:p>
    <w:p w14:paraId="2465DB4D"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90 </w:t>
      </w:r>
      <w:r w:rsidRPr="008C7518">
        <w:rPr>
          <w:rFonts w:ascii="Book Antiqua" w:eastAsia="SimSun" w:hAnsi="Book Antiqua" w:cs="SimSun"/>
          <w:b/>
          <w:bCs/>
          <w:sz w:val="24"/>
          <w:szCs w:val="24"/>
          <w:lang w:eastAsia="zh-CN"/>
        </w:rPr>
        <w:t>Mejía-Rivas MA</w:t>
      </w:r>
      <w:r w:rsidRPr="008C7518">
        <w:rPr>
          <w:rFonts w:ascii="Book Antiqua" w:eastAsia="SimSun" w:hAnsi="Book Antiqua" w:cs="SimSun"/>
          <w:sz w:val="24"/>
          <w:szCs w:val="24"/>
          <w:lang w:eastAsia="zh-CN"/>
        </w:rPr>
        <w:t>, Herrera-López A, Hernández-Calleros J, Herrera MF, Valdovinos MA. Gastroesophageal reflux disease in morbid obesity: the effect of Roux-en-Y gastric bypass.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08; </w:t>
      </w:r>
      <w:r w:rsidRPr="008C7518">
        <w:rPr>
          <w:rFonts w:ascii="Book Antiqua" w:eastAsia="SimSun" w:hAnsi="Book Antiqua" w:cs="SimSun"/>
          <w:b/>
          <w:bCs/>
          <w:sz w:val="24"/>
          <w:szCs w:val="24"/>
          <w:lang w:eastAsia="zh-CN"/>
        </w:rPr>
        <w:t>18</w:t>
      </w:r>
      <w:r w:rsidRPr="008C7518">
        <w:rPr>
          <w:rFonts w:ascii="Book Antiqua" w:eastAsia="SimSun" w:hAnsi="Book Antiqua" w:cs="SimSun"/>
          <w:sz w:val="24"/>
          <w:szCs w:val="24"/>
          <w:lang w:eastAsia="zh-CN"/>
        </w:rPr>
        <w:t>: 1217-1224 [PMID: 18512110 DOI: 10.1007/s11695-008-9474-2]</w:t>
      </w:r>
    </w:p>
    <w:p w14:paraId="729AD3B7"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91 </w:t>
      </w:r>
      <w:r w:rsidRPr="008C7518">
        <w:rPr>
          <w:rFonts w:ascii="Book Antiqua" w:eastAsia="SimSun" w:hAnsi="Book Antiqua" w:cs="SimSun"/>
          <w:b/>
          <w:bCs/>
          <w:sz w:val="24"/>
          <w:szCs w:val="24"/>
          <w:lang w:eastAsia="zh-CN"/>
        </w:rPr>
        <w:t>Nelson LG</w:t>
      </w:r>
      <w:r w:rsidRPr="008C7518">
        <w:rPr>
          <w:rFonts w:ascii="Book Antiqua" w:eastAsia="SimSun" w:hAnsi="Book Antiqua" w:cs="SimSun"/>
          <w:sz w:val="24"/>
          <w:szCs w:val="24"/>
          <w:lang w:eastAsia="zh-CN"/>
        </w:rPr>
        <w:t>, Gonzalez R, Haines K, Gallagher SF, Murr MM. Amelioration of gastroesophageal reflux symptoms following Roux-en-Y gastric bypass for clinically significant obesity. </w:t>
      </w:r>
      <w:r w:rsidRPr="008C7518">
        <w:rPr>
          <w:rFonts w:ascii="Book Antiqua" w:eastAsia="SimSun" w:hAnsi="Book Antiqua" w:cs="SimSun"/>
          <w:i/>
          <w:iCs/>
          <w:sz w:val="24"/>
          <w:szCs w:val="24"/>
          <w:lang w:eastAsia="zh-CN"/>
        </w:rPr>
        <w:t>Am Surg</w:t>
      </w:r>
      <w:r w:rsidRPr="008C7518">
        <w:rPr>
          <w:rFonts w:ascii="Book Antiqua" w:eastAsia="SimSun" w:hAnsi="Book Antiqua" w:cs="SimSun"/>
          <w:sz w:val="24"/>
          <w:szCs w:val="24"/>
          <w:lang w:eastAsia="zh-CN"/>
        </w:rPr>
        <w:t> 2005; </w:t>
      </w:r>
      <w:r w:rsidRPr="008C7518">
        <w:rPr>
          <w:rFonts w:ascii="Book Antiqua" w:eastAsia="SimSun" w:hAnsi="Book Antiqua" w:cs="SimSun"/>
          <w:b/>
          <w:bCs/>
          <w:sz w:val="24"/>
          <w:szCs w:val="24"/>
          <w:lang w:eastAsia="zh-CN"/>
        </w:rPr>
        <w:t>71</w:t>
      </w:r>
      <w:r w:rsidRPr="008C7518">
        <w:rPr>
          <w:rFonts w:ascii="Book Antiqua" w:eastAsia="SimSun" w:hAnsi="Book Antiqua" w:cs="SimSun"/>
          <w:sz w:val="24"/>
          <w:szCs w:val="24"/>
          <w:lang w:eastAsia="zh-CN"/>
        </w:rPr>
        <w:t>: 950-9</w:t>
      </w:r>
      <w:r w:rsidRPr="008C7518">
        <w:rPr>
          <w:rFonts w:ascii="Book Antiqua" w:eastAsia="SimSun" w:hAnsi="Book Antiqua" w:cs="SimSun" w:hint="eastAsia"/>
          <w:sz w:val="24"/>
          <w:szCs w:val="24"/>
          <w:lang w:eastAsia="zh-CN"/>
        </w:rPr>
        <w:t>5</w:t>
      </w:r>
      <w:r w:rsidRPr="008C7518">
        <w:rPr>
          <w:rFonts w:ascii="Book Antiqua" w:eastAsia="SimSun" w:hAnsi="Book Antiqua" w:cs="SimSun"/>
          <w:sz w:val="24"/>
          <w:szCs w:val="24"/>
          <w:lang w:eastAsia="zh-CN"/>
        </w:rPr>
        <w:t>3; discussion 95</w:t>
      </w:r>
      <w:r w:rsidRPr="008C7518">
        <w:rPr>
          <w:rFonts w:ascii="Book Antiqua" w:eastAsia="SimSun" w:hAnsi="Book Antiqua" w:cs="SimSun" w:hint="eastAsia"/>
          <w:sz w:val="24"/>
          <w:szCs w:val="24"/>
          <w:lang w:eastAsia="zh-CN"/>
        </w:rPr>
        <w:t>3</w:t>
      </w:r>
      <w:r w:rsidRPr="008C7518">
        <w:rPr>
          <w:rFonts w:ascii="Book Antiqua" w:eastAsia="SimSun" w:hAnsi="Book Antiqua" w:cs="SimSun"/>
          <w:sz w:val="24"/>
          <w:szCs w:val="24"/>
          <w:lang w:eastAsia="zh-CN"/>
        </w:rPr>
        <w:t>-9</w:t>
      </w:r>
      <w:r w:rsidRPr="008C7518">
        <w:rPr>
          <w:rFonts w:ascii="Book Antiqua" w:eastAsia="SimSun" w:hAnsi="Book Antiqua" w:cs="SimSun" w:hint="eastAsia"/>
          <w:sz w:val="24"/>
          <w:szCs w:val="24"/>
          <w:lang w:eastAsia="zh-CN"/>
        </w:rPr>
        <w:t>54</w:t>
      </w:r>
      <w:r w:rsidRPr="008C7518">
        <w:rPr>
          <w:rFonts w:ascii="Book Antiqua" w:eastAsia="SimSun" w:hAnsi="Book Antiqua" w:cs="SimSun"/>
          <w:sz w:val="24"/>
          <w:szCs w:val="24"/>
          <w:lang w:eastAsia="zh-CN"/>
        </w:rPr>
        <w:t>; [PMID: 16372614]</w:t>
      </w:r>
    </w:p>
    <w:p w14:paraId="38B8FCE8"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92 </w:t>
      </w:r>
      <w:r w:rsidRPr="008C7518">
        <w:rPr>
          <w:rFonts w:ascii="Book Antiqua" w:eastAsia="SimSun" w:hAnsi="Book Antiqua" w:cs="SimSun"/>
          <w:b/>
          <w:bCs/>
          <w:sz w:val="24"/>
          <w:szCs w:val="24"/>
          <w:lang w:eastAsia="zh-CN"/>
        </w:rPr>
        <w:t>Ortega J</w:t>
      </w:r>
      <w:r w:rsidRPr="008C7518">
        <w:rPr>
          <w:rFonts w:ascii="Book Antiqua" w:eastAsia="SimSun" w:hAnsi="Book Antiqua" w:cs="SimSun"/>
          <w:sz w:val="24"/>
          <w:szCs w:val="24"/>
          <w:lang w:eastAsia="zh-CN"/>
        </w:rPr>
        <w:t>, Escudero MD, Mora F, Sala C, Flor B, Martinez-Valls J, Sanchiz V, Martinez-Alzamora N, Benages A, Lledo S. Outcome of esophageal function and 24-hour esophageal pH monitoring after vertical banded gastroplasty and Roux-en-Y gastric bypass.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04; </w:t>
      </w:r>
      <w:r w:rsidRPr="008C7518">
        <w:rPr>
          <w:rFonts w:ascii="Book Antiqua" w:eastAsia="SimSun" w:hAnsi="Book Antiqua" w:cs="SimSun"/>
          <w:b/>
          <w:bCs/>
          <w:sz w:val="24"/>
          <w:szCs w:val="24"/>
          <w:lang w:eastAsia="zh-CN"/>
        </w:rPr>
        <w:t>14</w:t>
      </w:r>
      <w:r w:rsidRPr="008C7518">
        <w:rPr>
          <w:rFonts w:ascii="Book Antiqua" w:eastAsia="SimSun" w:hAnsi="Book Antiqua" w:cs="SimSun"/>
          <w:sz w:val="24"/>
          <w:szCs w:val="24"/>
          <w:lang w:eastAsia="zh-CN"/>
        </w:rPr>
        <w:t>: 1086-1094 [PMID: 15479598 DOI: 10.1381/0960892041975497]</w:t>
      </w:r>
    </w:p>
    <w:p w14:paraId="2BCB19A3"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93 </w:t>
      </w:r>
      <w:r w:rsidRPr="008C7518">
        <w:rPr>
          <w:rFonts w:ascii="Book Antiqua" w:eastAsia="SimSun" w:hAnsi="Book Antiqua" w:cs="SimSun"/>
          <w:b/>
          <w:bCs/>
          <w:sz w:val="24"/>
          <w:szCs w:val="24"/>
          <w:lang w:eastAsia="zh-CN"/>
        </w:rPr>
        <w:t>Schauer PR</w:t>
      </w:r>
      <w:r w:rsidRPr="008C7518">
        <w:rPr>
          <w:rFonts w:ascii="Book Antiqua" w:eastAsia="SimSun" w:hAnsi="Book Antiqua" w:cs="SimSun"/>
          <w:sz w:val="24"/>
          <w:szCs w:val="24"/>
          <w:lang w:eastAsia="zh-CN"/>
        </w:rPr>
        <w:t>, Ikramuddin S, Gourash W, Ramanathan R, Luketich J. Outcomes after laparoscopic Roux-en-Y gastric bypass for morbid obesity.</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i/>
          <w:iCs/>
          <w:sz w:val="24"/>
          <w:szCs w:val="24"/>
          <w:lang w:eastAsia="zh-CN"/>
        </w:rPr>
        <w:t>Ann Surg</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00;</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bCs/>
          <w:sz w:val="24"/>
          <w:szCs w:val="24"/>
          <w:lang w:eastAsia="zh-CN"/>
        </w:rPr>
        <w:t>232</w:t>
      </w:r>
      <w:r w:rsidRPr="008C7518">
        <w:rPr>
          <w:rFonts w:ascii="Book Antiqua" w:eastAsia="SimSun" w:hAnsi="Book Antiqua" w:cs="SimSun"/>
          <w:sz w:val="24"/>
          <w:szCs w:val="24"/>
          <w:lang w:eastAsia="zh-CN"/>
        </w:rPr>
        <w:t>: 515-529 [PMID: 10998650 DOI: 10.1097/00000658-200010000-00007]</w:t>
      </w:r>
    </w:p>
    <w:p w14:paraId="29A35563"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 xml:space="preserve">94 </w:t>
      </w:r>
      <w:hyperlink r:id="rId12" w:history="1">
        <w:r w:rsidRPr="008C7518">
          <w:rPr>
            <w:rFonts w:ascii="Book Antiqua" w:eastAsia="SimSun" w:hAnsi="Book Antiqua" w:cs="SimSun"/>
            <w:b/>
            <w:sz w:val="24"/>
            <w:szCs w:val="24"/>
            <w:lang w:eastAsia="zh-CN"/>
          </w:rPr>
          <w:t>Madalosso CA</w:t>
        </w:r>
      </w:hyperlink>
      <w:r w:rsidRPr="008C7518">
        <w:rPr>
          <w:rFonts w:ascii="Book Antiqua" w:eastAsia="SimSun" w:hAnsi="Book Antiqua" w:cs="SimSun"/>
          <w:sz w:val="24"/>
          <w:szCs w:val="24"/>
          <w:lang w:eastAsia="zh-CN"/>
        </w:rPr>
        <w:t>,</w:t>
      </w:r>
      <w:r w:rsidRPr="008C7518">
        <w:rPr>
          <w:rFonts w:ascii="Book Antiqua" w:eastAsia="SimSun" w:hAnsi="Book Antiqua" w:cs="SimSun" w:hint="eastAsia"/>
          <w:sz w:val="24"/>
          <w:szCs w:val="24"/>
          <w:lang w:eastAsia="zh-CN"/>
        </w:rPr>
        <w:t xml:space="preserve"> </w:t>
      </w:r>
      <w:hyperlink r:id="rId13" w:history="1">
        <w:r w:rsidRPr="008C7518">
          <w:rPr>
            <w:rFonts w:ascii="Book Antiqua" w:eastAsia="SimSun" w:hAnsi="Book Antiqua" w:cs="SimSun"/>
            <w:sz w:val="24"/>
            <w:szCs w:val="24"/>
            <w:lang w:eastAsia="zh-CN"/>
          </w:rPr>
          <w:t>Gurski RR</w:t>
        </w:r>
      </w:hyperlink>
      <w:r w:rsidRPr="008C7518">
        <w:rPr>
          <w:rFonts w:ascii="Book Antiqua" w:eastAsia="SimSun" w:hAnsi="Book Antiqua" w:cs="SimSun"/>
          <w:sz w:val="24"/>
          <w:szCs w:val="24"/>
          <w:lang w:eastAsia="zh-CN"/>
        </w:rPr>
        <w:t>,</w:t>
      </w:r>
      <w:r w:rsidRPr="008C7518">
        <w:rPr>
          <w:rFonts w:ascii="Book Antiqua" w:eastAsia="SimSun" w:hAnsi="Book Antiqua" w:cs="SimSun" w:hint="eastAsia"/>
          <w:sz w:val="24"/>
          <w:szCs w:val="24"/>
          <w:lang w:eastAsia="zh-CN"/>
        </w:rPr>
        <w:t xml:space="preserve"> </w:t>
      </w:r>
      <w:hyperlink r:id="rId14" w:history="1">
        <w:r w:rsidRPr="008C7518">
          <w:rPr>
            <w:rFonts w:ascii="Book Antiqua" w:eastAsia="SimSun" w:hAnsi="Book Antiqua" w:cs="SimSun"/>
            <w:sz w:val="24"/>
            <w:szCs w:val="24"/>
            <w:lang w:eastAsia="zh-CN"/>
          </w:rPr>
          <w:t>Callegari-Jacques</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SM</w:t>
        </w:r>
      </w:hyperlink>
      <w:r w:rsidRPr="008C7518">
        <w:rPr>
          <w:rFonts w:ascii="Book Antiqua" w:eastAsia="SimSun" w:hAnsi="Book Antiqua" w:cs="SimSun"/>
          <w:sz w:val="24"/>
          <w:szCs w:val="24"/>
          <w:lang w:eastAsia="zh-CN"/>
        </w:rPr>
        <w:t>,</w:t>
      </w:r>
      <w:r w:rsidRPr="008C7518">
        <w:rPr>
          <w:rFonts w:ascii="Book Antiqua" w:eastAsia="SimSun" w:hAnsi="Book Antiqua" w:cs="SimSun" w:hint="eastAsia"/>
          <w:sz w:val="24"/>
          <w:szCs w:val="24"/>
          <w:lang w:eastAsia="zh-CN"/>
        </w:rPr>
        <w:t xml:space="preserve"> </w:t>
      </w:r>
      <w:hyperlink r:id="rId15" w:history="1">
        <w:r w:rsidRPr="008C7518">
          <w:rPr>
            <w:rFonts w:ascii="Book Antiqua" w:eastAsia="SimSun" w:hAnsi="Book Antiqua" w:cs="SimSun"/>
            <w:sz w:val="24"/>
            <w:szCs w:val="24"/>
            <w:lang w:eastAsia="zh-CN"/>
          </w:rPr>
          <w:t>Navarini D</w:t>
        </w:r>
      </w:hyperlink>
      <w:r w:rsidRPr="008C7518">
        <w:rPr>
          <w:rFonts w:ascii="Book Antiqua" w:eastAsia="SimSun" w:hAnsi="Book Antiqua" w:cs="SimSun"/>
          <w:sz w:val="24"/>
          <w:szCs w:val="24"/>
          <w:lang w:eastAsia="zh-CN"/>
        </w:rPr>
        <w:t>,</w:t>
      </w:r>
      <w:r w:rsidRPr="008C7518">
        <w:rPr>
          <w:rFonts w:ascii="Book Antiqua" w:eastAsia="SimSun" w:hAnsi="Book Antiqua" w:cs="SimSun" w:hint="eastAsia"/>
          <w:sz w:val="24"/>
          <w:szCs w:val="24"/>
          <w:lang w:eastAsia="zh-CN"/>
        </w:rPr>
        <w:t xml:space="preserve"> </w:t>
      </w:r>
      <w:hyperlink r:id="rId16" w:history="1">
        <w:r w:rsidRPr="008C7518">
          <w:rPr>
            <w:rFonts w:ascii="Book Antiqua" w:eastAsia="SimSun" w:hAnsi="Book Antiqua" w:cs="SimSun"/>
            <w:sz w:val="24"/>
            <w:szCs w:val="24"/>
            <w:lang w:eastAsia="zh-CN"/>
          </w:rPr>
          <w:t>Mazzini G</w:t>
        </w:r>
      </w:hyperlink>
      <w:r w:rsidRPr="008C7518">
        <w:rPr>
          <w:rFonts w:ascii="Book Antiqua" w:eastAsia="SimSun" w:hAnsi="Book Antiqua" w:cs="SimSun"/>
          <w:sz w:val="24"/>
          <w:szCs w:val="24"/>
          <w:lang w:eastAsia="zh-CN"/>
        </w:rPr>
        <w:t>, </w:t>
      </w:r>
      <w:hyperlink r:id="rId17" w:history="1">
        <w:r w:rsidRPr="008C7518">
          <w:rPr>
            <w:rFonts w:ascii="Book Antiqua" w:eastAsia="SimSun" w:hAnsi="Book Antiqua" w:cs="SimSun"/>
            <w:sz w:val="24"/>
            <w:szCs w:val="24"/>
            <w:lang w:eastAsia="zh-CN"/>
          </w:rPr>
          <w:t>Pereira MD</w:t>
        </w:r>
      </w:hyperlink>
      <w:r w:rsidRPr="008C7518">
        <w:rPr>
          <w:rFonts w:ascii="Book Antiqua" w:eastAsia="SimSun" w:hAnsi="Book Antiqua" w:cs="SimSun"/>
          <w:sz w:val="24"/>
          <w:szCs w:val="24"/>
          <w:lang w:eastAsia="zh-CN"/>
        </w:rPr>
        <w:t>. The Impact of Gastric Bypass on Gastroesophageal Reflux Disease in Morbidly Obese Patients.</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i/>
          <w:iCs/>
          <w:sz w:val="24"/>
          <w:szCs w:val="24"/>
          <w:lang w:eastAsia="zh-CN"/>
        </w:rPr>
        <w:t>Ann Surg</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15; Epub ahead of print</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PMID: 25607766 DOI: 10.1097/SLA.0b013e3181bdff20]</w:t>
      </w:r>
    </w:p>
    <w:p w14:paraId="7A0F8244"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95 </w:t>
      </w:r>
      <w:r w:rsidRPr="008C7518">
        <w:rPr>
          <w:rFonts w:ascii="Book Antiqua" w:eastAsia="SimSun" w:hAnsi="Book Antiqua" w:cs="SimSun"/>
          <w:b/>
          <w:bCs/>
          <w:sz w:val="24"/>
          <w:szCs w:val="24"/>
          <w:lang w:eastAsia="zh-CN"/>
        </w:rPr>
        <w:t>Frezza EE</w:t>
      </w:r>
      <w:r w:rsidRPr="008C7518">
        <w:rPr>
          <w:rFonts w:ascii="Book Antiqua" w:eastAsia="SimSun" w:hAnsi="Book Antiqua" w:cs="SimSun"/>
          <w:sz w:val="24"/>
          <w:szCs w:val="24"/>
          <w:lang w:eastAsia="zh-CN"/>
        </w:rPr>
        <w:t xml:space="preserve">, Ikramuddin S, Gourash W, Rakitt T, Kingston A, Luketich J, Schauer P. Symptomatic improvement in gastroesophageal reflux disease (GERD) following </w:t>
      </w:r>
      <w:r w:rsidRPr="008C7518">
        <w:rPr>
          <w:rFonts w:ascii="Book Antiqua" w:eastAsia="SimSun" w:hAnsi="Book Antiqua" w:cs="SimSun"/>
          <w:sz w:val="24"/>
          <w:szCs w:val="24"/>
          <w:lang w:eastAsia="zh-CN"/>
        </w:rPr>
        <w:lastRenderedPageBreak/>
        <w:t>laparoscopic Roux-en-Y gastric bypass.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02; </w:t>
      </w:r>
      <w:r w:rsidRPr="008C7518">
        <w:rPr>
          <w:rFonts w:ascii="Book Antiqua" w:eastAsia="SimSun" w:hAnsi="Book Antiqua" w:cs="SimSun"/>
          <w:b/>
          <w:bCs/>
          <w:sz w:val="24"/>
          <w:szCs w:val="24"/>
          <w:lang w:eastAsia="zh-CN"/>
        </w:rPr>
        <w:t>16</w:t>
      </w:r>
      <w:r w:rsidRPr="008C7518">
        <w:rPr>
          <w:rFonts w:ascii="Book Antiqua" w:eastAsia="SimSun" w:hAnsi="Book Antiqua" w:cs="SimSun"/>
          <w:sz w:val="24"/>
          <w:szCs w:val="24"/>
          <w:lang w:eastAsia="zh-CN"/>
        </w:rPr>
        <w:t>: 1027-1031 [PMID: 11984683 DOI: 10.1007/s00464-001-8313-5]</w:t>
      </w:r>
    </w:p>
    <w:p w14:paraId="40055999"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96 </w:t>
      </w:r>
      <w:r w:rsidRPr="008C7518">
        <w:rPr>
          <w:rFonts w:ascii="Book Antiqua" w:eastAsia="SimSun" w:hAnsi="Book Antiqua" w:cs="SimSun"/>
          <w:b/>
          <w:bCs/>
          <w:sz w:val="24"/>
          <w:szCs w:val="24"/>
          <w:lang w:eastAsia="zh-CN"/>
        </w:rPr>
        <w:t>Smith CD</w:t>
      </w:r>
      <w:r w:rsidRPr="008C7518">
        <w:rPr>
          <w:rFonts w:ascii="Book Antiqua" w:eastAsia="SimSun" w:hAnsi="Book Antiqua" w:cs="SimSun"/>
          <w:sz w:val="24"/>
          <w:szCs w:val="24"/>
          <w:lang w:eastAsia="zh-CN"/>
        </w:rPr>
        <w:t>, Herkes SB, Behrns KE, Fairbanks VF, Kelly KA, Sarr MG. Gastric acid secretion and vitamin B12 absorption after vertical Roux-en-Y gastric bypass for morbid obesity. </w:t>
      </w:r>
      <w:r w:rsidRPr="008C7518">
        <w:rPr>
          <w:rFonts w:ascii="Book Antiqua" w:eastAsia="SimSun" w:hAnsi="Book Antiqua" w:cs="SimSun"/>
          <w:i/>
          <w:iCs/>
          <w:sz w:val="24"/>
          <w:szCs w:val="24"/>
          <w:lang w:eastAsia="zh-CN"/>
        </w:rPr>
        <w:t>Ann Surg</w:t>
      </w:r>
      <w:r w:rsidRPr="008C7518">
        <w:rPr>
          <w:rFonts w:ascii="Book Antiqua" w:eastAsia="SimSun" w:hAnsi="Book Antiqua" w:cs="SimSun"/>
          <w:sz w:val="24"/>
          <w:szCs w:val="24"/>
          <w:lang w:eastAsia="zh-CN"/>
        </w:rPr>
        <w:t> 1993; </w:t>
      </w:r>
      <w:r w:rsidRPr="008C7518">
        <w:rPr>
          <w:rFonts w:ascii="Book Antiqua" w:eastAsia="SimSun" w:hAnsi="Book Antiqua" w:cs="SimSun"/>
          <w:b/>
          <w:bCs/>
          <w:sz w:val="24"/>
          <w:szCs w:val="24"/>
          <w:lang w:eastAsia="zh-CN"/>
        </w:rPr>
        <w:t>218</w:t>
      </w:r>
      <w:r w:rsidRPr="008C7518">
        <w:rPr>
          <w:rFonts w:ascii="Book Antiqua" w:eastAsia="SimSun" w:hAnsi="Book Antiqua" w:cs="SimSun"/>
          <w:sz w:val="24"/>
          <w:szCs w:val="24"/>
          <w:lang w:eastAsia="zh-CN"/>
        </w:rPr>
        <w:t>: 91-96 [PMID: 8328834]</w:t>
      </w:r>
    </w:p>
    <w:p w14:paraId="284B15D4"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97 </w:t>
      </w:r>
      <w:r w:rsidRPr="008C7518">
        <w:rPr>
          <w:rFonts w:ascii="Book Antiqua" w:eastAsia="SimSun" w:hAnsi="Book Antiqua" w:cs="SimSun"/>
          <w:b/>
          <w:bCs/>
          <w:sz w:val="24"/>
          <w:szCs w:val="24"/>
          <w:lang w:eastAsia="zh-CN"/>
        </w:rPr>
        <w:t>Kourkoulos M</w:t>
      </w:r>
      <w:r w:rsidRPr="008C7518">
        <w:rPr>
          <w:rFonts w:ascii="Book Antiqua" w:eastAsia="SimSun" w:hAnsi="Book Antiqua" w:cs="SimSun"/>
          <w:sz w:val="24"/>
          <w:szCs w:val="24"/>
          <w:lang w:eastAsia="zh-CN"/>
        </w:rPr>
        <w:t>, Giorgakis E, Kokkinos C, Mavromatis T, Griniatsos J, Nikiteas N, Tsigris C. Laparoscopic gastric plication for the treatment of morbid obesity: a review. </w:t>
      </w:r>
      <w:r w:rsidRPr="008C7518">
        <w:rPr>
          <w:rFonts w:ascii="Book Antiqua" w:eastAsia="SimSun" w:hAnsi="Book Antiqua" w:cs="SimSun"/>
          <w:i/>
          <w:iCs/>
          <w:sz w:val="24"/>
          <w:szCs w:val="24"/>
          <w:lang w:eastAsia="zh-CN"/>
        </w:rPr>
        <w:t>Minim Invasive Surg</w:t>
      </w:r>
      <w:r w:rsidRPr="008C7518">
        <w:rPr>
          <w:rFonts w:ascii="Book Antiqua" w:eastAsia="SimSun" w:hAnsi="Book Antiqua" w:cs="SimSun"/>
          <w:sz w:val="24"/>
          <w:szCs w:val="24"/>
          <w:lang w:eastAsia="zh-CN"/>
        </w:rPr>
        <w:t> 2012; </w:t>
      </w:r>
      <w:r w:rsidRPr="008C7518">
        <w:rPr>
          <w:rFonts w:ascii="Book Antiqua" w:eastAsia="SimSun" w:hAnsi="Book Antiqua" w:cs="SimSun"/>
          <w:b/>
          <w:bCs/>
          <w:sz w:val="24"/>
          <w:szCs w:val="24"/>
          <w:lang w:eastAsia="zh-CN"/>
        </w:rPr>
        <w:t>2012</w:t>
      </w:r>
      <w:r w:rsidRPr="008C7518">
        <w:rPr>
          <w:rFonts w:ascii="Book Antiqua" w:eastAsia="SimSun" w:hAnsi="Book Antiqua" w:cs="SimSun"/>
          <w:sz w:val="24"/>
          <w:szCs w:val="24"/>
          <w:lang w:eastAsia="zh-CN"/>
        </w:rPr>
        <w:t>: 696348 [PMID: 22811900 DOI: 10.1155/2012/696348]</w:t>
      </w:r>
    </w:p>
    <w:p w14:paraId="63913849"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98 </w:t>
      </w:r>
      <w:r w:rsidRPr="008C7518">
        <w:rPr>
          <w:rFonts w:ascii="Book Antiqua" w:eastAsia="SimSun" w:hAnsi="Book Antiqua" w:cs="SimSun"/>
          <w:b/>
          <w:bCs/>
          <w:sz w:val="24"/>
          <w:szCs w:val="24"/>
          <w:lang w:eastAsia="zh-CN"/>
        </w:rPr>
        <w:t>Talebpour M</w:t>
      </w:r>
      <w:r w:rsidRPr="008C7518">
        <w:rPr>
          <w:rFonts w:ascii="Book Antiqua" w:eastAsia="SimSun" w:hAnsi="Book Antiqua" w:cs="SimSun"/>
          <w:sz w:val="24"/>
          <w:szCs w:val="24"/>
          <w:lang w:eastAsia="zh-CN"/>
        </w:rPr>
        <w:t>, Amoli BS. Laparoscopic total gastric vertical plication in morbid obesity. </w:t>
      </w:r>
      <w:r w:rsidRPr="008C7518">
        <w:rPr>
          <w:rFonts w:ascii="Book Antiqua" w:eastAsia="SimSun" w:hAnsi="Book Antiqua" w:cs="SimSun"/>
          <w:i/>
          <w:iCs/>
          <w:sz w:val="24"/>
          <w:szCs w:val="24"/>
          <w:lang w:eastAsia="zh-CN"/>
        </w:rPr>
        <w:t>J Laparoendosc Adv Surg Tech A</w:t>
      </w:r>
      <w:r w:rsidRPr="008C7518">
        <w:rPr>
          <w:rFonts w:ascii="Book Antiqua" w:eastAsia="SimSun" w:hAnsi="Book Antiqua" w:cs="SimSun"/>
          <w:sz w:val="24"/>
          <w:szCs w:val="24"/>
          <w:lang w:eastAsia="zh-CN"/>
        </w:rPr>
        <w:t> 2007; </w:t>
      </w:r>
      <w:r w:rsidRPr="008C7518">
        <w:rPr>
          <w:rFonts w:ascii="Book Antiqua" w:eastAsia="SimSun" w:hAnsi="Book Antiqua" w:cs="SimSun"/>
          <w:b/>
          <w:bCs/>
          <w:sz w:val="24"/>
          <w:szCs w:val="24"/>
          <w:lang w:eastAsia="zh-CN"/>
        </w:rPr>
        <w:t>17</w:t>
      </w:r>
      <w:r w:rsidRPr="008C7518">
        <w:rPr>
          <w:rFonts w:ascii="Book Antiqua" w:eastAsia="SimSun" w:hAnsi="Book Antiqua" w:cs="SimSun"/>
          <w:sz w:val="24"/>
          <w:szCs w:val="24"/>
          <w:lang w:eastAsia="zh-CN"/>
        </w:rPr>
        <w:t>: 793-798 [PMID: 18158812 DOI: 10.1089/lap.2006.0128]</w:t>
      </w:r>
    </w:p>
    <w:p w14:paraId="5529334B"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99 Tolone S, Cristiano S, Savarino E, Lucido FS, Fico DI, Docimo L. Effects of omega-loop bypass on esophagogastric junction function. Surg Obes Relat Dis 2015; in press [PMID 25979206 DOI: 10.1016/j.soard.2015.03.011]</w:t>
      </w:r>
    </w:p>
    <w:p w14:paraId="28A197DE" w14:textId="1A5FF7BF"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00 </w:t>
      </w:r>
      <w:r w:rsidRPr="008C7518">
        <w:rPr>
          <w:rFonts w:ascii="Book Antiqua" w:eastAsia="SimSun" w:hAnsi="Book Antiqua" w:cs="SimSun"/>
          <w:b/>
          <w:bCs/>
          <w:sz w:val="24"/>
          <w:szCs w:val="24"/>
          <w:lang w:eastAsia="zh-CN"/>
        </w:rPr>
        <w:t>Fedenko V</w:t>
      </w:r>
      <w:r w:rsidRPr="008C7518">
        <w:rPr>
          <w:rFonts w:ascii="Book Antiqua" w:eastAsia="SimSun" w:hAnsi="Book Antiqua" w:cs="SimSun"/>
          <w:sz w:val="24"/>
          <w:szCs w:val="24"/>
          <w:lang w:eastAsia="zh-CN"/>
        </w:rPr>
        <w:t>, Evdoshenko V. Antireflux sleeve gastroplasty: description of a novel technique.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07; </w:t>
      </w:r>
      <w:r w:rsidRPr="008C7518">
        <w:rPr>
          <w:rFonts w:ascii="Book Antiqua" w:eastAsia="SimSun" w:hAnsi="Book Antiqua" w:cs="SimSun"/>
          <w:b/>
          <w:bCs/>
          <w:sz w:val="24"/>
          <w:szCs w:val="24"/>
          <w:lang w:eastAsia="zh-CN"/>
        </w:rPr>
        <w:t>17</w:t>
      </w:r>
      <w:r w:rsidRPr="008C7518">
        <w:rPr>
          <w:rFonts w:ascii="Book Antiqua" w:eastAsia="SimSun" w:hAnsi="Book Antiqua" w:cs="SimSun"/>
          <w:sz w:val="24"/>
          <w:szCs w:val="24"/>
          <w:lang w:eastAsia="zh-CN"/>
        </w:rPr>
        <w:t>: 820-824 [PMID: 17879584</w:t>
      </w:r>
      <w:r w:rsidR="003A1EF3">
        <w:rPr>
          <w:rFonts w:ascii="Book Antiqua" w:eastAsia="SimSun" w:hAnsi="Book Antiqua" w:cs="SimSun" w:hint="eastAsia"/>
          <w:sz w:val="24"/>
          <w:szCs w:val="24"/>
          <w:lang w:eastAsia="zh-CN"/>
        </w:rPr>
        <w:t xml:space="preserve"> </w:t>
      </w:r>
      <w:r w:rsidR="003A1EF3" w:rsidRPr="003A1EF3">
        <w:rPr>
          <w:rFonts w:ascii="Book Antiqua" w:eastAsia="SimSun" w:hAnsi="Book Antiqua" w:cs="SimSun"/>
          <w:sz w:val="24"/>
          <w:szCs w:val="24"/>
          <w:lang w:eastAsia="zh-CN"/>
        </w:rPr>
        <w:t>DOI: 10.1007/s11695-007-9124-0</w:t>
      </w:r>
      <w:r w:rsidRPr="008C7518">
        <w:rPr>
          <w:rFonts w:ascii="Book Antiqua" w:eastAsia="SimSun" w:hAnsi="Book Antiqua" w:cs="SimSun"/>
          <w:sz w:val="24"/>
          <w:szCs w:val="24"/>
          <w:lang w:eastAsia="zh-CN"/>
        </w:rPr>
        <w:t>]</w:t>
      </w:r>
    </w:p>
    <w:p w14:paraId="5A4BEE66"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01 </w:t>
      </w:r>
      <w:r w:rsidRPr="008C7518">
        <w:rPr>
          <w:rFonts w:ascii="Book Antiqua" w:eastAsia="SimSun" w:hAnsi="Book Antiqua" w:cs="SimSun"/>
          <w:b/>
          <w:bCs/>
          <w:sz w:val="24"/>
          <w:szCs w:val="24"/>
          <w:lang w:eastAsia="zh-CN"/>
        </w:rPr>
        <w:t>Lee WJ</w:t>
      </w:r>
      <w:r w:rsidRPr="008C7518">
        <w:rPr>
          <w:rFonts w:ascii="Book Antiqua" w:eastAsia="SimSun" w:hAnsi="Book Antiqua" w:cs="SimSun"/>
          <w:sz w:val="24"/>
          <w:szCs w:val="24"/>
          <w:lang w:eastAsia="zh-CN"/>
        </w:rPr>
        <w:t>, Han ML, Ser KH, Tsou JJ, Chen JC, Lin CH. Laparoscopic Nissen fundoplication with gastric plication as a potential treatment of morbidly obese patients with GERD, first experience and results.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14; </w:t>
      </w:r>
      <w:r w:rsidRPr="008C7518">
        <w:rPr>
          <w:rFonts w:ascii="Book Antiqua" w:eastAsia="SimSun" w:hAnsi="Book Antiqua" w:cs="SimSun"/>
          <w:b/>
          <w:bCs/>
          <w:sz w:val="24"/>
          <w:szCs w:val="24"/>
          <w:lang w:eastAsia="zh-CN"/>
        </w:rPr>
        <w:t>24</w:t>
      </w:r>
      <w:r w:rsidRPr="008C7518">
        <w:rPr>
          <w:rFonts w:ascii="Book Antiqua" w:eastAsia="SimSun" w:hAnsi="Book Antiqua" w:cs="SimSun"/>
          <w:sz w:val="24"/>
          <w:szCs w:val="24"/>
          <w:lang w:eastAsia="zh-CN"/>
        </w:rPr>
        <w:t>: 1447-1452 [PMID: 24610517 DOI: 10.1007/s11695-014-1223-0]</w:t>
      </w:r>
    </w:p>
    <w:p w14:paraId="2E059539"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02 </w:t>
      </w:r>
      <w:r w:rsidRPr="008C7518">
        <w:rPr>
          <w:rFonts w:ascii="Book Antiqua" w:eastAsia="SimSun" w:hAnsi="Book Antiqua" w:cs="SimSun"/>
          <w:b/>
          <w:bCs/>
          <w:sz w:val="24"/>
          <w:szCs w:val="24"/>
          <w:lang w:eastAsia="zh-CN"/>
        </w:rPr>
        <w:t>Khazzaka A</w:t>
      </w:r>
      <w:r w:rsidRPr="008C7518">
        <w:rPr>
          <w:rFonts w:ascii="Book Antiqua" w:eastAsia="SimSun" w:hAnsi="Book Antiqua" w:cs="SimSun"/>
          <w:sz w:val="24"/>
          <w:szCs w:val="24"/>
          <w:lang w:eastAsia="zh-CN"/>
        </w:rPr>
        <w:t>, Sarkis R. Fundoplication combined with mediogastric plication. </w:t>
      </w:r>
      <w:r w:rsidRPr="008C7518">
        <w:rPr>
          <w:rFonts w:ascii="Book Antiqua" w:eastAsia="SimSun" w:hAnsi="Book Antiqua" w:cs="SimSun"/>
          <w:i/>
          <w:iCs/>
          <w:sz w:val="24"/>
          <w:szCs w:val="24"/>
          <w:lang w:eastAsia="zh-CN"/>
        </w:rPr>
        <w:t>Surg Obes Relat Dis</w:t>
      </w:r>
      <w:r w:rsidRPr="008C7518">
        <w:rPr>
          <w:rFonts w:ascii="Book Antiqua" w:eastAsia="SimSun" w:hAnsi="Book Antiqua" w:cs="SimSun"/>
          <w:sz w:val="24"/>
          <w:szCs w:val="24"/>
          <w:lang w:eastAsia="zh-CN"/>
        </w:rPr>
        <w:t> </w:t>
      </w:r>
      <w:r w:rsidRPr="008C7518">
        <w:rPr>
          <w:rFonts w:ascii="Book Antiqua" w:eastAsia="SimSun" w:hAnsi="Book Antiqua" w:cs="SimSun" w:hint="eastAsia"/>
          <w:sz w:val="24"/>
          <w:szCs w:val="24"/>
          <w:lang w:eastAsia="zh-CN"/>
        </w:rPr>
        <w:t>2013</w:t>
      </w:r>
      <w:r w:rsidRPr="008C7518">
        <w:rPr>
          <w:rFonts w:ascii="Book Antiqua" w:eastAsia="SimSun" w:hAnsi="Book Antiqua" w:cs="SimSun"/>
          <w:sz w:val="24"/>
          <w:szCs w:val="24"/>
          <w:lang w:eastAsia="zh-CN"/>
        </w:rPr>
        <w:t>; </w:t>
      </w:r>
      <w:r w:rsidRPr="008C7518">
        <w:rPr>
          <w:rFonts w:ascii="Book Antiqua" w:eastAsia="SimSun" w:hAnsi="Book Antiqua" w:cs="SimSun"/>
          <w:b/>
          <w:bCs/>
          <w:sz w:val="24"/>
          <w:szCs w:val="24"/>
          <w:lang w:eastAsia="zh-CN"/>
        </w:rPr>
        <w:t>9</w:t>
      </w:r>
      <w:r w:rsidRPr="008C7518">
        <w:rPr>
          <w:rFonts w:ascii="Book Antiqua" w:eastAsia="SimSun" w:hAnsi="Book Antiqua" w:cs="SimSun"/>
          <w:sz w:val="24"/>
          <w:szCs w:val="24"/>
          <w:lang w:eastAsia="zh-CN"/>
        </w:rPr>
        <w:t>: 398-403 [PMID: 21978753 DOI: 10.1016/j.soard.2011.08.019]</w:t>
      </w:r>
    </w:p>
    <w:p w14:paraId="273A8134"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03 </w:t>
      </w:r>
      <w:r w:rsidRPr="008C7518">
        <w:rPr>
          <w:rFonts w:ascii="Book Antiqua" w:eastAsia="SimSun" w:hAnsi="Book Antiqua" w:cs="SimSun"/>
          <w:b/>
          <w:bCs/>
          <w:sz w:val="24"/>
          <w:szCs w:val="24"/>
          <w:lang w:eastAsia="zh-CN"/>
        </w:rPr>
        <w:t>Swidnicka-Siergiejko A</w:t>
      </w:r>
      <w:r w:rsidRPr="008C7518">
        <w:rPr>
          <w:rFonts w:ascii="Book Antiqua" w:eastAsia="SimSun" w:hAnsi="Book Antiqua" w:cs="SimSun"/>
          <w:sz w:val="24"/>
          <w:szCs w:val="24"/>
          <w:lang w:eastAsia="zh-CN"/>
        </w:rPr>
        <w:t>, Wróblewski E, Andrzej D. Endoscopic treatment of obesity. </w:t>
      </w:r>
      <w:r w:rsidRPr="008C7518">
        <w:rPr>
          <w:rFonts w:ascii="Book Antiqua" w:eastAsia="SimSun" w:hAnsi="Book Antiqua" w:cs="SimSun"/>
          <w:i/>
          <w:iCs/>
          <w:sz w:val="24"/>
          <w:szCs w:val="24"/>
          <w:lang w:eastAsia="zh-CN"/>
        </w:rPr>
        <w:t>Can J Gastroenterol</w:t>
      </w:r>
      <w:r w:rsidRPr="008C7518">
        <w:rPr>
          <w:rFonts w:ascii="Book Antiqua" w:eastAsia="SimSun" w:hAnsi="Book Antiqua" w:cs="SimSun"/>
          <w:sz w:val="24"/>
          <w:szCs w:val="24"/>
          <w:lang w:eastAsia="zh-CN"/>
        </w:rPr>
        <w:t> 2011; </w:t>
      </w:r>
      <w:r w:rsidRPr="008C7518">
        <w:rPr>
          <w:rFonts w:ascii="Book Antiqua" w:eastAsia="SimSun" w:hAnsi="Book Antiqua" w:cs="SimSun"/>
          <w:b/>
          <w:bCs/>
          <w:sz w:val="24"/>
          <w:szCs w:val="24"/>
          <w:lang w:eastAsia="zh-CN"/>
        </w:rPr>
        <w:t>25</w:t>
      </w:r>
      <w:r w:rsidRPr="008C7518">
        <w:rPr>
          <w:rFonts w:ascii="Book Antiqua" w:eastAsia="SimSun" w:hAnsi="Book Antiqua" w:cs="SimSun"/>
          <w:sz w:val="24"/>
          <w:szCs w:val="24"/>
          <w:lang w:eastAsia="zh-CN"/>
        </w:rPr>
        <w:t>: 627-633 [PMID: 22059171]</w:t>
      </w:r>
    </w:p>
    <w:p w14:paraId="0A7B6509"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04 </w:t>
      </w:r>
      <w:r w:rsidRPr="008C7518">
        <w:rPr>
          <w:rFonts w:ascii="Book Antiqua" w:eastAsia="SimSun" w:hAnsi="Book Antiqua" w:cs="SimSun"/>
          <w:b/>
          <w:bCs/>
          <w:sz w:val="24"/>
          <w:szCs w:val="24"/>
          <w:lang w:eastAsia="zh-CN"/>
        </w:rPr>
        <w:t>Devière J</w:t>
      </w:r>
      <w:r w:rsidRPr="008C7518">
        <w:rPr>
          <w:rFonts w:ascii="Book Antiqua" w:eastAsia="SimSun" w:hAnsi="Book Antiqua" w:cs="SimSun"/>
          <w:sz w:val="24"/>
          <w:szCs w:val="24"/>
          <w:lang w:eastAsia="zh-CN"/>
        </w:rPr>
        <w:t>, Ojeda Valdes G, Cuevas Herrera L, Closset J, Le Moine O, Eisendrath P, Moreno C, Dugardeyn S, Barea M, de la Torre R, Edmundowicz S, Scott S. Safety, feasibility and weight loss after transoral gastroplasty: First human multicenter study. </w:t>
      </w:r>
      <w:r w:rsidRPr="008C7518">
        <w:rPr>
          <w:rFonts w:ascii="Book Antiqua" w:eastAsia="SimSun" w:hAnsi="Book Antiqua" w:cs="SimSun"/>
          <w:i/>
          <w:iCs/>
          <w:sz w:val="24"/>
          <w:szCs w:val="24"/>
          <w:lang w:eastAsia="zh-CN"/>
        </w:rPr>
        <w:t>Surg Endosc</w:t>
      </w:r>
      <w:r w:rsidRPr="008C7518">
        <w:rPr>
          <w:rFonts w:ascii="Book Antiqua" w:eastAsia="SimSun" w:hAnsi="Book Antiqua" w:cs="SimSun"/>
          <w:sz w:val="24"/>
          <w:szCs w:val="24"/>
          <w:lang w:eastAsia="zh-CN"/>
        </w:rPr>
        <w:t> 2008; </w:t>
      </w:r>
      <w:r w:rsidRPr="008C7518">
        <w:rPr>
          <w:rFonts w:ascii="Book Antiqua" w:eastAsia="SimSun" w:hAnsi="Book Antiqua" w:cs="SimSun"/>
          <w:b/>
          <w:bCs/>
          <w:sz w:val="24"/>
          <w:szCs w:val="24"/>
          <w:lang w:eastAsia="zh-CN"/>
        </w:rPr>
        <w:t>22</w:t>
      </w:r>
      <w:r w:rsidRPr="008C7518">
        <w:rPr>
          <w:rFonts w:ascii="Book Antiqua" w:eastAsia="SimSun" w:hAnsi="Book Antiqua" w:cs="SimSun"/>
          <w:sz w:val="24"/>
          <w:szCs w:val="24"/>
          <w:lang w:eastAsia="zh-CN"/>
        </w:rPr>
        <w:t>: 589-598 [PMID: 17973163 DOI: 10.1007/s00464-007-9662-5]</w:t>
      </w:r>
    </w:p>
    <w:p w14:paraId="3ADFC623"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lastRenderedPageBreak/>
        <w:t>105 </w:t>
      </w:r>
      <w:r w:rsidRPr="008C7518">
        <w:rPr>
          <w:rFonts w:ascii="Book Antiqua" w:eastAsia="SimSun" w:hAnsi="Book Antiqua" w:cs="SimSun"/>
          <w:b/>
          <w:bCs/>
          <w:sz w:val="24"/>
          <w:szCs w:val="24"/>
          <w:lang w:eastAsia="zh-CN"/>
        </w:rPr>
        <w:t>Moreno C</w:t>
      </w:r>
      <w:r w:rsidRPr="008C7518">
        <w:rPr>
          <w:rFonts w:ascii="Book Antiqua" w:eastAsia="SimSun" w:hAnsi="Book Antiqua" w:cs="SimSun"/>
          <w:sz w:val="24"/>
          <w:szCs w:val="24"/>
          <w:lang w:eastAsia="zh-CN"/>
        </w:rPr>
        <w:t>, Closset J, Dugardeyn S, Baréa M, Mehdi A, Collignon L, Zalcman M, Baurain M, Le Moine O, Devière J. Transoral gastroplasty is safe, feasible, and induces significant weight loss in morbidly obese patients: results of the second human pilot study. </w:t>
      </w:r>
      <w:r w:rsidRPr="008C7518">
        <w:rPr>
          <w:rFonts w:ascii="Book Antiqua" w:eastAsia="SimSun" w:hAnsi="Book Antiqua" w:cs="SimSun"/>
          <w:i/>
          <w:iCs/>
          <w:sz w:val="24"/>
          <w:szCs w:val="24"/>
          <w:lang w:eastAsia="zh-CN"/>
        </w:rPr>
        <w:t>Endoscopy</w:t>
      </w:r>
      <w:r w:rsidRPr="008C7518">
        <w:rPr>
          <w:rFonts w:ascii="Book Antiqua" w:eastAsia="SimSun" w:hAnsi="Book Antiqua" w:cs="SimSun"/>
          <w:sz w:val="24"/>
          <w:szCs w:val="24"/>
          <w:lang w:eastAsia="zh-CN"/>
        </w:rPr>
        <w:t> 2008; </w:t>
      </w:r>
      <w:r w:rsidRPr="008C7518">
        <w:rPr>
          <w:rFonts w:ascii="Book Antiqua" w:eastAsia="SimSun" w:hAnsi="Book Antiqua" w:cs="SimSun"/>
          <w:b/>
          <w:bCs/>
          <w:sz w:val="24"/>
          <w:szCs w:val="24"/>
          <w:lang w:eastAsia="zh-CN"/>
        </w:rPr>
        <w:t>40</w:t>
      </w:r>
      <w:r w:rsidRPr="008C7518">
        <w:rPr>
          <w:rFonts w:ascii="Book Antiqua" w:eastAsia="SimSun" w:hAnsi="Book Antiqua" w:cs="SimSun"/>
          <w:sz w:val="24"/>
          <w:szCs w:val="24"/>
          <w:lang w:eastAsia="zh-CN"/>
        </w:rPr>
        <w:t>: 406-413 [PMID: 18459077 DOI: 10.1055/s-2007-995748]</w:t>
      </w:r>
    </w:p>
    <w:p w14:paraId="35C10B93"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06 </w:t>
      </w:r>
      <w:r w:rsidRPr="008C7518">
        <w:rPr>
          <w:rFonts w:ascii="Book Antiqua" w:eastAsia="SimSun" w:hAnsi="Book Antiqua" w:cs="SimSun"/>
          <w:b/>
          <w:bCs/>
          <w:sz w:val="24"/>
          <w:szCs w:val="24"/>
          <w:lang w:eastAsia="zh-CN"/>
        </w:rPr>
        <w:t>Legner A</w:t>
      </w:r>
      <w:r w:rsidRPr="008C7518">
        <w:rPr>
          <w:rFonts w:ascii="Book Antiqua" w:eastAsia="SimSun" w:hAnsi="Book Antiqua" w:cs="SimSun"/>
          <w:sz w:val="24"/>
          <w:szCs w:val="24"/>
          <w:lang w:eastAsia="zh-CN"/>
        </w:rPr>
        <w:t>, Altorjay A, Juhasz A, Stadlhuber R, Reich V, Hunt B, Rothstein R, Filipi C. Transoral mucosal excision sutured gastroplasty: a pilot study for GERD and obesity with two-year follow-up. </w:t>
      </w:r>
      <w:r w:rsidRPr="008C7518">
        <w:rPr>
          <w:rFonts w:ascii="Book Antiqua" w:eastAsia="SimSun" w:hAnsi="Book Antiqua" w:cs="SimSun"/>
          <w:i/>
          <w:iCs/>
          <w:sz w:val="24"/>
          <w:szCs w:val="24"/>
          <w:lang w:eastAsia="zh-CN"/>
        </w:rPr>
        <w:t>Surg Innov</w:t>
      </w:r>
      <w:r w:rsidRPr="008C7518">
        <w:rPr>
          <w:rFonts w:ascii="Book Antiqua" w:eastAsia="SimSun" w:hAnsi="Book Antiqua" w:cs="SimSun"/>
          <w:sz w:val="24"/>
          <w:szCs w:val="24"/>
          <w:lang w:eastAsia="zh-CN"/>
        </w:rPr>
        <w:t> 2014; </w:t>
      </w:r>
      <w:r w:rsidRPr="008C7518">
        <w:rPr>
          <w:rFonts w:ascii="Book Antiqua" w:eastAsia="SimSun" w:hAnsi="Book Antiqua" w:cs="SimSun"/>
          <w:b/>
          <w:bCs/>
          <w:sz w:val="24"/>
          <w:szCs w:val="24"/>
          <w:lang w:eastAsia="zh-CN"/>
        </w:rPr>
        <w:t>21</w:t>
      </w:r>
      <w:r w:rsidRPr="008C7518">
        <w:rPr>
          <w:rFonts w:ascii="Book Antiqua" w:eastAsia="SimSun" w:hAnsi="Book Antiqua" w:cs="SimSun"/>
          <w:sz w:val="24"/>
          <w:szCs w:val="24"/>
          <w:lang w:eastAsia="zh-CN"/>
        </w:rPr>
        <w:t>: 456-463 [PMID: 24623807 DOI: 10.1177/1553350613508228]</w:t>
      </w:r>
    </w:p>
    <w:p w14:paraId="49E5DE98"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07 </w:t>
      </w:r>
      <w:r w:rsidRPr="008C7518">
        <w:rPr>
          <w:rFonts w:ascii="Book Antiqua" w:eastAsia="SimSun" w:hAnsi="Book Antiqua" w:cs="SimSun"/>
          <w:b/>
          <w:bCs/>
          <w:sz w:val="24"/>
          <w:szCs w:val="24"/>
          <w:lang w:eastAsia="zh-CN"/>
        </w:rPr>
        <w:t>Abu Dayyeh BK</w:t>
      </w:r>
      <w:r w:rsidRPr="008C7518">
        <w:rPr>
          <w:rFonts w:ascii="Book Antiqua" w:eastAsia="SimSun" w:hAnsi="Book Antiqua" w:cs="SimSun"/>
          <w:sz w:val="24"/>
          <w:szCs w:val="24"/>
          <w:lang w:eastAsia="zh-CN"/>
        </w:rPr>
        <w:t>, Rajan E, Gostout CJ. Endoscopic sleeve gastroplasty: a potential endoscopic alternative to surgical sleeve gastrectomy for treatment of obesity. </w:t>
      </w:r>
      <w:r w:rsidRPr="008C7518">
        <w:rPr>
          <w:rFonts w:ascii="Book Antiqua" w:eastAsia="SimSun" w:hAnsi="Book Antiqua" w:cs="SimSun"/>
          <w:i/>
          <w:iCs/>
          <w:sz w:val="24"/>
          <w:szCs w:val="24"/>
          <w:lang w:eastAsia="zh-CN"/>
        </w:rPr>
        <w:t>Gastrointest Endosc</w:t>
      </w:r>
      <w:r w:rsidRPr="008C7518">
        <w:rPr>
          <w:rFonts w:ascii="Book Antiqua" w:eastAsia="SimSun" w:hAnsi="Book Antiqua" w:cs="SimSun"/>
          <w:sz w:val="24"/>
          <w:szCs w:val="24"/>
          <w:lang w:eastAsia="zh-CN"/>
        </w:rPr>
        <w:t> 2013; </w:t>
      </w:r>
      <w:r w:rsidRPr="008C7518">
        <w:rPr>
          <w:rFonts w:ascii="Book Antiqua" w:eastAsia="SimSun" w:hAnsi="Book Antiqua" w:cs="SimSun"/>
          <w:b/>
          <w:bCs/>
          <w:sz w:val="24"/>
          <w:szCs w:val="24"/>
          <w:lang w:eastAsia="zh-CN"/>
        </w:rPr>
        <w:t>78</w:t>
      </w:r>
      <w:r w:rsidRPr="008C7518">
        <w:rPr>
          <w:rFonts w:ascii="Book Antiqua" w:eastAsia="SimSun" w:hAnsi="Book Antiqua" w:cs="SimSun"/>
          <w:sz w:val="24"/>
          <w:szCs w:val="24"/>
          <w:lang w:eastAsia="zh-CN"/>
        </w:rPr>
        <w:t>: 530-535 [PMID: 23711556 DOI: 10.1016/j.gie.2013.04.197]</w:t>
      </w:r>
    </w:p>
    <w:p w14:paraId="12993F0B"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08 </w:t>
      </w:r>
      <w:r w:rsidRPr="008C7518">
        <w:rPr>
          <w:rFonts w:ascii="Book Antiqua" w:eastAsia="SimSun" w:hAnsi="Book Antiqua" w:cs="SimSun"/>
          <w:b/>
          <w:bCs/>
          <w:sz w:val="24"/>
          <w:szCs w:val="24"/>
          <w:lang w:eastAsia="zh-CN"/>
        </w:rPr>
        <w:t>Brethauer SA</w:t>
      </w:r>
      <w:r w:rsidRPr="008C7518">
        <w:rPr>
          <w:rFonts w:ascii="Book Antiqua" w:eastAsia="SimSun" w:hAnsi="Book Antiqua" w:cs="SimSun"/>
          <w:sz w:val="24"/>
          <w:szCs w:val="24"/>
          <w:lang w:eastAsia="zh-CN"/>
        </w:rPr>
        <w:t>, Chand B, Schauer PR, Thompson CC. Transoral gastric volume reduction as intervention for weight management: 12-month follow-up of TRIM trial.</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i/>
          <w:iCs/>
          <w:sz w:val="24"/>
          <w:szCs w:val="24"/>
          <w:lang w:eastAsia="zh-CN"/>
        </w:rPr>
        <w:t>Surg Obes Relat Dis</w:t>
      </w:r>
      <w:r w:rsidRPr="008C7518">
        <w:rPr>
          <w:rFonts w:ascii="Book Antiqua" w:eastAsia="SimSun" w:hAnsi="Book Antiqua" w:cs="SimSun"/>
          <w:sz w:val="24"/>
          <w:szCs w:val="24"/>
          <w:lang w:eastAsia="zh-CN"/>
        </w:rPr>
        <w:t> </w:t>
      </w:r>
      <w:r w:rsidRPr="008C7518">
        <w:rPr>
          <w:rFonts w:ascii="Book Antiqua" w:eastAsia="SimSun" w:hAnsi="Book Antiqua" w:cs="SimSun" w:hint="eastAsia"/>
          <w:sz w:val="24"/>
          <w:szCs w:val="24"/>
          <w:lang w:eastAsia="zh-CN"/>
        </w:rPr>
        <w:t>2012</w:t>
      </w:r>
      <w:r w:rsidRPr="008C7518">
        <w:rPr>
          <w:rFonts w:ascii="Book Antiqua" w:eastAsia="SimSun" w:hAnsi="Book Antiqua" w:cs="SimSun"/>
          <w:sz w:val="24"/>
          <w:szCs w:val="24"/>
          <w:lang w:eastAsia="zh-CN"/>
        </w:rPr>
        <w:t>; </w:t>
      </w:r>
      <w:r w:rsidRPr="008C7518">
        <w:rPr>
          <w:rFonts w:ascii="Book Antiqua" w:eastAsia="SimSun" w:hAnsi="Book Antiqua" w:cs="SimSun"/>
          <w:b/>
          <w:bCs/>
          <w:sz w:val="24"/>
          <w:szCs w:val="24"/>
          <w:lang w:eastAsia="zh-CN"/>
        </w:rPr>
        <w:t>8</w:t>
      </w:r>
      <w:r w:rsidRPr="008C7518">
        <w:rPr>
          <w:rFonts w:ascii="Book Antiqua" w:eastAsia="SimSun" w:hAnsi="Book Antiqua" w:cs="SimSun"/>
          <w:sz w:val="24"/>
          <w:szCs w:val="24"/>
          <w:lang w:eastAsia="zh-CN"/>
        </w:rPr>
        <w:t>: 296-303 [PMID: 22178565 DOI: 10.1016/j.soard.2011.10.016]</w:t>
      </w:r>
    </w:p>
    <w:p w14:paraId="1C1449F6"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09 </w:t>
      </w:r>
      <w:r w:rsidRPr="008C7518">
        <w:rPr>
          <w:rFonts w:ascii="Book Antiqua" w:eastAsia="SimSun" w:hAnsi="Book Antiqua" w:cs="SimSun"/>
          <w:b/>
          <w:bCs/>
          <w:sz w:val="24"/>
          <w:szCs w:val="24"/>
          <w:lang w:eastAsia="zh-CN"/>
        </w:rPr>
        <w:t>Familiari P</w:t>
      </w:r>
      <w:r w:rsidRPr="008C7518">
        <w:rPr>
          <w:rFonts w:ascii="Book Antiqua" w:eastAsia="SimSun" w:hAnsi="Book Antiqua" w:cs="SimSun"/>
          <w:sz w:val="24"/>
          <w:szCs w:val="24"/>
          <w:lang w:eastAsia="zh-CN"/>
        </w:rPr>
        <w:t>, Costamagna G, Bléro D, Le Moine O, Perri V, Boskoski I, Coppens E, Barea M, Iaconelli A, Mingrone G, Moreno C, Devière J. Transoral gastroplasty for morbid obesity: a multicenter trial with a 1-year outcome. </w:t>
      </w:r>
      <w:r w:rsidRPr="008C7518">
        <w:rPr>
          <w:rFonts w:ascii="Book Antiqua" w:eastAsia="SimSun" w:hAnsi="Book Antiqua" w:cs="SimSun"/>
          <w:i/>
          <w:iCs/>
          <w:sz w:val="24"/>
          <w:szCs w:val="24"/>
          <w:lang w:eastAsia="zh-CN"/>
        </w:rPr>
        <w:t>Gastrointest Endosc</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11;</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bCs/>
          <w:sz w:val="24"/>
          <w:szCs w:val="24"/>
          <w:lang w:eastAsia="zh-CN"/>
        </w:rPr>
        <w:t>74</w:t>
      </w:r>
      <w:r w:rsidRPr="008C7518">
        <w:rPr>
          <w:rFonts w:ascii="Book Antiqua" w:eastAsia="SimSun" w:hAnsi="Book Antiqua" w:cs="SimSun"/>
          <w:sz w:val="24"/>
          <w:szCs w:val="24"/>
          <w:lang w:eastAsia="zh-CN"/>
        </w:rPr>
        <w:t>: 1248-1258 [PMID: 22136774 DOI: 10.1016/j.gie.2011.08.046]</w:t>
      </w:r>
    </w:p>
    <w:p w14:paraId="51662859"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10 </w:t>
      </w:r>
      <w:r w:rsidRPr="008C7518">
        <w:rPr>
          <w:rFonts w:ascii="Book Antiqua" w:eastAsia="SimSun" w:hAnsi="Book Antiqua" w:cs="SimSun"/>
          <w:b/>
          <w:bCs/>
          <w:sz w:val="24"/>
          <w:szCs w:val="24"/>
          <w:lang w:eastAsia="zh-CN"/>
        </w:rPr>
        <w:t>Lopez-Nava G</w:t>
      </w:r>
      <w:r w:rsidRPr="008C7518">
        <w:rPr>
          <w:rFonts w:ascii="Book Antiqua" w:eastAsia="SimSun" w:hAnsi="Book Antiqua" w:cs="SimSun"/>
          <w:sz w:val="24"/>
          <w:szCs w:val="24"/>
          <w:lang w:eastAsia="zh-CN"/>
        </w:rPr>
        <w:t>, Galvão MP, da Bautista-Castaño I, Jimenez A, De Grado T, Fernandez-Corbelle JP. Endoscopic sleeve gastroplasty for the treatment of obesity. </w:t>
      </w:r>
      <w:r w:rsidRPr="008C7518">
        <w:rPr>
          <w:rFonts w:ascii="Book Antiqua" w:eastAsia="SimSun" w:hAnsi="Book Antiqua" w:cs="SimSun"/>
          <w:i/>
          <w:iCs/>
          <w:sz w:val="24"/>
          <w:szCs w:val="24"/>
          <w:lang w:eastAsia="zh-CN"/>
        </w:rPr>
        <w:t>Endoscopy</w:t>
      </w:r>
      <w:r w:rsidRPr="008C7518">
        <w:rPr>
          <w:rFonts w:ascii="Book Antiqua" w:eastAsia="SimSun" w:hAnsi="Book Antiqua" w:cs="SimSun"/>
          <w:sz w:val="24"/>
          <w:szCs w:val="24"/>
          <w:lang w:eastAsia="zh-CN"/>
        </w:rPr>
        <w:t> 2015; </w:t>
      </w:r>
      <w:r w:rsidRPr="008C7518">
        <w:rPr>
          <w:rFonts w:ascii="Book Antiqua" w:eastAsia="SimSun" w:hAnsi="Book Antiqua" w:cs="SimSun"/>
          <w:b/>
          <w:bCs/>
          <w:sz w:val="24"/>
          <w:szCs w:val="24"/>
          <w:lang w:eastAsia="zh-CN"/>
        </w:rPr>
        <w:t>47</w:t>
      </w:r>
      <w:r w:rsidRPr="008C7518">
        <w:rPr>
          <w:rFonts w:ascii="Book Antiqua" w:eastAsia="SimSun" w:hAnsi="Book Antiqua" w:cs="SimSun"/>
          <w:sz w:val="24"/>
          <w:szCs w:val="24"/>
          <w:lang w:eastAsia="zh-CN"/>
        </w:rPr>
        <w:t>: 449-452 [PMID: 25380508]</w:t>
      </w:r>
    </w:p>
    <w:p w14:paraId="5726D132"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11 </w:t>
      </w:r>
      <w:r w:rsidRPr="008C7518">
        <w:rPr>
          <w:rFonts w:ascii="Book Antiqua" w:eastAsia="SimSun" w:hAnsi="Book Antiqua" w:cs="SimSun"/>
          <w:b/>
          <w:bCs/>
          <w:sz w:val="24"/>
          <w:szCs w:val="24"/>
          <w:lang w:eastAsia="zh-CN"/>
        </w:rPr>
        <w:t>Fogel R</w:t>
      </w:r>
      <w:r w:rsidRPr="008C7518">
        <w:rPr>
          <w:rFonts w:ascii="Book Antiqua" w:eastAsia="SimSun" w:hAnsi="Book Antiqua" w:cs="SimSun"/>
          <w:sz w:val="24"/>
          <w:szCs w:val="24"/>
          <w:lang w:eastAsia="zh-CN"/>
        </w:rPr>
        <w:t>, De Fogel J, Bonilla Y, De La Fuente R. Clinical experience of transoral suturing for an endoluminal vertical gastroplasty: 1-year follow-up in 64 patients. </w:t>
      </w:r>
      <w:r w:rsidRPr="008C7518">
        <w:rPr>
          <w:rFonts w:ascii="Book Antiqua" w:eastAsia="SimSun" w:hAnsi="Book Antiqua" w:cs="SimSun"/>
          <w:i/>
          <w:iCs/>
          <w:sz w:val="24"/>
          <w:szCs w:val="24"/>
          <w:lang w:eastAsia="zh-CN"/>
        </w:rPr>
        <w:t>Gastrointest Endosc</w:t>
      </w:r>
      <w:r w:rsidRPr="008C7518">
        <w:rPr>
          <w:rFonts w:ascii="Book Antiqua" w:eastAsia="SimSun" w:hAnsi="Book Antiqua" w:cs="SimSun"/>
          <w:sz w:val="24"/>
          <w:szCs w:val="24"/>
          <w:lang w:eastAsia="zh-CN"/>
        </w:rPr>
        <w:t> 2008;</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bCs/>
          <w:sz w:val="24"/>
          <w:szCs w:val="24"/>
          <w:lang w:eastAsia="zh-CN"/>
        </w:rPr>
        <w:t>68</w:t>
      </w:r>
      <w:r w:rsidRPr="008C7518">
        <w:rPr>
          <w:rFonts w:ascii="Book Antiqua" w:eastAsia="SimSun" w:hAnsi="Book Antiqua" w:cs="SimSun"/>
          <w:sz w:val="24"/>
          <w:szCs w:val="24"/>
          <w:lang w:eastAsia="zh-CN"/>
        </w:rPr>
        <w:t>: 51-58 [PMID: 18355825 DOI: 10.1016/j.gie.2007.10.061]</w:t>
      </w:r>
    </w:p>
    <w:p w14:paraId="07345677"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12 </w:t>
      </w:r>
      <w:r w:rsidRPr="008C7518">
        <w:rPr>
          <w:rFonts w:ascii="Book Antiqua" w:eastAsia="SimSun" w:hAnsi="Book Antiqua" w:cs="SimSun"/>
          <w:b/>
          <w:bCs/>
          <w:sz w:val="24"/>
          <w:szCs w:val="24"/>
          <w:lang w:eastAsia="zh-CN"/>
        </w:rPr>
        <w:t>Nanni G</w:t>
      </w:r>
      <w:r w:rsidRPr="008C7518">
        <w:rPr>
          <w:rFonts w:ascii="Book Antiqua" w:eastAsia="SimSun" w:hAnsi="Book Antiqua" w:cs="SimSun"/>
          <w:sz w:val="24"/>
          <w:szCs w:val="24"/>
          <w:lang w:eastAsia="zh-CN"/>
        </w:rPr>
        <w:t xml:space="preserve">, Familiari P, Mor A, Iaconelli A, Perri V, Rubino F, Boldrini G, Salerno MP, Leccesi L, Iesari S, Sollazzi L, Perilli V, Castagneto M, Mingrone G, Costamagna G. Effectiveness of the Transoral Endoscopic Vertical Gastroplasty (TOGa®): a good </w:t>
      </w:r>
      <w:r w:rsidRPr="008C7518">
        <w:rPr>
          <w:rFonts w:ascii="Book Antiqua" w:eastAsia="SimSun" w:hAnsi="Book Antiqua" w:cs="SimSun"/>
          <w:sz w:val="24"/>
          <w:szCs w:val="24"/>
          <w:lang w:eastAsia="zh-CN"/>
        </w:rPr>
        <w:lastRenderedPageBreak/>
        <w:t>balance between weight loss and complications, if compared with gastric bypass and biliopancreatic diversion. </w:t>
      </w:r>
      <w:r w:rsidRPr="008C7518">
        <w:rPr>
          <w:rFonts w:ascii="Book Antiqua" w:eastAsia="SimSun" w:hAnsi="Book Antiqua" w:cs="SimSun"/>
          <w:i/>
          <w:iCs/>
          <w:sz w:val="24"/>
          <w:szCs w:val="24"/>
          <w:lang w:eastAsia="zh-CN"/>
        </w:rPr>
        <w:t>Obes Surg</w:t>
      </w:r>
      <w:r w:rsidRPr="008C7518">
        <w:rPr>
          <w:rFonts w:ascii="Book Antiqua" w:eastAsia="SimSun" w:hAnsi="Book Antiqua" w:cs="SimSun"/>
          <w:sz w:val="24"/>
          <w:szCs w:val="24"/>
          <w:lang w:eastAsia="zh-CN"/>
        </w:rPr>
        <w:t> 2012; </w:t>
      </w:r>
      <w:r w:rsidRPr="008C7518">
        <w:rPr>
          <w:rFonts w:ascii="Book Antiqua" w:eastAsia="SimSun" w:hAnsi="Book Antiqua" w:cs="SimSun"/>
          <w:b/>
          <w:bCs/>
          <w:sz w:val="24"/>
          <w:szCs w:val="24"/>
          <w:lang w:eastAsia="zh-CN"/>
        </w:rPr>
        <w:t>22</w:t>
      </w:r>
      <w:r w:rsidRPr="008C7518">
        <w:rPr>
          <w:rFonts w:ascii="Book Antiqua" w:eastAsia="SimSun" w:hAnsi="Book Antiqua" w:cs="SimSun"/>
          <w:sz w:val="24"/>
          <w:szCs w:val="24"/>
          <w:lang w:eastAsia="zh-CN"/>
        </w:rPr>
        <w:t>: 1897-1902 [PMID: 23001571 DOI: 10.1007/s11695-012-0770-5]</w:t>
      </w:r>
    </w:p>
    <w:p w14:paraId="7DE5CAE6"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13 </w:t>
      </w:r>
      <w:r w:rsidRPr="008C7518">
        <w:rPr>
          <w:rFonts w:ascii="Book Antiqua" w:eastAsia="SimSun" w:hAnsi="Book Antiqua" w:cs="SimSun"/>
          <w:b/>
          <w:bCs/>
          <w:sz w:val="24"/>
          <w:szCs w:val="24"/>
          <w:lang w:eastAsia="zh-CN"/>
        </w:rPr>
        <w:t>Mathus-Vliegen EM</w:t>
      </w:r>
      <w:r w:rsidRPr="008C7518">
        <w:rPr>
          <w:rFonts w:ascii="Book Antiqua" w:eastAsia="SimSun" w:hAnsi="Book Antiqua" w:cs="SimSun"/>
          <w:sz w:val="24"/>
          <w:szCs w:val="24"/>
          <w:lang w:eastAsia="zh-CN"/>
        </w:rPr>
        <w:t>, Tygat GN. Gastro-oesophageal reflux in obese subjects: influence of overweight, weight loss and chronic gastric balloon distension. </w:t>
      </w:r>
      <w:r w:rsidRPr="008C7518">
        <w:rPr>
          <w:rFonts w:ascii="Book Antiqua" w:eastAsia="SimSun" w:hAnsi="Book Antiqua" w:cs="SimSun"/>
          <w:i/>
          <w:iCs/>
          <w:sz w:val="24"/>
          <w:szCs w:val="24"/>
          <w:lang w:eastAsia="zh-CN"/>
        </w:rPr>
        <w:t>Scand J Gastroenterol</w:t>
      </w:r>
      <w:r w:rsidRPr="008C7518">
        <w:rPr>
          <w:rFonts w:ascii="Book Antiqua" w:eastAsia="SimSun" w:hAnsi="Book Antiqua" w:cs="SimSun"/>
          <w:sz w:val="24"/>
          <w:szCs w:val="24"/>
          <w:lang w:eastAsia="zh-CN"/>
        </w:rPr>
        <w:t> 2002; </w:t>
      </w:r>
      <w:r w:rsidRPr="008C7518">
        <w:rPr>
          <w:rFonts w:ascii="Book Antiqua" w:eastAsia="SimSun" w:hAnsi="Book Antiqua" w:cs="SimSun"/>
          <w:b/>
          <w:bCs/>
          <w:sz w:val="24"/>
          <w:szCs w:val="24"/>
          <w:lang w:eastAsia="zh-CN"/>
        </w:rPr>
        <w:t>37</w:t>
      </w:r>
      <w:r w:rsidRPr="008C7518">
        <w:rPr>
          <w:rFonts w:ascii="Book Antiqua" w:eastAsia="SimSun" w:hAnsi="Book Antiqua" w:cs="SimSun"/>
          <w:sz w:val="24"/>
          <w:szCs w:val="24"/>
          <w:lang w:eastAsia="zh-CN"/>
        </w:rPr>
        <w:t>: 1246-1252 [PMID: 12465720 DOI: 10.1080/003655202761020498]</w:t>
      </w:r>
    </w:p>
    <w:p w14:paraId="73A5D82E"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14 </w:t>
      </w:r>
      <w:r w:rsidRPr="008C7518">
        <w:rPr>
          <w:rFonts w:ascii="Book Antiqua" w:eastAsia="SimSun" w:hAnsi="Book Antiqua" w:cs="SimSun"/>
          <w:b/>
          <w:bCs/>
          <w:sz w:val="24"/>
          <w:szCs w:val="24"/>
          <w:lang w:eastAsia="zh-CN"/>
        </w:rPr>
        <w:t>Rossi A</w:t>
      </w:r>
      <w:r w:rsidRPr="008C7518">
        <w:rPr>
          <w:rFonts w:ascii="Book Antiqua" w:eastAsia="SimSun" w:hAnsi="Book Antiqua" w:cs="SimSun"/>
          <w:sz w:val="24"/>
          <w:szCs w:val="24"/>
          <w:lang w:eastAsia="zh-CN"/>
        </w:rPr>
        <w:t>, Bersani G, Ricci G, Petrini C, DeFabritiis G, Alvisi V. Intragastric balloon insertion increases the frequency of erosive esophagitis in obese patients.</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i/>
          <w:iCs/>
          <w:sz w:val="24"/>
          <w:szCs w:val="24"/>
          <w:lang w:eastAsia="zh-CN"/>
        </w:rPr>
        <w:t>Obes Surg</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07;</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bCs/>
          <w:sz w:val="24"/>
          <w:szCs w:val="24"/>
          <w:lang w:eastAsia="zh-CN"/>
        </w:rPr>
        <w:t>17</w:t>
      </w:r>
      <w:r w:rsidRPr="008C7518">
        <w:rPr>
          <w:rFonts w:ascii="Book Antiqua" w:eastAsia="SimSun" w:hAnsi="Book Antiqua" w:cs="SimSun"/>
          <w:sz w:val="24"/>
          <w:szCs w:val="24"/>
          <w:lang w:eastAsia="zh-CN"/>
        </w:rPr>
        <w:t>: 1346-1349 [PMID: 18000724 DOI: 10.1007/s11695-007-9239-3]</w:t>
      </w:r>
    </w:p>
    <w:p w14:paraId="3C635C04"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15 </w:t>
      </w:r>
      <w:r w:rsidRPr="008C7518">
        <w:rPr>
          <w:rFonts w:ascii="Book Antiqua" w:eastAsia="SimSun" w:hAnsi="Book Antiqua" w:cs="SimSun"/>
          <w:b/>
          <w:bCs/>
          <w:sz w:val="24"/>
          <w:szCs w:val="24"/>
          <w:lang w:eastAsia="zh-CN"/>
        </w:rPr>
        <w:t>Hirsch DP</w:t>
      </w:r>
      <w:r w:rsidRPr="008C7518">
        <w:rPr>
          <w:rFonts w:ascii="Book Antiqua" w:eastAsia="SimSun" w:hAnsi="Book Antiqua" w:cs="SimSun"/>
          <w:sz w:val="24"/>
          <w:szCs w:val="24"/>
          <w:lang w:eastAsia="zh-CN"/>
        </w:rPr>
        <w:t>, Mathus-Vliegen EM, Dagli U, Tytgat GN, Boeckxstaens GE. Effect of prolonged gastric distention on lower esophageal sphincter function and gastroesophageal reflux. </w:t>
      </w:r>
      <w:r w:rsidRPr="008C7518">
        <w:rPr>
          <w:rFonts w:ascii="Book Antiqua" w:eastAsia="SimSun" w:hAnsi="Book Antiqua" w:cs="SimSun"/>
          <w:i/>
          <w:iCs/>
          <w:sz w:val="24"/>
          <w:szCs w:val="24"/>
          <w:lang w:eastAsia="zh-CN"/>
        </w:rPr>
        <w:t>Am J Gastroenterol</w:t>
      </w:r>
      <w:r w:rsidRPr="008C7518">
        <w:rPr>
          <w:rFonts w:ascii="Book Antiqua" w:eastAsia="SimSun" w:hAnsi="Book Antiqua" w:cs="SimSun"/>
          <w:sz w:val="24"/>
          <w:szCs w:val="24"/>
          <w:lang w:eastAsia="zh-CN"/>
        </w:rPr>
        <w:t> 2003; </w:t>
      </w:r>
      <w:r w:rsidRPr="008C7518">
        <w:rPr>
          <w:rFonts w:ascii="Book Antiqua" w:eastAsia="SimSun" w:hAnsi="Book Antiqua" w:cs="SimSun"/>
          <w:b/>
          <w:bCs/>
          <w:sz w:val="24"/>
          <w:szCs w:val="24"/>
          <w:lang w:eastAsia="zh-CN"/>
        </w:rPr>
        <w:t>98</w:t>
      </w:r>
      <w:r w:rsidRPr="008C7518">
        <w:rPr>
          <w:rFonts w:ascii="Book Antiqua" w:eastAsia="SimSun" w:hAnsi="Book Antiqua" w:cs="SimSun"/>
          <w:sz w:val="24"/>
          <w:szCs w:val="24"/>
          <w:lang w:eastAsia="zh-CN"/>
        </w:rPr>
        <w:t>: 1696-1704 [PMID: 12907321 DOI: 10.1111/j.1572-0241.2003.07588.x]</w:t>
      </w:r>
    </w:p>
    <w:p w14:paraId="4ACDD04E"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16 </w:t>
      </w:r>
      <w:r w:rsidRPr="008C7518">
        <w:rPr>
          <w:rFonts w:ascii="Book Antiqua" w:eastAsia="SimSun" w:hAnsi="Book Antiqua" w:cs="SimSun"/>
          <w:b/>
          <w:bCs/>
          <w:sz w:val="24"/>
          <w:szCs w:val="24"/>
          <w:lang w:eastAsia="zh-CN"/>
        </w:rPr>
        <w:t>Bang CS</w:t>
      </w:r>
      <w:r w:rsidRPr="008C7518">
        <w:rPr>
          <w:rFonts w:ascii="Book Antiqua" w:eastAsia="SimSun" w:hAnsi="Book Antiqua" w:cs="SimSun"/>
          <w:sz w:val="24"/>
          <w:szCs w:val="24"/>
          <w:lang w:eastAsia="zh-CN"/>
        </w:rPr>
        <w:t>, Baik GH, Shin IS, Kim JB, Suk KT, Yoon JH, Kim YS, Kim DJ. Effect of intragastric injection of botulinum toxin A for the treatment of obesity: a meta-analysis and meta-regression. </w:t>
      </w:r>
      <w:r w:rsidRPr="008C7518">
        <w:rPr>
          <w:rFonts w:ascii="Book Antiqua" w:eastAsia="SimSun" w:hAnsi="Book Antiqua" w:cs="SimSun"/>
          <w:i/>
          <w:iCs/>
          <w:sz w:val="24"/>
          <w:szCs w:val="24"/>
          <w:lang w:eastAsia="zh-CN"/>
        </w:rPr>
        <w:t>Gastrointest Endosc</w:t>
      </w:r>
      <w:r w:rsidRPr="008C7518">
        <w:rPr>
          <w:rFonts w:ascii="Book Antiqua" w:eastAsia="SimSun" w:hAnsi="Book Antiqua" w:cs="SimSun"/>
          <w:sz w:val="24"/>
          <w:szCs w:val="24"/>
          <w:lang w:eastAsia="zh-CN"/>
        </w:rPr>
        <w:t> 2015; </w:t>
      </w:r>
      <w:r w:rsidRPr="008C7518">
        <w:rPr>
          <w:rFonts w:ascii="Book Antiqua" w:eastAsia="SimSun" w:hAnsi="Book Antiqua" w:cs="SimSun"/>
          <w:b/>
          <w:bCs/>
          <w:sz w:val="24"/>
          <w:szCs w:val="24"/>
          <w:lang w:eastAsia="zh-CN"/>
        </w:rPr>
        <w:t>81</w:t>
      </w:r>
      <w:r w:rsidRPr="008C7518">
        <w:rPr>
          <w:rFonts w:ascii="Book Antiqua" w:eastAsia="SimSun" w:hAnsi="Book Antiqua" w:cs="SimSun"/>
          <w:sz w:val="24"/>
          <w:szCs w:val="24"/>
          <w:lang w:eastAsia="zh-CN"/>
        </w:rPr>
        <w:t>: 1141-9.e1-7 [PMID: 25765772 DOI: 10.1016/j.gie.2014.12.025]</w:t>
      </w:r>
    </w:p>
    <w:p w14:paraId="54BD2BC8" w14:textId="77777777"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17 </w:t>
      </w:r>
      <w:r w:rsidRPr="008C7518">
        <w:rPr>
          <w:rFonts w:ascii="Book Antiqua" w:eastAsia="SimSun" w:hAnsi="Book Antiqua" w:cs="SimSun"/>
          <w:b/>
          <w:bCs/>
          <w:sz w:val="24"/>
          <w:szCs w:val="24"/>
          <w:lang w:eastAsia="zh-CN"/>
        </w:rPr>
        <w:t>Foschi D</w:t>
      </w:r>
      <w:r w:rsidRPr="008C7518">
        <w:rPr>
          <w:rFonts w:ascii="Book Antiqua" w:eastAsia="SimSun" w:hAnsi="Book Antiqua" w:cs="SimSun"/>
          <w:sz w:val="24"/>
          <w:szCs w:val="24"/>
          <w:lang w:eastAsia="zh-CN"/>
        </w:rPr>
        <w:t>, Lazzaroni M, Sangaletti O, Corsi F, Trabucchi E, Bianchi Porro G. Effects of intramural administration of Botulinum Toxin A on gastric emptying and eating capacity in obese patients. </w:t>
      </w:r>
      <w:r w:rsidRPr="008C7518">
        <w:rPr>
          <w:rFonts w:ascii="Book Antiqua" w:eastAsia="SimSun" w:hAnsi="Book Antiqua" w:cs="SimSun"/>
          <w:i/>
          <w:iCs/>
          <w:sz w:val="24"/>
          <w:szCs w:val="24"/>
          <w:lang w:eastAsia="zh-CN"/>
        </w:rPr>
        <w:t>Dig Liver Dis</w:t>
      </w:r>
      <w:r w:rsidRPr="008C7518">
        <w:rPr>
          <w:rFonts w:ascii="Book Antiqua" w:eastAsia="SimSun" w:hAnsi="Book Antiqua" w:cs="SimSun"/>
          <w:sz w:val="24"/>
          <w:szCs w:val="24"/>
          <w:lang w:eastAsia="zh-CN"/>
        </w:rPr>
        <w:t> 2008; </w:t>
      </w:r>
      <w:r w:rsidRPr="008C7518">
        <w:rPr>
          <w:rFonts w:ascii="Book Antiqua" w:eastAsia="SimSun" w:hAnsi="Book Antiqua" w:cs="SimSun"/>
          <w:b/>
          <w:bCs/>
          <w:sz w:val="24"/>
          <w:szCs w:val="24"/>
          <w:lang w:eastAsia="zh-CN"/>
        </w:rPr>
        <w:t>40</w:t>
      </w:r>
      <w:r w:rsidRPr="008C7518">
        <w:rPr>
          <w:rFonts w:ascii="Book Antiqua" w:eastAsia="SimSun" w:hAnsi="Book Antiqua" w:cs="SimSun"/>
          <w:sz w:val="24"/>
          <w:szCs w:val="24"/>
          <w:lang w:eastAsia="zh-CN"/>
        </w:rPr>
        <w:t>: 667-672 [PMID: 18420471 DOI: 10.1016/j.dld.2008.02.040]</w:t>
      </w:r>
    </w:p>
    <w:p w14:paraId="784583A0" w14:textId="346495AF" w:rsidR="008C7518" w:rsidRPr="008C7518" w:rsidRDefault="008C7518" w:rsidP="008C7518">
      <w:pPr>
        <w:spacing w:after="0" w:line="360" w:lineRule="auto"/>
        <w:jc w:val="both"/>
        <w:rPr>
          <w:rFonts w:ascii="Book Antiqua" w:eastAsia="SimSun" w:hAnsi="Book Antiqua" w:cs="SimSun"/>
          <w:sz w:val="24"/>
          <w:szCs w:val="24"/>
          <w:lang w:eastAsia="zh-CN"/>
        </w:rPr>
      </w:pPr>
      <w:r w:rsidRPr="008C7518">
        <w:rPr>
          <w:rFonts w:ascii="Book Antiqua" w:eastAsia="SimSun" w:hAnsi="Book Antiqua" w:cs="SimSun"/>
          <w:sz w:val="24"/>
          <w:szCs w:val="24"/>
          <w:lang w:eastAsia="zh-CN"/>
        </w:rPr>
        <w:t>118 </w:t>
      </w:r>
      <w:r w:rsidRPr="008C7518">
        <w:rPr>
          <w:rFonts w:ascii="Book Antiqua" w:eastAsia="SimSun" w:hAnsi="Book Antiqua" w:cs="SimSun"/>
          <w:b/>
          <w:bCs/>
          <w:sz w:val="24"/>
          <w:szCs w:val="24"/>
          <w:lang w:eastAsia="zh-CN"/>
        </w:rPr>
        <w:t>Sandler BJ</w:t>
      </w:r>
      <w:r w:rsidRPr="008C7518">
        <w:rPr>
          <w:rFonts w:ascii="Book Antiqua" w:eastAsia="SimSun" w:hAnsi="Book Antiqua" w:cs="SimSun"/>
          <w:sz w:val="24"/>
          <w:szCs w:val="24"/>
          <w:lang w:eastAsia="zh-CN"/>
        </w:rPr>
        <w:t>, Rumbaut R, Swain CP, Torres G, Morales L, Gonzales L, Schultz S, Talamini MA, Jacobsen GR, Horgan S. One-year human experience with a novel endoluminal, endoscopic gastric bypass sleeve for morbid obesity. </w:t>
      </w:r>
      <w:r w:rsidRPr="008C7518">
        <w:rPr>
          <w:rFonts w:ascii="Book Antiqua" w:eastAsia="SimSun" w:hAnsi="Book Antiqua" w:cs="SimSun"/>
          <w:i/>
          <w:iCs/>
          <w:sz w:val="24"/>
          <w:szCs w:val="24"/>
          <w:lang w:eastAsia="zh-CN"/>
        </w:rPr>
        <w:t>Surg Endosc</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sz w:val="24"/>
          <w:szCs w:val="24"/>
          <w:lang w:eastAsia="zh-CN"/>
        </w:rPr>
        <w:t>2015;</w:t>
      </w:r>
      <w:r w:rsidRPr="008C7518">
        <w:rPr>
          <w:rFonts w:ascii="Book Antiqua" w:eastAsia="SimSun" w:hAnsi="Book Antiqua" w:cs="SimSun" w:hint="eastAsia"/>
          <w:sz w:val="24"/>
          <w:szCs w:val="24"/>
          <w:lang w:eastAsia="zh-CN"/>
        </w:rPr>
        <w:t xml:space="preserve"> </w:t>
      </w:r>
      <w:r w:rsidRPr="008C7518">
        <w:rPr>
          <w:rFonts w:ascii="Book Antiqua" w:eastAsia="SimSun" w:hAnsi="Book Antiqua" w:cs="SimSun"/>
          <w:b/>
          <w:bCs/>
          <w:sz w:val="24"/>
          <w:szCs w:val="24"/>
          <w:lang w:eastAsia="zh-CN"/>
        </w:rPr>
        <w:t>29</w:t>
      </w:r>
      <w:r w:rsidRPr="008C7518">
        <w:rPr>
          <w:rFonts w:ascii="Book Antiqua" w:eastAsia="SimSun" w:hAnsi="Book Antiqua" w:cs="SimSun"/>
          <w:sz w:val="24"/>
          <w:szCs w:val="24"/>
          <w:lang w:eastAsia="zh-CN"/>
        </w:rPr>
        <w:t>: 3298-3303 [PMID: 25631114</w:t>
      </w:r>
      <w:r w:rsidR="00560B3C">
        <w:rPr>
          <w:rFonts w:ascii="Book Antiqua" w:eastAsia="SimSun" w:hAnsi="Book Antiqua" w:cs="SimSun"/>
          <w:sz w:val="24"/>
          <w:szCs w:val="24"/>
          <w:lang w:eastAsia="zh-CN"/>
        </w:rPr>
        <w:t xml:space="preserve"> DOI: 10.1007/s00464-015-4081-5</w:t>
      </w:r>
      <w:r w:rsidRPr="008C7518">
        <w:rPr>
          <w:rFonts w:ascii="Book Antiqua" w:eastAsia="SimSun" w:hAnsi="Book Antiqua" w:cs="SimSun"/>
          <w:sz w:val="24"/>
          <w:szCs w:val="24"/>
          <w:lang w:eastAsia="zh-CN"/>
        </w:rPr>
        <w:t>]</w:t>
      </w:r>
    </w:p>
    <w:p w14:paraId="1DD78784" w14:textId="77777777" w:rsidR="008C7518" w:rsidRPr="008C7518" w:rsidRDefault="008C7518" w:rsidP="008C7518">
      <w:pPr>
        <w:widowControl w:val="0"/>
        <w:wordWrap w:val="0"/>
        <w:spacing w:after="0" w:line="360" w:lineRule="auto"/>
        <w:jc w:val="right"/>
        <w:rPr>
          <w:rFonts w:ascii="Book Antiqua" w:eastAsia="SimSun" w:hAnsi="Book Antiqua" w:cs="Times New Roman"/>
          <w:kern w:val="2"/>
          <w:sz w:val="24"/>
          <w:szCs w:val="24"/>
          <w:lang w:eastAsia="zh-CN"/>
        </w:rPr>
      </w:pPr>
      <w:bookmarkStart w:id="44" w:name="OLE_LINK51"/>
      <w:bookmarkStart w:id="45" w:name="OLE_LINK52"/>
      <w:bookmarkStart w:id="46" w:name="OLE_LINK120"/>
      <w:bookmarkStart w:id="47" w:name="OLE_LINK148"/>
      <w:bookmarkStart w:id="48" w:name="OLE_LINK72"/>
      <w:bookmarkStart w:id="49" w:name="OLE_LINK112"/>
      <w:bookmarkStart w:id="50" w:name="OLE_LINK320"/>
      <w:bookmarkStart w:id="51" w:name="OLE_LINK387"/>
      <w:bookmarkStart w:id="52" w:name="OLE_LINK183"/>
      <w:bookmarkStart w:id="53" w:name="OLE_LINK254"/>
      <w:bookmarkStart w:id="54" w:name="OLE_LINK149"/>
      <w:bookmarkStart w:id="55" w:name="OLE_LINK225"/>
      <w:bookmarkStart w:id="56" w:name="OLE_LINK207"/>
      <w:bookmarkStart w:id="57" w:name="OLE_LINK226"/>
      <w:bookmarkStart w:id="58" w:name="OLE_LINK212"/>
      <w:bookmarkStart w:id="59" w:name="OLE_LINK250"/>
      <w:bookmarkStart w:id="60" w:name="OLE_LINK281"/>
      <w:bookmarkStart w:id="61" w:name="OLE_LINK282"/>
      <w:bookmarkStart w:id="62" w:name="OLE_LINK313"/>
      <w:bookmarkStart w:id="63" w:name="OLE_LINK304"/>
      <w:bookmarkStart w:id="64" w:name="OLE_LINK321"/>
      <w:bookmarkStart w:id="65" w:name="OLE_LINK385"/>
      <w:bookmarkStart w:id="66" w:name="OLE_LINK400"/>
      <w:bookmarkStart w:id="67" w:name="OLE_LINK346"/>
      <w:bookmarkStart w:id="68" w:name="OLE_LINK371"/>
      <w:bookmarkStart w:id="69" w:name="OLE_LINK334"/>
      <w:bookmarkStart w:id="70" w:name="OLE_LINK1830"/>
      <w:bookmarkStart w:id="71" w:name="OLE_LINK457"/>
      <w:bookmarkStart w:id="72" w:name="OLE_LINK288"/>
      <w:bookmarkStart w:id="73" w:name="OLE_LINK384"/>
      <w:bookmarkStart w:id="74" w:name="OLE_LINK379"/>
      <w:bookmarkStart w:id="75" w:name="OLE_LINK303"/>
      <w:bookmarkStart w:id="76" w:name="OLE_LINK450"/>
      <w:bookmarkStart w:id="77" w:name="OLE_LINK489"/>
      <w:bookmarkStart w:id="78" w:name="OLE_LINK535"/>
      <w:bookmarkStart w:id="79" w:name="OLE_LINK648"/>
      <w:bookmarkStart w:id="80" w:name="OLE_LINK686"/>
      <w:bookmarkStart w:id="81" w:name="OLE_LINK471"/>
      <w:bookmarkStart w:id="82" w:name="OLE_LINK462"/>
      <w:bookmarkStart w:id="83" w:name="OLE_LINK519"/>
      <w:bookmarkStart w:id="84" w:name="OLE_LINK575"/>
      <w:bookmarkStart w:id="85" w:name="OLE_LINK491"/>
      <w:bookmarkStart w:id="86" w:name="OLE_LINK532"/>
      <w:bookmarkStart w:id="87" w:name="OLE_LINK572"/>
      <w:bookmarkStart w:id="88" w:name="OLE_LINK574"/>
      <w:bookmarkStart w:id="89" w:name="OLE_LINK480"/>
      <w:bookmarkStart w:id="90" w:name="OLE_LINK567"/>
      <w:bookmarkStart w:id="91" w:name="OLE_LINK2700"/>
      <w:bookmarkStart w:id="92" w:name="OLE_LINK581"/>
      <w:bookmarkStart w:id="93" w:name="OLE_LINK639"/>
      <w:bookmarkStart w:id="94" w:name="OLE_LINK688"/>
      <w:bookmarkStart w:id="95" w:name="OLE_LINK722"/>
      <w:bookmarkStart w:id="96" w:name="OLE_LINK542"/>
      <w:bookmarkStart w:id="97" w:name="OLE_LINK589"/>
      <w:bookmarkStart w:id="98" w:name="OLE_LINK582"/>
      <w:bookmarkStart w:id="99" w:name="OLE_LINK640"/>
      <w:bookmarkStart w:id="100" w:name="OLE_LINK714"/>
      <w:bookmarkStart w:id="101" w:name="OLE_LINK593"/>
      <w:bookmarkStart w:id="102" w:name="OLE_LINK716"/>
      <w:bookmarkStart w:id="103" w:name="OLE_LINK770"/>
      <w:bookmarkStart w:id="104" w:name="OLE_LINK801"/>
      <w:bookmarkStart w:id="105" w:name="OLE_LINK660"/>
      <w:bookmarkStart w:id="106" w:name="OLE_LINK781"/>
      <w:bookmarkStart w:id="107" w:name="OLE_LINK833"/>
      <w:bookmarkStart w:id="108" w:name="OLE_LINK642"/>
      <w:bookmarkStart w:id="109" w:name="OLE_LINK700"/>
      <w:bookmarkStart w:id="110" w:name="OLE_LINK792"/>
      <w:bookmarkStart w:id="111" w:name="OLE_LINK2882"/>
      <w:bookmarkStart w:id="112" w:name="OLE_LINK836"/>
      <w:bookmarkStart w:id="113" w:name="OLE_LINK889"/>
      <w:bookmarkStart w:id="114" w:name="OLE_LINK782"/>
      <w:bookmarkStart w:id="115" w:name="OLE_LINK826"/>
      <w:bookmarkStart w:id="116" w:name="OLE_LINK865"/>
      <w:bookmarkStart w:id="117" w:name="OLE_LINK856"/>
      <w:bookmarkStart w:id="118" w:name="OLE_LINK908"/>
      <w:bookmarkStart w:id="119" w:name="OLE_LINK980"/>
      <w:bookmarkStart w:id="120" w:name="OLE_LINK1018"/>
      <w:bookmarkStart w:id="121" w:name="OLE_LINK1049"/>
      <w:bookmarkStart w:id="122" w:name="OLE_LINK1076"/>
      <w:bookmarkStart w:id="123" w:name="OLE_LINK1106"/>
      <w:bookmarkStart w:id="124" w:name="OLE_LINK891"/>
      <w:bookmarkStart w:id="125" w:name="OLE_LINK943"/>
      <w:bookmarkStart w:id="126" w:name="OLE_LINK981"/>
      <w:bookmarkStart w:id="127" w:name="OLE_LINK1030"/>
      <w:bookmarkStart w:id="128" w:name="OLE_LINK847"/>
      <w:bookmarkStart w:id="129" w:name="OLE_LINK909"/>
      <w:bookmarkStart w:id="130" w:name="OLE_LINK906"/>
      <w:bookmarkStart w:id="131" w:name="OLE_LINK992"/>
      <w:bookmarkStart w:id="132" w:name="OLE_LINK993"/>
      <w:bookmarkStart w:id="133" w:name="OLE_LINK1052"/>
      <w:bookmarkStart w:id="134" w:name="OLE_LINK946"/>
      <w:bookmarkStart w:id="135" w:name="OLE_LINK911"/>
      <w:bookmarkStart w:id="136" w:name="OLE_LINK930"/>
      <w:bookmarkStart w:id="137" w:name="OLE_LINK1059"/>
      <w:bookmarkStart w:id="138" w:name="OLE_LINK1174"/>
      <w:bookmarkStart w:id="139" w:name="OLE_LINK1137"/>
      <w:bookmarkStart w:id="140" w:name="OLE_LINK1167"/>
      <w:bookmarkStart w:id="141" w:name="OLE_LINK1200"/>
      <w:bookmarkStart w:id="142" w:name="OLE_LINK1241"/>
      <w:bookmarkStart w:id="143" w:name="OLE_LINK1288"/>
      <w:bookmarkStart w:id="144" w:name="OLE_LINK1056"/>
      <w:bookmarkStart w:id="145" w:name="OLE_LINK1158"/>
      <w:bookmarkStart w:id="146" w:name="OLE_LINK1175"/>
      <w:bookmarkStart w:id="147" w:name="OLE_LINK1074"/>
      <w:bookmarkStart w:id="148" w:name="OLE_LINK1169"/>
      <w:r w:rsidRPr="008C7518">
        <w:rPr>
          <w:rFonts w:ascii="Book Antiqua" w:eastAsia="SimSun" w:hAnsi="Book Antiqua" w:cs="Times New Roman"/>
          <w:b/>
          <w:bCs/>
          <w:kern w:val="2"/>
          <w:sz w:val="24"/>
          <w:szCs w:val="24"/>
          <w:lang w:eastAsia="zh-CN"/>
        </w:rPr>
        <w:t>P-Reviewer:</w:t>
      </w:r>
      <w:r w:rsidRPr="008C7518">
        <w:rPr>
          <w:rFonts w:ascii="Book Antiqua" w:eastAsia="SimSun" w:hAnsi="Book Antiqua" w:cs="Times New Roman" w:hint="eastAsia"/>
          <w:b/>
          <w:bCs/>
          <w:kern w:val="2"/>
          <w:sz w:val="24"/>
          <w:szCs w:val="24"/>
          <w:lang w:eastAsia="zh-CN"/>
        </w:rPr>
        <w:t xml:space="preserve"> </w:t>
      </w:r>
      <w:r w:rsidRPr="008C7518">
        <w:rPr>
          <w:rFonts w:ascii="Book Antiqua" w:eastAsia="SimSun" w:hAnsi="Book Antiqua" w:cs="Times New Roman"/>
          <w:bCs/>
          <w:kern w:val="2"/>
          <w:sz w:val="24"/>
          <w:szCs w:val="24"/>
          <w:lang w:eastAsia="zh-CN"/>
        </w:rPr>
        <w:t>Kirshtein B</w:t>
      </w:r>
      <w:r w:rsidRPr="008C7518">
        <w:rPr>
          <w:rFonts w:ascii="Book Antiqua" w:eastAsia="SimSun" w:hAnsi="Book Antiqua" w:cs="Times New Roman" w:hint="eastAsia"/>
          <w:bCs/>
          <w:kern w:val="2"/>
          <w:sz w:val="24"/>
          <w:szCs w:val="24"/>
          <w:lang w:eastAsia="zh-CN"/>
        </w:rPr>
        <w:t xml:space="preserve">, </w:t>
      </w:r>
      <w:r w:rsidRPr="008C7518">
        <w:rPr>
          <w:rFonts w:ascii="Book Antiqua" w:eastAsia="SimSun" w:hAnsi="Book Antiqua" w:cs="Times New Roman"/>
          <w:bCs/>
          <w:kern w:val="2"/>
          <w:sz w:val="24"/>
          <w:szCs w:val="24"/>
          <w:lang w:eastAsia="zh-CN"/>
        </w:rPr>
        <w:t>Shih-Ta C,</w:t>
      </w:r>
      <w:r w:rsidRPr="008C7518">
        <w:rPr>
          <w:rFonts w:ascii="Book Antiqua" w:eastAsia="SimSun" w:hAnsi="Book Antiqua" w:cs="Times New Roman" w:hint="eastAsia"/>
          <w:bCs/>
          <w:kern w:val="2"/>
          <w:sz w:val="24"/>
          <w:szCs w:val="24"/>
          <w:lang w:eastAsia="zh-CN"/>
        </w:rPr>
        <w:t xml:space="preserve"> </w:t>
      </w:r>
      <w:r w:rsidRPr="008C7518">
        <w:rPr>
          <w:rFonts w:ascii="Book Antiqua" w:eastAsia="SimSun" w:hAnsi="Book Antiqua" w:cs="Times New Roman"/>
          <w:bCs/>
          <w:kern w:val="2"/>
          <w:sz w:val="24"/>
          <w:szCs w:val="24"/>
          <w:lang w:eastAsia="zh-CN"/>
        </w:rPr>
        <w:t>Tarantino G</w:t>
      </w:r>
      <w:r w:rsidRPr="008C7518">
        <w:rPr>
          <w:rFonts w:ascii="Book Antiqua" w:eastAsia="SimSun" w:hAnsi="Book Antiqua" w:cs="Times New Roman" w:hint="eastAsia"/>
          <w:b/>
          <w:bCs/>
          <w:kern w:val="2"/>
          <w:sz w:val="24"/>
          <w:szCs w:val="24"/>
          <w:lang w:eastAsia="zh-CN"/>
        </w:rPr>
        <w:t xml:space="preserve"> </w:t>
      </w:r>
      <w:r w:rsidRPr="008C7518">
        <w:rPr>
          <w:rFonts w:ascii="Book Antiqua" w:eastAsia="SimSun" w:hAnsi="Book Antiqua" w:cs="Times New Roman"/>
          <w:b/>
          <w:bCs/>
          <w:kern w:val="2"/>
          <w:sz w:val="24"/>
          <w:szCs w:val="24"/>
          <w:lang w:eastAsia="zh-CN"/>
        </w:rPr>
        <w:t>S-Editor:</w:t>
      </w:r>
      <w:r w:rsidRPr="008C7518">
        <w:rPr>
          <w:rFonts w:ascii="Book Antiqua" w:eastAsia="SimSun" w:hAnsi="Book Antiqua" w:cs="Times New Roman" w:hint="eastAsia"/>
          <w:kern w:val="2"/>
          <w:sz w:val="24"/>
          <w:szCs w:val="24"/>
          <w:lang w:eastAsia="zh-CN"/>
        </w:rPr>
        <w:t xml:space="preserve"> Gong ZM</w:t>
      </w:r>
    </w:p>
    <w:p w14:paraId="70768620" w14:textId="6698C215" w:rsidR="008C7518" w:rsidRPr="008C7518" w:rsidRDefault="008C7518" w:rsidP="008C7518">
      <w:pPr>
        <w:widowControl w:val="0"/>
        <w:spacing w:after="0" w:line="360" w:lineRule="auto"/>
        <w:jc w:val="right"/>
        <w:rPr>
          <w:rFonts w:ascii="Book Antiqua" w:eastAsia="SimSun" w:hAnsi="Book Antiqua" w:cs="Times New Roman"/>
          <w:kern w:val="2"/>
          <w:sz w:val="24"/>
          <w:szCs w:val="24"/>
          <w:lang w:eastAsia="zh-CN"/>
        </w:rPr>
      </w:pPr>
      <w:r w:rsidRPr="008C7518">
        <w:rPr>
          <w:rFonts w:ascii="Book Antiqua" w:eastAsia="SimSun" w:hAnsi="Book Antiqua" w:cs="Times New Roman"/>
          <w:b/>
          <w:bCs/>
          <w:kern w:val="2"/>
          <w:sz w:val="24"/>
          <w:szCs w:val="24"/>
          <w:lang w:eastAsia="zh-CN"/>
        </w:rPr>
        <w:t>L-Editor:</w:t>
      </w:r>
      <w:r w:rsidRPr="008C7518">
        <w:rPr>
          <w:rFonts w:ascii="Book Antiqua" w:eastAsia="SimSun" w:hAnsi="Book Antiqua" w:cs="Times New Roman"/>
          <w:kern w:val="2"/>
          <w:sz w:val="24"/>
          <w:szCs w:val="24"/>
          <w:lang w:eastAsia="zh-CN"/>
        </w:rPr>
        <w:t xml:space="preserve"> </w:t>
      </w:r>
      <w:r w:rsidRPr="008C7518">
        <w:rPr>
          <w:rFonts w:ascii="Book Antiqua" w:eastAsia="SimSun" w:hAnsi="Book Antiqua" w:cs="Times New Roman"/>
          <w:b/>
          <w:bCs/>
          <w:kern w:val="2"/>
          <w:sz w:val="24"/>
          <w:szCs w:val="24"/>
          <w:lang w:eastAsia="zh-CN"/>
        </w:rPr>
        <w:t>E-Editor:</w:t>
      </w:r>
    </w:p>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14:paraId="43BEC11E" w14:textId="77777777" w:rsidR="008C7518" w:rsidRPr="00B5545D" w:rsidRDefault="008C7518" w:rsidP="0097323E">
      <w:pPr>
        <w:spacing w:after="0" w:line="360" w:lineRule="auto"/>
        <w:jc w:val="both"/>
        <w:rPr>
          <w:rFonts w:ascii="Book Antiqua" w:hAnsi="Book Antiqua"/>
          <w:sz w:val="24"/>
          <w:szCs w:val="24"/>
          <w:lang w:eastAsia="zh-CN"/>
        </w:rPr>
      </w:pPr>
    </w:p>
    <w:sectPr w:rsidR="008C7518" w:rsidRPr="00B554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EFD014" w14:textId="77777777" w:rsidR="00D62E64" w:rsidRDefault="00D62E64" w:rsidP="00FA6EE4">
      <w:pPr>
        <w:spacing w:after="0" w:line="240" w:lineRule="auto"/>
      </w:pPr>
      <w:r>
        <w:separator/>
      </w:r>
    </w:p>
  </w:endnote>
  <w:endnote w:type="continuationSeparator" w:id="0">
    <w:p w14:paraId="48138969" w14:textId="77777777" w:rsidR="00D62E64" w:rsidRDefault="00D62E64" w:rsidP="00FA6E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6CF9E3" w14:textId="77777777" w:rsidR="00D62E64" w:rsidRDefault="00D62E64" w:rsidP="00FA6EE4">
      <w:pPr>
        <w:spacing w:after="0" w:line="240" w:lineRule="auto"/>
      </w:pPr>
      <w:r>
        <w:separator/>
      </w:r>
    </w:p>
  </w:footnote>
  <w:footnote w:type="continuationSeparator" w:id="0">
    <w:p w14:paraId="2C3A1B3B" w14:textId="77777777" w:rsidR="00D62E64" w:rsidRDefault="00D62E64" w:rsidP="00FA6E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825132"/>
    <w:multiLevelType w:val="multilevel"/>
    <w:tmpl w:val="3182982C"/>
    <w:lvl w:ilvl="0">
      <w:start w:val="3"/>
      <w:numFmt w:val="decimal"/>
      <w:lvlText w:val="%1."/>
      <w:lvlJc w:val="left"/>
      <w:pPr>
        <w:ind w:left="360" w:hanging="360"/>
      </w:pPr>
    </w:lvl>
    <w:lvl w:ilvl="1">
      <w:start w:val="1"/>
      <w:numFmt w:val="decimal"/>
      <w:lvlText w:val="%1.%2."/>
      <w:lvlJc w:val="left"/>
      <w:pPr>
        <w:tabs>
          <w:tab w:val="num" w:pos="907"/>
        </w:tabs>
        <w:ind w:left="907" w:hanging="547"/>
      </w:pPr>
    </w:lvl>
    <w:lvl w:ilvl="2">
      <w:start w:val="1"/>
      <w:numFmt w:val="decimal"/>
      <w:lvlText w:val="%1.%2.%3."/>
      <w:lvlJc w:val="left"/>
      <w:pPr>
        <w:tabs>
          <w:tab w:val="num" w:pos="1225"/>
        </w:tabs>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FEF75A0"/>
    <w:multiLevelType w:val="hybridMultilevel"/>
    <w:tmpl w:val="BA26CD88"/>
    <w:lvl w:ilvl="0" w:tplc="D764C94A">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9EB7C85"/>
    <w:multiLevelType w:val="multilevel"/>
    <w:tmpl w:val="B602E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1"/>
  </w:num>
  <w:num w:numId="3">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057E"/>
    <w:rsid w:val="00021084"/>
    <w:rsid w:val="00043A55"/>
    <w:rsid w:val="000449BE"/>
    <w:rsid w:val="00045AD3"/>
    <w:rsid w:val="0009531E"/>
    <w:rsid w:val="000A7D4D"/>
    <w:rsid w:val="000D08C0"/>
    <w:rsid w:val="001057E9"/>
    <w:rsid w:val="00106D11"/>
    <w:rsid w:val="00107552"/>
    <w:rsid w:val="001127FA"/>
    <w:rsid w:val="00125677"/>
    <w:rsid w:val="001650D8"/>
    <w:rsid w:val="00167EB1"/>
    <w:rsid w:val="00170D17"/>
    <w:rsid w:val="00183B18"/>
    <w:rsid w:val="00192580"/>
    <w:rsid w:val="001A2152"/>
    <w:rsid w:val="001B2463"/>
    <w:rsid w:val="001B3CDE"/>
    <w:rsid w:val="001C01B6"/>
    <w:rsid w:val="00227190"/>
    <w:rsid w:val="00251D77"/>
    <w:rsid w:val="00252461"/>
    <w:rsid w:val="002700E1"/>
    <w:rsid w:val="002700E2"/>
    <w:rsid w:val="00286662"/>
    <w:rsid w:val="002A03A2"/>
    <w:rsid w:val="002C0293"/>
    <w:rsid w:val="002E319B"/>
    <w:rsid w:val="003475EB"/>
    <w:rsid w:val="003532E3"/>
    <w:rsid w:val="00354BAF"/>
    <w:rsid w:val="00357F09"/>
    <w:rsid w:val="00366F40"/>
    <w:rsid w:val="003A0EFB"/>
    <w:rsid w:val="003A1EF3"/>
    <w:rsid w:val="003D2F65"/>
    <w:rsid w:val="003D3C0C"/>
    <w:rsid w:val="003F4184"/>
    <w:rsid w:val="004070BA"/>
    <w:rsid w:val="00425BFA"/>
    <w:rsid w:val="004361D8"/>
    <w:rsid w:val="00443C48"/>
    <w:rsid w:val="004572DF"/>
    <w:rsid w:val="004F65AD"/>
    <w:rsid w:val="0053121A"/>
    <w:rsid w:val="0053501A"/>
    <w:rsid w:val="00550403"/>
    <w:rsid w:val="00560B3C"/>
    <w:rsid w:val="0056684B"/>
    <w:rsid w:val="00597F8E"/>
    <w:rsid w:val="005E1974"/>
    <w:rsid w:val="00621EF8"/>
    <w:rsid w:val="0065146C"/>
    <w:rsid w:val="00704FEB"/>
    <w:rsid w:val="007240B7"/>
    <w:rsid w:val="00724304"/>
    <w:rsid w:val="007B66D0"/>
    <w:rsid w:val="007E6EDA"/>
    <w:rsid w:val="007F4DE8"/>
    <w:rsid w:val="008156FB"/>
    <w:rsid w:val="00866368"/>
    <w:rsid w:val="00870A93"/>
    <w:rsid w:val="0089069B"/>
    <w:rsid w:val="008C7518"/>
    <w:rsid w:val="008D5ADF"/>
    <w:rsid w:val="009176C7"/>
    <w:rsid w:val="00933D7E"/>
    <w:rsid w:val="0097323E"/>
    <w:rsid w:val="009C7C49"/>
    <w:rsid w:val="009E3242"/>
    <w:rsid w:val="009F187F"/>
    <w:rsid w:val="009F509D"/>
    <w:rsid w:val="00A32E14"/>
    <w:rsid w:val="00A77500"/>
    <w:rsid w:val="00AB158E"/>
    <w:rsid w:val="00AB2A1E"/>
    <w:rsid w:val="00B0016E"/>
    <w:rsid w:val="00B102EF"/>
    <w:rsid w:val="00B311C4"/>
    <w:rsid w:val="00B5545D"/>
    <w:rsid w:val="00B66B40"/>
    <w:rsid w:val="00B77A1E"/>
    <w:rsid w:val="00B81484"/>
    <w:rsid w:val="00B83BAF"/>
    <w:rsid w:val="00B86BEC"/>
    <w:rsid w:val="00B90617"/>
    <w:rsid w:val="00BA2E29"/>
    <w:rsid w:val="00BA5F8B"/>
    <w:rsid w:val="00BB278E"/>
    <w:rsid w:val="00BB6BF0"/>
    <w:rsid w:val="00BC25DD"/>
    <w:rsid w:val="00BF057E"/>
    <w:rsid w:val="00C3365F"/>
    <w:rsid w:val="00C57325"/>
    <w:rsid w:val="00C75523"/>
    <w:rsid w:val="00C824A8"/>
    <w:rsid w:val="00C85FFC"/>
    <w:rsid w:val="00CA3CBC"/>
    <w:rsid w:val="00CB58DF"/>
    <w:rsid w:val="00CC3B8C"/>
    <w:rsid w:val="00CC67F5"/>
    <w:rsid w:val="00CD2A0D"/>
    <w:rsid w:val="00D34E92"/>
    <w:rsid w:val="00D57A13"/>
    <w:rsid w:val="00D62E64"/>
    <w:rsid w:val="00DA5947"/>
    <w:rsid w:val="00DE47D3"/>
    <w:rsid w:val="00DE5BA1"/>
    <w:rsid w:val="00DE7202"/>
    <w:rsid w:val="00E0105B"/>
    <w:rsid w:val="00E67773"/>
    <w:rsid w:val="00E7249E"/>
    <w:rsid w:val="00E74A36"/>
    <w:rsid w:val="00EA0D15"/>
    <w:rsid w:val="00EA1B37"/>
    <w:rsid w:val="00ED2F1D"/>
    <w:rsid w:val="00ED43AE"/>
    <w:rsid w:val="00EF1CD4"/>
    <w:rsid w:val="00F25C06"/>
    <w:rsid w:val="00F26D5A"/>
    <w:rsid w:val="00F340F0"/>
    <w:rsid w:val="00F41AB1"/>
    <w:rsid w:val="00F63D68"/>
    <w:rsid w:val="00F86D3D"/>
    <w:rsid w:val="00FA346D"/>
    <w:rsid w:val="00FA6EE4"/>
    <w:rsid w:val="00FB0D46"/>
    <w:rsid w:val="00FE20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C0D96F"/>
  <w15:docId w15:val="{F2B223E4-B6F0-4968-A1DE-43F286333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057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F057E"/>
    <w:pPr>
      <w:spacing w:after="0" w:line="240" w:lineRule="auto"/>
    </w:pPr>
  </w:style>
  <w:style w:type="paragraph" w:styleId="ListParagraph">
    <w:name w:val="List Paragraph"/>
    <w:basedOn w:val="Normal"/>
    <w:uiPriority w:val="34"/>
    <w:qFormat/>
    <w:rsid w:val="00BF057E"/>
    <w:pPr>
      <w:spacing w:after="0" w:line="240" w:lineRule="auto"/>
      <w:ind w:left="720"/>
      <w:contextualSpacing/>
    </w:pPr>
    <w:rPr>
      <w:sz w:val="24"/>
      <w:szCs w:val="24"/>
    </w:rPr>
  </w:style>
  <w:style w:type="paragraph" w:styleId="NormalWeb">
    <w:name w:val="Normal (Web)"/>
    <w:basedOn w:val="Normal"/>
    <w:uiPriority w:val="99"/>
    <w:unhideWhenUsed/>
    <w:rsid w:val="00BF057E"/>
    <w:pPr>
      <w:spacing w:before="100" w:beforeAutospacing="1" w:after="100" w:afterAutospacing="1" w:line="240" w:lineRule="auto"/>
    </w:pPr>
    <w:rPr>
      <w:rFonts w:ascii="Times" w:hAnsi="Times" w:cs="Times New Roman"/>
      <w:sz w:val="20"/>
      <w:szCs w:val="20"/>
      <w:lang w:eastAsia="ko-KR"/>
    </w:rPr>
  </w:style>
  <w:style w:type="character" w:styleId="Hyperlink">
    <w:name w:val="Hyperlink"/>
    <w:basedOn w:val="DefaultParagraphFont"/>
    <w:uiPriority w:val="99"/>
    <w:unhideWhenUsed/>
    <w:rsid w:val="00BF057E"/>
    <w:rPr>
      <w:color w:val="0563C1" w:themeColor="hyperlink"/>
      <w:u w:val="single"/>
    </w:rPr>
  </w:style>
  <w:style w:type="paragraph" w:customStyle="1" w:styleId="1">
    <w:name w:val="正文1"/>
    <w:uiPriority w:val="99"/>
    <w:rsid w:val="00357F09"/>
    <w:pPr>
      <w:spacing w:after="0" w:line="276" w:lineRule="auto"/>
    </w:pPr>
    <w:rPr>
      <w:rFonts w:ascii="Arial" w:eastAsia="SimSun" w:hAnsi="Arial" w:cs="Arial"/>
      <w:color w:val="000000"/>
      <w:szCs w:val="20"/>
      <w:lang w:val="pl-PL" w:eastAsia="pl-PL"/>
    </w:rPr>
  </w:style>
  <w:style w:type="paragraph" w:styleId="BalloonText">
    <w:name w:val="Balloon Text"/>
    <w:basedOn w:val="Normal"/>
    <w:link w:val="BalloonTextChar"/>
    <w:uiPriority w:val="99"/>
    <w:semiHidden/>
    <w:unhideWhenUsed/>
    <w:rsid w:val="00357F09"/>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57F09"/>
    <w:rPr>
      <w:sz w:val="18"/>
      <w:szCs w:val="18"/>
    </w:rPr>
  </w:style>
  <w:style w:type="character" w:styleId="CommentReference">
    <w:name w:val="annotation reference"/>
    <w:basedOn w:val="DefaultParagraphFont"/>
    <w:uiPriority w:val="99"/>
    <w:semiHidden/>
    <w:unhideWhenUsed/>
    <w:rsid w:val="00933D7E"/>
    <w:rPr>
      <w:sz w:val="21"/>
      <w:szCs w:val="21"/>
    </w:rPr>
  </w:style>
  <w:style w:type="paragraph" w:styleId="CommentText">
    <w:name w:val="annotation text"/>
    <w:basedOn w:val="Normal"/>
    <w:link w:val="CommentTextChar"/>
    <w:uiPriority w:val="99"/>
    <w:semiHidden/>
    <w:unhideWhenUsed/>
    <w:rsid w:val="00933D7E"/>
  </w:style>
  <w:style w:type="character" w:customStyle="1" w:styleId="CommentTextChar">
    <w:name w:val="Comment Text Char"/>
    <w:basedOn w:val="DefaultParagraphFont"/>
    <w:link w:val="CommentText"/>
    <w:uiPriority w:val="99"/>
    <w:semiHidden/>
    <w:rsid w:val="00933D7E"/>
  </w:style>
  <w:style w:type="paragraph" w:styleId="CommentSubject">
    <w:name w:val="annotation subject"/>
    <w:basedOn w:val="CommentText"/>
    <w:next w:val="CommentText"/>
    <w:link w:val="CommentSubjectChar"/>
    <w:uiPriority w:val="99"/>
    <w:semiHidden/>
    <w:unhideWhenUsed/>
    <w:rsid w:val="00933D7E"/>
    <w:rPr>
      <w:b/>
      <w:bCs/>
    </w:rPr>
  </w:style>
  <w:style w:type="character" w:customStyle="1" w:styleId="CommentSubjectChar">
    <w:name w:val="Comment Subject Char"/>
    <w:basedOn w:val="CommentTextChar"/>
    <w:link w:val="CommentSubject"/>
    <w:uiPriority w:val="99"/>
    <w:semiHidden/>
    <w:rsid w:val="00933D7E"/>
    <w:rPr>
      <w:b/>
      <w:bCs/>
    </w:rPr>
  </w:style>
  <w:style w:type="paragraph" w:styleId="Header">
    <w:name w:val="header"/>
    <w:basedOn w:val="Normal"/>
    <w:link w:val="HeaderChar"/>
    <w:uiPriority w:val="99"/>
    <w:unhideWhenUsed/>
    <w:rsid w:val="00FA6EE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A6EE4"/>
    <w:rPr>
      <w:sz w:val="18"/>
      <w:szCs w:val="18"/>
    </w:rPr>
  </w:style>
  <w:style w:type="paragraph" w:styleId="Footer">
    <w:name w:val="footer"/>
    <w:basedOn w:val="Normal"/>
    <w:link w:val="FooterChar"/>
    <w:uiPriority w:val="99"/>
    <w:unhideWhenUsed/>
    <w:rsid w:val="00FA6EE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A6EE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733561">
      <w:bodyDiv w:val="1"/>
      <w:marLeft w:val="0"/>
      <w:marRight w:val="0"/>
      <w:marTop w:val="0"/>
      <w:marBottom w:val="0"/>
      <w:divBdr>
        <w:top w:val="none" w:sz="0" w:space="0" w:color="auto"/>
        <w:left w:val="none" w:sz="0" w:space="0" w:color="auto"/>
        <w:bottom w:val="none" w:sz="0" w:space="0" w:color="auto"/>
        <w:right w:val="none" w:sz="0" w:space="0" w:color="auto"/>
      </w:divBdr>
    </w:div>
    <w:div w:id="787042591">
      <w:bodyDiv w:val="1"/>
      <w:marLeft w:val="0"/>
      <w:marRight w:val="0"/>
      <w:marTop w:val="0"/>
      <w:marBottom w:val="0"/>
      <w:divBdr>
        <w:top w:val="none" w:sz="0" w:space="0" w:color="auto"/>
        <w:left w:val="none" w:sz="0" w:space="0" w:color="auto"/>
        <w:bottom w:val="none" w:sz="0" w:space="0" w:color="auto"/>
        <w:right w:val="none" w:sz="0" w:space="0" w:color="auto"/>
      </w:divBdr>
    </w:div>
    <w:div w:id="956566991">
      <w:bodyDiv w:val="1"/>
      <w:marLeft w:val="0"/>
      <w:marRight w:val="0"/>
      <w:marTop w:val="0"/>
      <w:marBottom w:val="0"/>
      <w:divBdr>
        <w:top w:val="none" w:sz="0" w:space="0" w:color="auto"/>
        <w:left w:val="none" w:sz="0" w:space="0" w:color="auto"/>
        <w:bottom w:val="none" w:sz="0" w:space="0" w:color="auto"/>
        <w:right w:val="none" w:sz="0" w:space="0" w:color="auto"/>
      </w:divBdr>
    </w:div>
    <w:div w:id="1222517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ncbi.nlm.nih.gov/pubmed/?term=Gurski%20RR%5BAuthor%5D&amp;cauthor=true&amp;cauthor_uid=2560776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term=Madalosso%20CA%5BAuthor%5D&amp;cauthor=true&amp;cauthor_uid=25607766" TargetMode="External"/><Relationship Id="rId17" Type="http://schemas.openxmlformats.org/officeDocument/2006/relationships/hyperlink" Target="http://www.ncbi.nlm.nih.gov/pubmed/?term=Pereira%20MD%5BAuthor%5D&amp;cauthor=true&amp;cauthor_uid=25607766" TargetMode="External"/><Relationship Id="rId2" Type="http://schemas.openxmlformats.org/officeDocument/2006/relationships/numbering" Target="numbering.xml"/><Relationship Id="rId16" Type="http://schemas.openxmlformats.org/officeDocument/2006/relationships/hyperlink" Target="http://www.ncbi.nlm.nih.gov/pubmed/?term=Mazzini%20G%5BAuthor%5D&amp;cauthor=true&amp;cauthor_uid=256077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hyperlink" Target="http://www.ncbi.nlm.nih.gov/pubmed/?term=Navarini%20D%5BAuthor%5D&amp;cauthor=true&amp;cauthor_uid=25607766" TargetMode="External"/><Relationship Id="rId10" Type="http://schemas.openxmlformats.org/officeDocument/2006/relationships/hyperlink" Target="javascript:void(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ritz.francois@nyumc.org" TargetMode="External"/><Relationship Id="rId14" Type="http://schemas.openxmlformats.org/officeDocument/2006/relationships/hyperlink" Target="http://www.ncbi.nlm.nih.gov/pubmed/?term=Callegari-Jacques%20SM%5BAuthor%5D&amp;cauthor=true&amp;cauthor_uid=256077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239A42-EDEA-4515-98A6-35C1B1A6A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70808</Words>
  <Characters>403607</Characters>
  <Application>Microsoft Office Word</Application>
  <DocSecurity>0</DocSecurity>
  <Lines>3363</Lines>
  <Paragraphs>946</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473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Khan</dc:creator>
  <cp:lastModifiedBy>LS Ma</cp:lastModifiedBy>
  <cp:revision>2</cp:revision>
  <dcterms:created xsi:type="dcterms:W3CDTF">2015-11-13T05:19:00Z</dcterms:created>
  <dcterms:modified xsi:type="dcterms:W3CDTF">2015-11-13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ekhan3@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